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bookmarkStart w:id="0" w:name="_Hlk77600574"/>
    <w:bookmarkStart w:id="1" w:name="_Hlk19106331"/>
    <w:p w14:paraId="7367E7F1" w14:textId="74F64CA6" w:rsidR="00A51A4A" w:rsidRPr="00A51A4A" w:rsidRDefault="00A51A4A" w:rsidP="00A51A4A">
      <w:pPr>
        <w:ind w:firstLineChars="0" w:firstLine="0"/>
        <w:jc w:val="center"/>
        <w:rPr>
          <w:color w:val="000000"/>
        </w:rPr>
      </w:pPr>
      <w:r>
        <w:rPr>
          <w:noProof/>
        </w:rPr>
        <mc:AlternateContent>
          <mc:Choice Requires="wps">
            <w:drawing>
              <wp:anchor distT="0" distB="0" distL="114299" distR="114299" simplePos="0" relativeHeight="251661312" behindDoc="0" locked="0" layoutInCell="1" allowOverlap="1" wp14:anchorId="588C0106" wp14:editId="5A424521">
                <wp:simplePos x="0" y="0"/>
                <wp:positionH relativeFrom="column">
                  <wp:posOffset>25733</wp:posOffset>
                </wp:positionH>
                <wp:positionV relativeFrom="margin">
                  <wp:posOffset>-335915</wp:posOffset>
                </wp:positionV>
                <wp:extent cx="0" cy="9531350"/>
                <wp:effectExtent l="0" t="0" r="12700" b="0"/>
                <wp:wrapNone/>
                <wp:docPr id="30" name="直線接點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53135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415E75" id="直線接點 30"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margin;mso-width-percent:0;mso-height-percent:0;mso-width-relative:page;mso-height-relative:page" from="2.05pt,-26.45pt" to="2.05pt,7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">
                <v:stroke dashstyle="1 1" endcap="round"/>
                <w10:wrap anchory="margin"/>
              </v:line>
            </w:pict>
          </mc:Fallback>
        </mc:AlternateContent>
      </w:r>
      <w:r>
        <w:rPr>
          <w:noProof/>
        </w:rPr>
        <mc:AlternateContent>
          <mc:Choice Requires="wps">
            <w:drawing>
              <wp:anchor distT="0" distB="0" distL="114300" distR="114300" simplePos="0" relativeHeight="251659264" behindDoc="0" locked="0" layoutInCell="1" allowOverlap="1" wp14:anchorId="63D733FA" wp14:editId="27E772B1">
                <wp:simplePos x="0" y="0"/>
                <wp:positionH relativeFrom="leftMargin">
                  <wp:posOffset>156210</wp:posOffset>
                </wp:positionH>
                <wp:positionV relativeFrom="page">
                  <wp:posOffset>847725</wp:posOffset>
                </wp:positionV>
                <wp:extent cx="877133" cy="1489710"/>
                <wp:effectExtent l="0" t="0" r="0" b="0"/>
                <wp:wrapNone/>
                <wp:docPr id="36" name="文字方塊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7133" cy="1489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CED724" w14:textId="77777777" w:rsidR="00CB0E2B" w:rsidRDefault="00CB0E2B" w:rsidP="00A51A4A">
                            <w:pPr>
                              <w:ind w:firstLineChars="50" w:firstLine="120"/>
                              <w:jc w:val="distribute"/>
                            </w:pPr>
                            <w:r>
                              <w:rPr>
                                <w:rFonts w:hint="eastAsia"/>
                              </w:rPr>
                              <w:t>國立臺灣師範大學資訊教育研究所</w:t>
                            </w: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D733FA" id="_x0000_t202" coordsize="21600,21600" o:spt="202" path="m,l,21600r21600,l21600,xe">
                <v:stroke joinstyle="miter"/>
                <v:path gradientshapeok="t" o:connecttype="rect"/>
              </v:shapetype>
              <v:shape id="文字方塊 36" o:spid="_x0000_s1026" type="#_x0000_t202" style="position:absolute;left:0;text-align:left;margin-left:12.3pt;margin-top:66.75pt;width:69.05pt;height:117.3pt;z-index:2516592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" stroked="f">
                <v:textbox style="layout-flow:vertical-ideographic">
                  <w:txbxContent>
                    <w:p w14:paraId="2ACED724" w14:textId="77777777" w:rsidR="00CB0E2B" w:rsidRDefault="00CB0E2B" w:rsidP="00A51A4A">
                      <w:pPr>
                        <w:ind w:firstLineChars="50" w:firstLine="120"/>
                        <w:jc w:val="distribute"/>
                      </w:pPr>
                      <w:r>
                        <w:rPr>
                          <w:rFonts w:hint="eastAsia"/>
                        </w:rPr>
                        <w:t>國立臺灣師範大學資訊教育研究所</w:t>
                      </w:r>
                    </w:p>
                  </w:txbxContent>
                </v:textbox>
                <w10:wrap anchorx="margin" anchory="page"/>
              </v:shape>
            </w:pict>
          </mc:Fallback>
        </mc:AlternateContent>
      </w:r>
      <w:bookmarkStart w:id="2" w:name="_Hlk71288865"/>
      <w:bookmarkEnd w:id="2"/>
      <w:r w:rsidRPr="003B7187">
        <w:rPr>
          <w:rFonts w:hint="eastAsia"/>
          <w:color w:val="000000"/>
          <w:sz w:val="36"/>
          <w:szCs w:val="36"/>
        </w:rPr>
        <w:t>國立臺灣師範大學</w:t>
      </w:r>
      <w:r>
        <w:rPr>
          <w:rFonts w:hint="eastAsia"/>
          <w:color w:val="000000"/>
          <w:sz w:val="36"/>
          <w:szCs w:val="36"/>
        </w:rPr>
        <w:t>教育學院資訊教育研究所</w:t>
      </w:r>
    </w:p>
    <w:p w14:paraId="743A05C1" w14:textId="134C44C6" w:rsidR="00A51A4A" w:rsidRPr="00A51A4A" w:rsidRDefault="00A51A4A" w:rsidP="00A51A4A">
      <w:pPr>
        <w:autoSpaceDE w:val="0"/>
        <w:autoSpaceDN w:val="0"/>
        <w:ind w:firstLine="800"/>
        <w:jc w:val="center"/>
        <w:textAlignment w:val="bottom"/>
        <w:rPr>
          <w:color w:val="000000"/>
          <w:sz w:val="40"/>
          <w:szCs w:val="40"/>
        </w:rPr>
      </w:pPr>
      <w:r w:rsidRPr="00A51A4A">
        <w:rPr>
          <w:rFonts w:hint="eastAsia"/>
          <w:color w:val="000000"/>
          <w:sz w:val="40"/>
          <w:szCs w:val="40"/>
        </w:rPr>
        <w:t>碩士論文</w:t>
      </w:r>
    </w:p>
    <w:p w14:paraId="70FBAB08" w14:textId="376AC2DB" w:rsidR="00A51A4A" w:rsidRPr="00A51A4A" w:rsidRDefault="00A51A4A" w:rsidP="00A51A4A">
      <w:pPr>
        <w:snapToGrid w:val="0"/>
        <w:ind w:firstLine="560"/>
        <w:jc w:val="center"/>
        <w:rPr>
          <w:sz w:val="28"/>
          <w:szCs w:val="32"/>
        </w:rPr>
      </w:pPr>
      <w:r w:rsidRPr="00A51A4A">
        <w:rPr>
          <w:rFonts w:hint="eastAsia"/>
          <w:sz w:val="28"/>
          <w:szCs w:val="28"/>
        </w:rPr>
        <w:t>G</w:t>
      </w:r>
      <w:r w:rsidRPr="00A51A4A">
        <w:rPr>
          <w:sz w:val="28"/>
          <w:szCs w:val="28"/>
        </w:rPr>
        <w:t>raduate Institute of Information and Computer Education</w:t>
      </w:r>
    </w:p>
    <w:p w14:paraId="01DD3DBB" w14:textId="396D884D" w:rsidR="00A51A4A" w:rsidRPr="00A51A4A" w:rsidRDefault="00A51A4A" w:rsidP="00A51A4A">
      <w:pPr>
        <w:widowControl w:val="0"/>
        <w:snapToGrid w:val="0"/>
        <w:spacing w:line="360" w:lineRule="atLeast"/>
        <w:ind w:firstLine="480"/>
        <w:jc w:val="center"/>
        <w:textAlignment w:val="baseline"/>
        <w:rPr>
          <w:rFonts w:eastAsia="華康中楷體"/>
          <w:sz w:val="28"/>
          <w:szCs w:val="21"/>
        </w:rPr>
      </w:pPr>
      <w:r>
        <w:rPr>
          <w:rFonts w:hint="eastAsia"/>
          <w:noProof/>
        </w:rPr>
        <mc:AlternateContent>
          <mc:Choice Requires="wps">
            <w:drawing>
              <wp:anchor distT="0" distB="0" distL="114300" distR="114300" simplePos="0" relativeHeight="251662336" behindDoc="1" locked="0" layoutInCell="1" allowOverlap="1" wp14:anchorId="4A2F8EEC" wp14:editId="48626426">
                <wp:simplePos x="0" y="0"/>
                <wp:positionH relativeFrom="column">
                  <wp:posOffset>-707553</wp:posOffset>
                </wp:positionH>
                <wp:positionV relativeFrom="page">
                  <wp:posOffset>2355850</wp:posOffset>
                </wp:positionV>
                <wp:extent cx="436880" cy="7895590"/>
                <wp:effectExtent l="0" t="0" r="0" b="3810"/>
                <wp:wrapTight wrapText="bothSides">
                  <wp:wrapPolygon edited="0">
                    <wp:start x="0" y="0"/>
                    <wp:lineTo x="0" y="21576"/>
                    <wp:lineTo x="20721" y="21576"/>
                    <wp:lineTo x="20721" y="0"/>
                    <wp:lineTo x="0" y="0"/>
                  </wp:wrapPolygon>
                </wp:wrapTight>
                <wp:docPr id="34" name="文字方塊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880" cy="78955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631258" w14:textId="7D9EC35A" w:rsidR="00CB0E2B" w:rsidRPr="00A51A4A" w:rsidRDefault="00CB0E2B" w:rsidP="00A51A4A">
                            <w:pPr>
                              <w:pStyle w:val="19"/>
                              <w:snapToGrid w:val="0"/>
                              <w:spacing w:afterLines="50" w:after="180" w:line="240" w:lineRule="auto"/>
                              <w:ind w:firstLine="480"/>
                              <w:rPr>
                                <w:rFonts w:ascii="Times New Roman" w:eastAsia="標楷體"/>
                                <w:sz w:val="28"/>
                              </w:rPr>
                            </w:pPr>
                            <w:r>
                              <w:rPr>
                                <w:rFonts w:ascii="Times New Roman" w:eastAsia="標楷體" w:hint="eastAsia"/>
                              </w:rPr>
                              <w:t>碩士論文</w:t>
                            </w:r>
                            <w:r>
                              <w:rPr>
                                <w:rFonts w:ascii="Times New Roman" w:eastAsia="標楷體" w:hint="eastAsia"/>
                              </w:rPr>
                              <w:t xml:space="preserve"> </w:t>
                            </w:r>
                            <w:r>
                              <w:rPr>
                                <w:rFonts w:ascii="Times New Roman" w:eastAsia="標楷體" w:hint="eastAsia"/>
                                <w:sz w:val="20"/>
                              </w:rPr>
                              <w:t xml:space="preserve"> </w:t>
                            </w:r>
                            <w:r>
                              <w:rPr>
                                <w:rFonts w:ascii="Times New Roman" w:eastAsia="標楷體" w:hint="eastAsia"/>
                              </w:rPr>
                              <w:t xml:space="preserve">    </w:t>
                            </w:r>
                            <w:r w:rsidRPr="00CF0EE0">
                              <w:rPr>
                                <w:rFonts w:ascii="Times New Roman" w:eastAsia="標楷體" w:hint="eastAsia"/>
                                <w:sz w:val="28"/>
                              </w:rPr>
                              <w:t>視覺化模擬輔助人工智慧教學之</w:t>
                            </w:r>
                            <w:r>
                              <w:rPr>
                                <w:rFonts w:ascii="Times New Roman" w:eastAsia="標楷體" w:hint="eastAsia"/>
                                <w:sz w:val="28"/>
                              </w:rPr>
                              <w:t>研究</w:t>
                            </w:r>
                            <w:r>
                              <w:rPr>
                                <w:rFonts w:ascii="Times New Roman" w:eastAsia="標楷體"/>
                                <w:sz w:val="28"/>
                              </w:rPr>
                              <w:t>-</w:t>
                            </w:r>
                            <w:r>
                              <w:rPr>
                                <w:rFonts w:ascii="Times New Roman" w:eastAsia="標楷體" w:hint="eastAsia"/>
                                <w:sz w:val="28"/>
                              </w:rPr>
                              <w:t>以類神經網路為例</w:t>
                            </w:r>
                            <w:r>
                              <w:rPr>
                                <w:rFonts w:ascii="Times New Roman" w:eastAsia="標楷體" w:hint="eastAsia"/>
                              </w:rPr>
                              <w:t xml:space="preserve"> </w:t>
                            </w:r>
                            <w:r>
                              <w:rPr>
                                <w:rFonts w:ascii="Times New Roman" w:eastAsia="標楷體" w:hint="eastAsia"/>
                                <w:sz w:val="20"/>
                              </w:rPr>
                              <w:t xml:space="preserve"> </w:t>
                            </w:r>
                            <w:r>
                              <w:rPr>
                                <w:rFonts w:ascii="Times New Roman" w:eastAsia="標楷體"/>
                                <w:sz w:val="20"/>
                              </w:rPr>
                              <w:t xml:space="preserve">  </w:t>
                            </w:r>
                            <w:r>
                              <w:rPr>
                                <w:rFonts w:ascii="Times New Roman" w:eastAsia="標楷體" w:hint="eastAsia"/>
                              </w:rPr>
                              <w:t xml:space="preserve">  </w:t>
                            </w:r>
                            <w:r>
                              <w:rPr>
                                <w:rFonts w:ascii="Times New Roman" w:eastAsia="標楷體" w:hint="eastAsia"/>
                                <w:sz w:val="28"/>
                              </w:rPr>
                              <w:t>蔡政宏</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hint="eastAsia"/>
                              </w:rPr>
                              <w:t xml:space="preserve">  </w:t>
                            </w:r>
                            <w:r w:rsidRPr="003B7187">
                              <w:rPr>
                                <w:rFonts w:ascii="Times New Roman" w:eastAsia="標楷體"/>
                                <w:b/>
                                <w:w w:val="89"/>
                                <w:sz w:val="28"/>
                                <w:eastAsianLayout w:id="-1751397887" w:vert="1" w:vertCompress="1"/>
                              </w:rPr>
                              <w:t>1</w:t>
                            </w:r>
                            <w:r>
                              <w:rPr>
                                <w:rFonts w:ascii="Times New Roman" w:eastAsia="標楷體"/>
                                <w:b/>
                                <w:w w:val="89"/>
                                <w:sz w:val="28"/>
                                <w:eastAsianLayout w:id="-1751397887" w:vert="1" w:vertCompress="1"/>
                              </w:rPr>
                              <w:t>1</w:t>
                            </w:r>
                            <w:r w:rsidRPr="003B7187">
                              <w:rPr>
                                <w:rFonts w:ascii="Times New Roman" w:eastAsia="標楷體"/>
                                <w:b/>
                                <w:w w:val="89"/>
                                <w:sz w:val="28"/>
                                <w:eastAsianLayout w:id="-1751397887" w:vert="1" w:vertCompress="1"/>
                              </w:rPr>
                              <w:t>1</w:t>
                            </w:r>
                            <w:r w:rsidRPr="007D1798">
                              <w:rPr>
                                <w:rFonts w:ascii="Times New Roman" w:eastAsia="標楷體"/>
                                <w:b/>
                                <w:sz w:val="28"/>
                                <w:eastAsianLayout w:id="-1556867840" w:vert="1" w:vertCompress="1"/>
                              </w:rPr>
                              <w:t>8</w:t>
                            </w: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2F8EEC" id="文字方塊 34" o:spid="_x0000_s1027" type="#_x0000_t202" style="position:absolute;left:0;text-align:left;margin-left:-55.7pt;margin-top:185.5pt;width:34.4pt;height:621.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" stroked="f">
                <v:textbox style="layout-flow:vertical-ideographic" inset="0,0,0,0">
                  <w:txbxContent>
                    <w:p w14:paraId="5E631258" w14:textId="7D9EC35A" w:rsidR="00CB0E2B" w:rsidRPr="00A51A4A" w:rsidRDefault="00CB0E2B" w:rsidP="00A51A4A">
                      <w:pPr>
                        <w:pStyle w:val="19"/>
                        <w:snapToGrid w:val="0"/>
                        <w:spacing w:afterLines="50" w:after="180" w:line="240" w:lineRule="auto"/>
                        <w:ind w:firstLine="480"/>
                        <w:rPr>
                          <w:rFonts w:ascii="Times New Roman" w:eastAsia="標楷體"/>
                          <w:sz w:val="28"/>
                        </w:rPr>
                      </w:pPr>
                      <w:r>
                        <w:rPr>
                          <w:rFonts w:ascii="Times New Roman" w:eastAsia="標楷體" w:hint="eastAsia"/>
                        </w:rPr>
                        <w:t>碩士論文</w:t>
                      </w:r>
                      <w:r>
                        <w:rPr>
                          <w:rFonts w:ascii="Times New Roman" w:eastAsia="標楷體" w:hint="eastAsia"/>
                        </w:rPr>
                        <w:t xml:space="preserve"> </w:t>
                      </w:r>
                      <w:r>
                        <w:rPr>
                          <w:rFonts w:ascii="Times New Roman" w:eastAsia="標楷體" w:hint="eastAsia"/>
                          <w:sz w:val="20"/>
                        </w:rPr>
                        <w:t xml:space="preserve"> </w:t>
                      </w:r>
                      <w:r>
                        <w:rPr>
                          <w:rFonts w:ascii="Times New Roman" w:eastAsia="標楷體" w:hint="eastAsia"/>
                        </w:rPr>
                        <w:t xml:space="preserve">    </w:t>
                      </w:r>
                      <w:r w:rsidRPr="00CF0EE0">
                        <w:rPr>
                          <w:rFonts w:ascii="Times New Roman" w:eastAsia="標楷體" w:hint="eastAsia"/>
                          <w:sz w:val="28"/>
                        </w:rPr>
                        <w:t>視覺化模擬輔助人工智慧教學之</w:t>
                      </w:r>
                      <w:r>
                        <w:rPr>
                          <w:rFonts w:ascii="Times New Roman" w:eastAsia="標楷體" w:hint="eastAsia"/>
                          <w:sz w:val="28"/>
                        </w:rPr>
                        <w:t>研究</w:t>
                      </w:r>
                      <w:r>
                        <w:rPr>
                          <w:rFonts w:ascii="Times New Roman" w:eastAsia="標楷體"/>
                          <w:sz w:val="28"/>
                        </w:rPr>
                        <w:t>-</w:t>
                      </w:r>
                      <w:r>
                        <w:rPr>
                          <w:rFonts w:ascii="Times New Roman" w:eastAsia="標楷體" w:hint="eastAsia"/>
                          <w:sz w:val="28"/>
                        </w:rPr>
                        <w:t>以類神經網路為例</w:t>
                      </w:r>
                      <w:r>
                        <w:rPr>
                          <w:rFonts w:ascii="Times New Roman" w:eastAsia="標楷體" w:hint="eastAsia"/>
                        </w:rPr>
                        <w:t xml:space="preserve"> </w:t>
                      </w:r>
                      <w:r>
                        <w:rPr>
                          <w:rFonts w:ascii="Times New Roman" w:eastAsia="標楷體" w:hint="eastAsia"/>
                          <w:sz w:val="20"/>
                        </w:rPr>
                        <w:t xml:space="preserve"> </w:t>
                      </w:r>
                      <w:r>
                        <w:rPr>
                          <w:rFonts w:ascii="Times New Roman" w:eastAsia="標楷體"/>
                          <w:sz w:val="20"/>
                        </w:rPr>
                        <w:t xml:space="preserve">  </w:t>
                      </w:r>
                      <w:r>
                        <w:rPr>
                          <w:rFonts w:ascii="Times New Roman" w:eastAsia="標楷體" w:hint="eastAsia"/>
                        </w:rPr>
                        <w:t xml:space="preserve">  </w:t>
                      </w:r>
                      <w:r>
                        <w:rPr>
                          <w:rFonts w:ascii="Times New Roman" w:eastAsia="標楷體" w:hint="eastAsia"/>
                          <w:sz w:val="28"/>
                        </w:rPr>
                        <w:t>蔡政宏</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hint="eastAsia"/>
                        </w:rPr>
                        <w:t xml:space="preserve">  </w:t>
                      </w:r>
                      <w:r w:rsidRPr="003B7187">
                        <w:rPr>
                          <w:rFonts w:ascii="Times New Roman" w:eastAsia="標楷體"/>
                          <w:b/>
                          <w:w w:val="89"/>
                          <w:sz w:val="28"/>
                          <w:eastAsianLayout w:id="-1751397887" w:vert="1" w:vertCompress="1"/>
                        </w:rPr>
                        <w:t>1</w:t>
                      </w:r>
                      <w:r>
                        <w:rPr>
                          <w:rFonts w:ascii="Times New Roman" w:eastAsia="標楷體"/>
                          <w:b/>
                          <w:w w:val="89"/>
                          <w:sz w:val="28"/>
                          <w:eastAsianLayout w:id="-1751397887" w:vert="1" w:vertCompress="1"/>
                        </w:rPr>
                        <w:t>1</w:t>
                      </w:r>
                      <w:r w:rsidRPr="003B7187">
                        <w:rPr>
                          <w:rFonts w:ascii="Times New Roman" w:eastAsia="標楷體"/>
                          <w:b/>
                          <w:w w:val="89"/>
                          <w:sz w:val="28"/>
                          <w:eastAsianLayout w:id="-1751397887" w:vert="1" w:vertCompress="1"/>
                        </w:rPr>
                        <w:t>1</w:t>
                      </w:r>
                      <w:r w:rsidRPr="007D1798">
                        <w:rPr>
                          <w:rFonts w:ascii="Times New Roman" w:eastAsia="標楷體"/>
                          <w:b/>
                          <w:sz w:val="28"/>
                          <w:eastAsianLayout w:id="-1556867840" w:vert="1" w:vertCompress="1"/>
                        </w:rPr>
                        <w:t>8</w:t>
                      </w:r>
                    </w:p>
                  </w:txbxContent>
                </v:textbox>
                <w10:wrap type="tight" anchory="page"/>
              </v:shape>
            </w:pict>
          </mc:Fallback>
        </mc:AlternateContent>
      </w:r>
      <w:r w:rsidRPr="00A51A4A">
        <w:rPr>
          <w:sz w:val="28"/>
          <w:szCs w:val="28"/>
        </w:rPr>
        <w:t>College of Education</w:t>
      </w:r>
    </w:p>
    <w:p w14:paraId="1F95F119" w14:textId="77777777" w:rsidR="00A51A4A" w:rsidRDefault="00A51A4A" w:rsidP="00A51A4A">
      <w:pPr>
        <w:autoSpaceDE w:val="0"/>
        <w:autoSpaceDN w:val="0"/>
        <w:ind w:firstLine="640"/>
        <w:jc w:val="center"/>
        <w:textAlignment w:val="bottom"/>
        <w:rPr>
          <w:rFonts w:eastAsia="細明體"/>
          <w:color w:val="000000"/>
          <w:sz w:val="32"/>
          <w:szCs w:val="32"/>
        </w:rPr>
      </w:pPr>
      <w:r w:rsidRPr="005971C0">
        <w:rPr>
          <w:rFonts w:eastAsia="細明體" w:cs="Times New Roman"/>
          <w:color w:val="000000"/>
          <w:sz w:val="32"/>
          <w:szCs w:val="32"/>
        </w:rPr>
        <w:t xml:space="preserve">National Taiwan </w:t>
      </w:r>
      <w:r>
        <w:rPr>
          <w:rFonts w:eastAsia="細明體" w:cs="Times New Roman" w:hint="eastAsia"/>
          <w:color w:val="000000"/>
          <w:sz w:val="32"/>
          <w:szCs w:val="32"/>
        </w:rPr>
        <w:t xml:space="preserve">Normal </w:t>
      </w:r>
      <w:r w:rsidRPr="005971C0">
        <w:rPr>
          <w:rFonts w:eastAsia="細明體" w:cs="Times New Roman"/>
          <w:color w:val="000000"/>
          <w:sz w:val="32"/>
          <w:szCs w:val="32"/>
        </w:rPr>
        <w:t>University</w:t>
      </w:r>
    </w:p>
    <w:p w14:paraId="564F0E78" w14:textId="77777777" w:rsidR="00A51A4A" w:rsidRPr="003B7187" w:rsidRDefault="00A51A4A" w:rsidP="00A51A4A">
      <w:pPr>
        <w:autoSpaceDE w:val="0"/>
        <w:autoSpaceDN w:val="0"/>
        <w:ind w:firstLine="640"/>
        <w:jc w:val="center"/>
        <w:textAlignment w:val="bottom"/>
        <w:rPr>
          <w:rFonts w:cs="Times New Roman"/>
          <w:sz w:val="20"/>
          <w:szCs w:val="20"/>
        </w:rPr>
      </w:pPr>
      <w:r>
        <w:rPr>
          <w:rFonts w:eastAsia="細明體" w:cs="Times New Roman" w:hint="eastAsia"/>
          <w:color w:val="000000"/>
          <w:sz w:val="32"/>
          <w:szCs w:val="32"/>
        </w:rPr>
        <w:t>M</w:t>
      </w:r>
      <w:r>
        <w:rPr>
          <w:rFonts w:eastAsia="細明體" w:cs="Times New Roman"/>
          <w:color w:val="000000"/>
          <w:sz w:val="32"/>
          <w:szCs w:val="32"/>
        </w:rPr>
        <w:t xml:space="preserve">aster’s </w:t>
      </w:r>
      <w:r>
        <w:rPr>
          <w:rFonts w:eastAsia="細明體" w:cs="Times New Roman" w:hint="eastAsia"/>
          <w:color w:val="000000"/>
          <w:sz w:val="32"/>
          <w:szCs w:val="32"/>
        </w:rPr>
        <w:t>T</w:t>
      </w:r>
      <w:r>
        <w:rPr>
          <w:rFonts w:eastAsia="細明體" w:cs="Times New Roman"/>
          <w:color w:val="000000"/>
          <w:sz w:val="32"/>
          <w:szCs w:val="32"/>
        </w:rPr>
        <w:t>hesis</w:t>
      </w:r>
    </w:p>
    <w:p w14:paraId="31EAFFE4" w14:textId="77777777" w:rsidR="00A51A4A" w:rsidRPr="00D30C97" w:rsidRDefault="00A51A4A" w:rsidP="00A51A4A">
      <w:pPr>
        <w:autoSpaceDE w:val="0"/>
        <w:autoSpaceDN w:val="0"/>
        <w:ind w:firstLine="720"/>
        <w:textAlignment w:val="bottom"/>
        <w:rPr>
          <w:sz w:val="32"/>
          <w:szCs w:val="32"/>
        </w:rPr>
      </w:pPr>
      <w:r>
        <w:rPr>
          <w:rFonts w:hint="eastAsia"/>
          <w:sz w:val="36"/>
          <w:szCs w:val="36"/>
        </w:rPr>
        <w:t xml:space="preserve"> </w:t>
      </w:r>
    </w:p>
    <w:p w14:paraId="1F678FB1" w14:textId="70AEFC0A" w:rsidR="00A51A4A" w:rsidRDefault="00A51A4A" w:rsidP="00A51A4A">
      <w:pPr>
        <w:snapToGrid w:val="0"/>
        <w:ind w:leftChars="151" w:left="362" w:firstLine="720"/>
        <w:jc w:val="center"/>
        <w:rPr>
          <w:rFonts w:cs="Times New Roman"/>
          <w:sz w:val="36"/>
          <w:szCs w:val="36"/>
        </w:rPr>
      </w:pPr>
      <w:r w:rsidRPr="00A51A4A">
        <w:rPr>
          <w:rFonts w:cs="Times New Roman" w:hint="eastAsia"/>
          <w:sz w:val="36"/>
          <w:szCs w:val="36"/>
        </w:rPr>
        <w:t>視覺化模擬輔助人工智慧教學之研究</w:t>
      </w:r>
      <w:r w:rsidRPr="00A51A4A">
        <w:rPr>
          <w:rFonts w:cs="Times New Roman" w:hint="eastAsia"/>
          <w:sz w:val="36"/>
          <w:szCs w:val="36"/>
        </w:rPr>
        <w:t>-</w:t>
      </w:r>
      <w:r w:rsidRPr="00A51A4A">
        <w:rPr>
          <w:rFonts w:cs="Times New Roman" w:hint="eastAsia"/>
          <w:sz w:val="36"/>
          <w:szCs w:val="36"/>
        </w:rPr>
        <w:t>以類神經網路為例</w:t>
      </w:r>
    </w:p>
    <w:p w14:paraId="1C911420" w14:textId="7312D1C8" w:rsidR="00A51A4A" w:rsidRDefault="00A51A4A" w:rsidP="00A51A4A">
      <w:pPr>
        <w:snapToGrid w:val="0"/>
        <w:ind w:leftChars="151" w:left="362" w:firstLine="720"/>
        <w:jc w:val="center"/>
        <w:rPr>
          <w:rFonts w:cs="Times New Roman"/>
          <w:sz w:val="36"/>
          <w:szCs w:val="36"/>
        </w:rPr>
      </w:pPr>
      <w:r w:rsidRPr="00A51A4A">
        <w:rPr>
          <w:rFonts w:cs="Times New Roman"/>
          <w:sz w:val="36"/>
          <w:szCs w:val="36"/>
        </w:rPr>
        <w:t>Learning Artificial Intelligence with Visualization and Simulation: The Case of Neural Networks</w:t>
      </w:r>
    </w:p>
    <w:p w14:paraId="3406E483" w14:textId="77777777" w:rsidR="00A51A4A" w:rsidRPr="00A51A4A" w:rsidRDefault="00A51A4A" w:rsidP="00A51A4A">
      <w:pPr>
        <w:snapToGrid w:val="0"/>
        <w:ind w:leftChars="151" w:left="362" w:firstLine="720"/>
        <w:jc w:val="center"/>
        <w:rPr>
          <w:rFonts w:hAnsi="標楷體" w:cs="Times New Roman"/>
          <w:sz w:val="36"/>
          <w:szCs w:val="36"/>
        </w:rPr>
      </w:pPr>
    </w:p>
    <w:p w14:paraId="04BDD90F" w14:textId="3599D4FF" w:rsidR="00A51A4A" w:rsidRPr="006F0E59" w:rsidRDefault="00A51A4A" w:rsidP="00A51A4A">
      <w:pPr>
        <w:snapToGrid w:val="0"/>
        <w:ind w:leftChars="151" w:left="362" w:firstLine="720"/>
        <w:jc w:val="center"/>
        <w:rPr>
          <w:rFonts w:cs="Times New Roman"/>
          <w:sz w:val="36"/>
          <w:szCs w:val="36"/>
        </w:rPr>
      </w:pPr>
      <w:r>
        <w:rPr>
          <w:rFonts w:cs="Times New Roman" w:hint="eastAsia"/>
          <w:sz w:val="36"/>
          <w:szCs w:val="36"/>
        </w:rPr>
        <w:t>蔡政宏</w:t>
      </w:r>
    </w:p>
    <w:p w14:paraId="023CC83B" w14:textId="1D47979F" w:rsidR="00A51A4A" w:rsidRPr="006F0E59" w:rsidRDefault="00A51A4A" w:rsidP="00A51A4A">
      <w:pPr>
        <w:snapToGrid w:val="0"/>
        <w:ind w:leftChars="151" w:left="362" w:firstLine="720"/>
        <w:jc w:val="center"/>
        <w:rPr>
          <w:rFonts w:cs="Times New Roman"/>
          <w:sz w:val="36"/>
          <w:szCs w:val="36"/>
        </w:rPr>
      </w:pPr>
      <w:r>
        <w:rPr>
          <w:rFonts w:cs="Times New Roman"/>
          <w:sz w:val="36"/>
          <w:szCs w:val="36"/>
        </w:rPr>
        <w:t>Tsai</w:t>
      </w:r>
      <w:r w:rsidRPr="006F0E59">
        <w:rPr>
          <w:rFonts w:cs="Times New Roman" w:hint="eastAsia"/>
          <w:sz w:val="36"/>
          <w:szCs w:val="36"/>
        </w:rPr>
        <w:t>,</w:t>
      </w:r>
      <w:r w:rsidRPr="006F0E59">
        <w:rPr>
          <w:rFonts w:cs="Times New Roman"/>
          <w:sz w:val="36"/>
          <w:szCs w:val="36"/>
        </w:rPr>
        <w:t xml:space="preserve"> </w:t>
      </w:r>
      <w:r>
        <w:rPr>
          <w:rFonts w:cs="Times New Roman"/>
          <w:sz w:val="36"/>
          <w:szCs w:val="36"/>
        </w:rPr>
        <w:t>Cheng-Hung</w:t>
      </w:r>
    </w:p>
    <w:p w14:paraId="70DA2040" w14:textId="77777777" w:rsidR="00A51A4A" w:rsidRPr="00631CA8" w:rsidRDefault="00A51A4A" w:rsidP="00A51A4A">
      <w:pPr>
        <w:autoSpaceDE w:val="0"/>
        <w:autoSpaceDN w:val="0"/>
        <w:ind w:firstLine="720"/>
        <w:jc w:val="center"/>
        <w:textAlignment w:val="bottom"/>
        <w:rPr>
          <w:color w:val="FF0000"/>
          <w:sz w:val="36"/>
          <w:szCs w:val="36"/>
        </w:rPr>
      </w:pPr>
    </w:p>
    <w:p w14:paraId="7B142684" w14:textId="77777777" w:rsidR="00A51A4A" w:rsidRPr="003B7187" w:rsidRDefault="00A51A4A" w:rsidP="00A51A4A">
      <w:pPr>
        <w:snapToGrid w:val="0"/>
        <w:ind w:leftChars="151" w:left="362" w:firstLine="720"/>
        <w:jc w:val="center"/>
        <w:rPr>
          <w:rFonts w:hAnsi="標楷體"/>
          <w:sz w:val="36"/>
          <w:szCs w:val="36"/>
        </w:rPr>
      </w:pPr>
      <w:r w:rsidRPr="003B7187">
        <w:rPr>
          <w:rFonts w:hAnsi="標楷體"/>
          <w:sz w:val="36"/>
          <w:szCs w:val="36"/>
        </w:rPr>
        <w:t>指導教授</w:t>
      </w:r>
      <w:r w:rsidRPr="003B7187">
        <w:rPr>
          <w:rFonts w:hAnsi="標楷體" w:hint="eastAsia"/>
          <w:sz w:val="36"/>
          <w:szCs w:val="36"/>
        </w:rPr>
        <w:t>：林育慈</w:t>
      </w:r>
      <w:r w:rsidRPr="003B7187">
        <w:rPr>
          <w:rFonts w:hAnsi="標楷體" w:hint="eastAsia"/>
          <w:sz w:val="36"/>
          <w:szCs w:val="36"/>
        </w:rPr>
        <w:t xml:space="preserve"> </w:t>
      </w:r>
      <w:r w:rsidRPr="003B7187">
        <w:rPr>
          <w:rFonts w:hAnsi="標楷體"/>
          <w:sz w:val="36"/>
          <w:szCs w:val="36"/>
        </w:rPr>
        <w:t>博士</w:t>
      </w:r>
    </w:p>
    <w:p w14:paraId="4F16A30B" w14:textId="77777777" w:rsidR="00A51A4A" w:rsidRPr="00D30C97" w:rsidRDefault="00A51A4A" w:rsidP="00A51A4A">
      <w:pPr>
        <w:autoSpaceDE w:val="0"/>
        <w:autoSpaceDN w:val="0"/>
        <w:ind w:leftChars="252" w:left="7693" w:hangingChars="1969" w:hanging="7088"/>
        <w:jc w:val="center"/>
        <w:textAlignment w:val="bottom"/>
        <w:rPr>
          <w:color w:val="000000"/>
          <w:sz w:val="36"/>
          <w:szCs w:val="36"/>
        </w:rPr>
      </w:pPr>
      <w:r w:rsidRPr="003B7187">
        <w:rPr>
          <w:rFonts w:hint="eastAsia"/>
          <w:color w:val="000000"/>
          <w:sz w:val="36"/>
          <w:szCs w:val="36"/>
        </w:rPr>
        <w:t>Advisor</w:t>
      </w:r>
      <w:r>
        <w:rPr>
          <w:color w:val="000000"/>
          <w:sz w:val="36"/>
          <w:szCs w:val="36"/>
        </w:rPr>
        <w:t xml:space="preserve">: </w:t>
      </w:r>
      <w:r w:rsidRPr="003B7187">
        <w:rPr>
          <w:color w:val="000000"/>
          <w:sz w:val="36"/>
          <w:szCs w:val="36"/>
        </w:rPr>
        <w:t>Lin,</w:t>
      </w:r>
      <w:r w:rsidRPr="003B7187">
        <w:rPr>
          <w:rFonts w:hint="eastAsia"/>
          <w:color w:val="000000"/>
          <w:sz w:val="36"/>
          <w:szCs w:val="36"/>
        </w:rPr>
        <w:t xml:space="preserve"> </w:t>
      </w:r>
      <w:r w:rsidRPr="003B7187">
        <w:rPr>
          <w:color w:val="000000"/>
          <w:sz w:val="36"/>
          <w:szCs w:val="36"/>
        </w:rPr>
        <w:t>Y</w:t>
      </w:r>
      <w:r w:rsidRPr="003B7187">
        <w:rPr>
          <w:rFonts w:hint="eastAsia"/>
          <w:color w:val="000000"/>
          <w:sz w:val="36"/>
          <w:szCs w:val="36"/>
        </w:rPr>
        <w:t>u</w:t>
      </w:r>
      <w:r w:rsidRPr="003B7187">
        <w:rPr>
          <w:color w:val="000000"/>
          <w:sz w:val="36"/>
          <w:szCs w:val="36"/>
        </w:rPr>
        <w:t>-</w:t>
      </w:r>
      <w:r w:rsidRPr="003B7187">
        <w:rPr>
          <w:rFonts w:hint="eastAsia"/>
          <w:color w:val="000000"/>
          <w:sz w:val="36"/>
          <w:szCs w:val="36"/>
        </w:rPr>
        <w:t>T</w:t>
      </w:r>
      <w:r w:rsidRPr="003B7187">
        <w:rPr>
          <w:color w:val="000000"/>
          <w:sz w:val="36"/>
          <w:szCs w:val="36"/>
        </w:rPr>
        <w:t>zu</w:t>
      </w:r>
      <w:r w:rsidRPr="003B7187">
        <w:rPr>
          <w:rFonts w:hint="eastAsia"/>
          <w:color w:val="000000"/>
          <w:sz w:val="36"/>
          <w:szCs w:val="36"/>
        </w:rPr>
        <w:t>,</w:t>
      </w:r>
      <w:r w:rsidRPr="003B7187">
        <w:rPr>
          <w:color w:val="000000"/>
          <w:sz w:val="36"/>
          <w:szCs w:val="36"/>
        </w:rPr>
        <w:t xml:space="preserve"> </w:t>
      </w:r>
      <w:proofErr w:type="spellStart"/>
      <w:proofErr w:type="gramStart"/>
      <w:r w:rsidRPr="003B7187">
        <w:rPr>
          <w:rFonts w:hint="eastAsia"/>
          <w:color w:val="000000"/>
          <w:sz w:val="36"/>
          <w:szCs w:val="36"/>
        </w:rPr>
        <w:t>Ph.D</w:t>
      </w:r>
      <w:proofErr w:type="spellEnd"/>
      <w:proofErr w:type="gramEnd"/>
    </w:p>
    <w:p w14:paraId="3279B809" w14:textId="37F8F423" w:rsidR="00A51A4A" w:rsidRDefault="00A51A4A" w:rsidP="00A51A4A">
      <w:pPr>
        <w:autoSpaceDE w:val="0"/>
        <w:autoSpaceDN w:val="0"/>
        <w:ind w:firstLine="720"/>
        <w:jc w:val="center"/>
        <w:textAlignment w:val="bottom"/>
        <w:rPr>
          <w:sz w:val="36"/>
          <w:szCs w:val="36"/>
        </w:rPr>
      </w:pPr>
      <w:r>
        <w:rPr>
          <w:rFonts w:hint="eastAsia"/>
          <w:sz w:val="36"/>
          <w:szCs w:val="36"/>
        </w:rPr>
        <w:t>中華民國</w:t>
      </w:r>
      <w:r>
        <w:rPr>
          <w:rFonts w:hint="eastAsia"/>
          <w:sz w:val="36"/>
          <w:szCs w:val="36"/>
        </w:rPr>
        <w:t xml:space="preserve"> 1</w:t>
      </w:r>
      <w:r>
        <w:rPr>
          <w:sz w:val="36"/>
          <w:szCs w:val="36"/>
        </w:rPr>
        <w:t>11</w:t>
      </w:r>
      <w:r>
        <w:rPr>
          <w:rFonts w:hint="eastAsia"/>
          <w:sz w:val="36"/>
          <w:szCs w:val="36"/>
        </w:rPr>
        <w:t xml:space="preserve"> </w:t>
      </w:r>
      <w:r>
        <w:rPr>
          <w:rFonts w:hint="eastAsia"/>
          <w:sz w:val="36"/>
          <w:szCs w:val="36"/>
        </w:rPr>
        <w:t>年</w:t>
      </w:r>
      <w:r>
        <w:rPr>
          <w:rFonts w:hint="eastAsia"/>
          <w:sz w:val="36"/>
          <w:szCs w:val="36"/>
        </w:rPr>
        <w:t xml:space="preserve"> 8 </w:t>
      </w:r>
      <w:r>
        <w:rPr>
          <w:rFonts w:hint="eastAsia"/>
          <w:sz w:val="36"/>
          <w:szCs w:val="36"/>
        </w:rPr>
        <w:t>月</w:t>
      </w:r>
    </w:p>
    <w:p w14:paraId="0295FF59" w14:textId="67ECA39A" w:rsidR="00A51A4A" w:rsidRDefault="00A51A4A" w:rsidP="00A51A4A">
      <w:pPr>
        <w:autoSpaceDE w:val="0"/>
        <w:autoSpaceDN w:val="0"/>
        <w:ind w:firstLine="720"/>
        <w:jc w:val="center"/>
        <w:textAlignment w:val="bottom"/>
        <w:rPr>
          <w:rFonts w:hAnsi="標楷體"/>
          <w:sz w:val="36"/>
          <w:szCs w:val="36"/>
        </w:rPr>
      </w:pPr>
      <w:proofErr w:type="spellStart"/>
      <w:r>
        <w:rPr>
          <w:rFonts w:hAnsi="標楷體" w:hint="eastAsia"/>
          <w:sz w:val="36"/>
          <w:szCs w:val="36"/>
        </w:rPr>
        <w:t>Au</w:t>
      </w:r>
      <w:r>
        <w:rPr>
          <w:rFonts w:hAnsi="標楷體"/>
          <w:sz w:val="36"/>
          <w:szCs w:val="36"/>
        </w:rPr>
        <w:t>guest</w:t>
      </w:r>
      <w:proofErr w:type="spellEnd"/>
      <w:r>
        <w:rPr>
          <w:rFonts w:hAnsi="標楷體" w:hint="eastAsia"/>
          <w:sz w:val="36"/>
          <w:szCs w:val="36"/>
        </w:rPr>
        <w:t xml:space="preserve"> 20</w:t>
      </w:r>
      <w:r>
        <w:rPr>
          <w:rFonts w:hAnsi="標楷體"/>
          <w:sz w:val="36"/>
          <w:szCs w:val="36"/>
        </w:rPr>
        <w:t>2</w:t>
      </w:r>
      <w:bookmarkEnd w:id="0"/>
      <w:r>
        <w:rPr>
          <w:rFonts w:hAnsi="標楷體"/>
          <w:sz w:val="36"/>
          <w:szCs w:val="36"/>
        </w:rPr>
        <w:t>2</w:t>
      </w:r>
    </w:p>
    <w:p w14:paraId="4F71B726" w14:textId="77777777" w:rsidR="00A51A4A" w:rsidRDefault="00A51A4A" w:rsidP="00A51A4A">
      <w:pPr>
        <w:ind w:firstLine="720"/>
        <w:rPr>
          <w:sz w:val="36"/>
          <w:szCs w:val="36"/>
        </w:rPr>
      </w:pPr>
    </w:p>
    <w:p w14:paraId="266F1E38" w14:textId="09970DF3" w:rsidR="00A51A4A" w:rsidRPr="00A51A4A" w:rsidRDefault="00A51A4A" w:rsidP="00A51A4A">
      <w:pPr>
        <w:ind w:firstLineChars="0" w:firstLine="0"/>
        <w:jc w:val="center"/>
        <w:rPr>
          <w:color w:val="000000"/>
        </w:rPr>
      </w:pPr>
      <w:r w:rsidRPr="003B7187">
        <w:rPr>
          <w:rFonts w:hint="eastAsia"/>
          <w:color w:val="000000"/>
          <w:sz w:val="36"/>
          <w:szCs w:val="36"/>
        </w:rPr>
        <w:lastRenderedPageBreak/>
        <w:t>國立臺灣師範大學</w:t>
      </w:r>
      <w:r>
        <w:rPr>
          <w:rFonts w:hint="eastAsia"/>
          <w:color w:val="000000"/>
          <w:sz w:val="36"/>
          <w:szCs w:val="36"/>
        </w:rPr>
        <w:t>教育學院資訊教育研究所</w:t>
      </w:r>
    </w:p>
    <w:p w14:paraId="0FE718A6" w14:textId="77777777" w:rsidR="00A51A4A" w:rsidRPr="00A51A4A" w:rsidRDefault="00A51A4A" w:rsidP="00A51A4A">
      <w:pPr>
        <w:autoSpaceDE w:val="0"/>
        <w:autoSpaceDN w:val="0"/>
        <w:ind w:firstLine="800"/>
        <w:jc w:val="center"/>
        <w:textAlignment w:val="bottom"/>
        <w:rPr>
          <w:color w:val="000000"/>
          <w:sz w:val="40"/>
          <w:szCs w:val="40"/>
        </w:rPr>
      </w:pPr>
      <w:r w:rsidRPr="00A51A4A">
        <w:rPr>
          <w:rFonts w:hint="eastAsia"/>
          <w:color w:val="000000"/>
          <w:sz w:val="40"/>
          <w:szCs w:val="40"/>
        </w:rPr>
        <w:t>碩士論文</w:t>
      </w:r>
    </w:p>
    <w:p w14:paraId="2FA944AA" w14:textId="77777777" w:rsidR="00A51A4A" w:rsidRPr="00A51A4A" w:rsidRDefault="00A51A4A" w:rsidP="00A51A4A">
      <w:pPr>
        <w:snapToGrid w:val="0"/>
        <w:ind w:firstLine="560"/>
        <w:jc w:val="center"/>
        <w:rPr>
          <w:sz w:val="28"/>
          <w:szCs w:val="32"/>
        </w:rPr>
      </w:pPr>
      <w:r w:rsidRPr="00A51A4A">
        <w:rPr>
          <w:rFonts w:hint="eastAsia"/>
          <w:sz w:val="28"/>
          <w:szCs w:val="28"/>
        </w:rPr>
        <w:t>G</w:t>
      </w:r>
      <w:r w:rsidRPr="00A51A4A">
        <w:rPr>
          <w:sz w:val="28"/>
          <w:szCs w:val="28"/>
        </w:rPr>
        <w:t>raduate Institute of Information and Computer Education</w:t>
      </w:r>
    </w:p>
    <w:p w14:paraId="0BBBF59E" w14:textId="03E52A5E" w:rsidR="00A51A4A" w:rsidRPr="00A51A4A" w:rsidRDefault="00A51A4A" w:rsidP="00A51A4A">
      <w:pPr>
        <w:widowControl w:val="0"/>
        <w:snapToGrid w:val="0"/>
        <w:spacing w:line="360" w:lineRule="atLeast"/>
        <w:ind w:firstLine="560"/>
        <w:jc w:val="center"/>
        <w:textAlignment w:val="baseline"/>
        <w:rPr>
          <w:rFonts w:eastAsia="華康中楷體"/>
          <w:sz w:val="28"/>
          <w:szCs w:val="21"/>
        </w:rPr>
      </w:pPr>
      <w:r w:rsidRPr="00A51A4A">
        <w:rPr>
          <w:sz w:val="28"/>
          <w:szCs w:val="28"/>
        </w:rPr>
        <w:t>College of Education</w:t>
      </w:r>
    </w:p>
    <w:p w14:paraId="44CA694B" w14:textId="77777777" w:rsidR="00A51A4A" w:rsidRDefault="00A51A4A" w:rsidP="00A51A4A">
      <w:pPr>
        <w:autoSpaceDE w:val="0"/>
        <w:autoSpaceDN w:val="0"/>
        <w:ind w:firstLine="640"/>
        <w:jc w:val="center"/>
        <w:textAlignment w:val="bottom"/>
        <w:rPr>
          <w:rFonts w:eastAsia="細明體"/>
          <w:color w:val="000000"/>
          <w:sz w:val="32"/>
          <w:szCs w:val="32"/>
        </w:rPr>
      </w:pPr>
      <w:r w:rsidRPr="005971C0">
        <w:rPr>
          <w:rFonts w:eastAsia="細明體" w:cs="Times New Roman"/>
          <w:color w:val="000000"/>
          <w:sz w:val="32"/>
          <w:szCs w:val="32"/>
        </w:rPr>
        <w:t xml:space="preserve">National Taiwan </w:t>
      </w:r>
      <w:r>
        <w:rPr>
          <w:rFonts w:eastAsia="細明體" w:cs="Times New Roman" w:hint="eastAsia"/>
          <w:color w:val="000000"/>
          <w:sz w:val="32"/>
          <w:szCs w:val="32"/>
        </w:rPr>
        <w:t xml:space="preserve">Normal </w:t>
      </w:r>
      <w:r w:rsidRPr="005971C0">
        <w:rPr>
          <w:rFonts w:eastAsia="細明體" w:cs="Times New Roman"/>
          <w:color w:val="000000"/>
          <w:sz w:val="32"/>
          <w:szCs w:val="32"/>
        </w:rPr>
        <w:t>University</w:t>
      </w:r>
    </w:p>
    <w:p w14:paraId="2436333F" w14:textId="77777777" w:rsidR="00A51A4A" w:rsidRPr="003B7187" w:rsidRDefault="00A51A4A" w:rsidP="00A51A4A">
      <w:pPr>
        <w:autoSpaceDE w:val="0"/>
        <w:autoSpaceDN w:val="0"/>
        <w:ind w:firstLine="640"/>
        <w:jc w:val="center"/>
        <w:textAlignment w:val="bottom"/>
        <w:rPr>
          <w:rFonts w:cs="Times New Roman"/>
          <w:sz w:val="20"/>
          <w:szCs w:val="20"/>
        </w:rPr>
      </w:pPr>
      <w:r>
        <w:rPr>
          <w:rFonts w:eastAsia="細明體" w:cs="Times New Roman" w:hint="eastAsia"/>
          <w:color w:val="000000"/>
          <w:sz w:val="32"/>
          <w:szCs w:val="32"/>
        </w:rPr>
        <w:t>M</w:t>
      </w:r>
      <w:r>
        <w:rPr>
          <w:rFonts w:eastAsia="細明體" w:cs="Times New Roman"/>
          <w:color w:val="000000"/>
          <w:sz w:val="32"/>
          <w:szCs w:val="32"/>
        </w:rPr>
        <w:t xml:space="preserve">aster’s </w:t>
      </w:r>
      <w:r>
        <w:rPr>
          <w:rFonts w:eastAsia="細明體" w:cs="Times New Roman" w:hint="eastAsia"/>
          <w:color w:val="000000"/>
          <w:sz w:val="32"/>
          <w:szCs w:val="32"/>
        </w:rPr>
        <w:t>T</w:t>
      </w:r>
      <w:r>
        <w:rPr>
          <w:rFonts w:eastAsia="細明體" w:cs="Times New Roman"/>
          <w:color w:val="000000"/>
          <w:sz w:val="32"/>
          <w:szCs w:val="32"/>
        </w:rPr>
        <w:t>hesis</w:t>
      </w:r>
    </w:p>
    <w:p w14:paraId="4E58B8ED" w14:textId="77777777" w:rsidR="00A51A4A" w:rsidRPr="00D30C97" w:rsidRDefault="00A51A4A" w:rsidP="00A51A4A">
      <w:pPr>
        <w:autoSpaceDE w:val="0"/>
        <w:autoSpaceDN w:val="0"/>
        <w:ind w:firstLine="720"/>
        <w:textAlignment w:val="bottom"/>
        <w:rPr>
          <w:sz w:val="32"/>
          <w:szCs w:val="32"/>
        </w:rPr>
      </w:pPr>
      <w:r>
        <w:rPr>
          <w:rFonts w:hint="eastAsia"/>
          <w:sz w:val="36"/>
          <w:szCs w:val="36"/>
        </w:rPr>
        <w:t xml:space="preserve"> </w:t>
      </w:r>
    </w:p>
    <w:p w14:paraId="3CBB290D" w14:textId="77777777" w:rsidR="00A51A4A" w:rsidRDefault="00A51A4A" w:rsidP="00A51A4A">
      <w:pPr>
        <w:snapToGrid w:val="0"/>
        <w:ind w:leftChars="151" w:left="362" w:firstLine="720"/>
        <w:jc w:val="center"/>
        <w:rPr>
          <w:rFonts w:cs="Times New Roman"/>
          <w:sz w:val="36"/>
          <w:szCs w:val="36"/>
        </w:rPr>
      </w:pPr>
      <w:r w:rsidRPr="00A51A4A">
        <w:rPr>
          <w:rFonts w:cs="Times New Roman" w:hint="eastAsia"/>
          <w:sz w:val="36"/>
          <w:szCs w:val="36"/>
        </w:rPr>
        <w:t>視覺化模擬輔助人工智慧教學之研究</w:t>
      </w:r>
      <w:r w:rsidRPr="00A51A4A">
        <w:rPr>
          <w:rFonts w:cs="Times New Roman" w:hint="eastAsia"/>
          <w:sz w:val="36"/>
          <w:szCs w:val="36"/>
        </w:rPr>
        <w:t>-</w:t>
      </w:r>
      <w:r w:rsidRPr="00A51A4A">
        <w:rPr>
          <w:rFonts w:cs="Times New Roman" w:hint="eastAsia"/>
          <w:sz w:val="36"/>
          <w:szCs w:val="36"/>
        </w:rPr>
        <w:t>以類神經網路為例</w:t>
      </w:r>
    </w:p>
    <w:p w14:paraId="7322A01A" w14:textId="77777777" w:rsidR="00A51A4A" w:rsidRDefault="00A51A4A" w:rsidP="00A51A4A">
      <w:pPr>
        <w:snapToGrid w:val="0"/>
        <w:ind w:leftChars="151" w:left="362" w:firstLine="720"/>
        <w:jc w:val="center"/>
        <w:rPr>
          <w:rFonts w:cs="Times New Roman"/>
          <w:sz w:val="36"/>
          <w:szCs w:val="36"/>
        </w:rPr>
      </w:pPr>
      <w:r w:rsidRPr="00A51A4A">
        <w:rPr>
          <w:rFonts w:cs="Times New Roman"/>
          <w:sz w:val="36"/>
          <w:szCs w:val="36"/>
        </w:rPr>
        <w:t>Learning Artificial Intelligence with Visualization and Simulation: The Case of Neural Networks</w:t>
      </w:r>
    </w:p>
    <w:p w14:paraId="1264F11F" w14:textId="77777777" w:rsidR="00A51A4A" w:rsidRPr="00A51A4A" w:rsidRDefault="00A51A4A" w:rsidP="00A51A4A">
      <w:pPr>
        <w:snapToGrid w:val="0"/>
        <w:ind w:leftChars="151" w:left="362" w:firstLine="720"/>
        <w:jc w:val="center"/>
        <w:rPr>
          <w:rFonts w:hAnsi="標楷體" w:cs="Times New Roman"/>
          <w:sz w:val="36"/>
          <w:szCs w:val="36"/>
        </w:rPr>
      </w:pPr>
    </w:p>
    <w:p w14:paraId="4582E67D" w14:textId="77777777" w:rsidR="00A51A4A" w:rsidRPr="006F0E59" w:rsidRDefault="00A51A4A" w:rsidP="00A51A4A">
      <w:pPr>
        <w:snapToGrid w:val="0"/>
        <w:ind w:leftChars="151" w:left="362" w:firstLine="720"/>
        <w:jc w:val="center"/>
        <w:rPr>
          <w:rFonts w:cs="Times New Roman"/>
          <w:sz w:val="36"/>
          <w:szCs w:val="36"/>
        </w:rPr>
      </w:pPr>
      <w:r>
        <w:rPr>
          <w:rFonts w:cs="Times New Roman" w:hint="eastAsia"/>
          <w:sz w:val="36"/>
          <w:szCs w:val="36"/>
        </w:rPr>
        <w:t>蔡政宏</w:t>
      </w:r>
    </w:p>
    <w:p w14:paraId="49D1140A" w14:textId="77777777" w:rsidR="00A51A4A" w:rsidRPr="006F0E59" w:rsidRDefault="00A51A4A" w:rsidP="00A51A4A">
      <w:pPr>
        <w:snapToGrid w:val="0"/>
        <w:ind w:leftChars="151" w:left="362" w:firstLine="720"/>
        <w:jc w:val="center"/>
        <w:rPr>
          <w:rFonts w:cs="Times New Roman"/>
          <w:sz w:val="36"/>
          <w:szCs w:val="36"/>
        </w:rPr>
      </w:pPr>
      <w:r>
        <w:rPr>
          <w:rFonts w:cs="Times New Roman"/>
          <w:sz w:val="36"/>
          <w:szCs w:val="36"/>
        </w:rPr>
        <w:t>Tsai</w:t>
      </w:r>
      <w:r w:rsidRPr="006F0E59">
        <w:rPr>
          <w:rFonts w:cs="Times New Roman" w:hint="eastAsia"/>
          <w:sz w:val="36"/>
          <w:szCs w:val="36"/>
        </w:rPr>
        <w:t>,</w:t>
      </w:r>
      <w:r w:rsidRPr="006F0E59">
        <w:rPr>
          <w:rFonts w:cs="Times New Roman"/>
          <w:sz w:val="36"/>
          <w:szCs w:val="36"/>
        </w:rPr>
        <w:t xml:space="preserve"> </w:t>
      </w:r>
      <w:r>
        <w:rPr>
          <w:rFonts w:cs="Times New Roman"/>
          <w:sz w:val="36"/>
          <w:szCs w:val="36"/>
        </w:rPr>
        <w:t>Cheng-Hung</w:t>
      </w:r>
    </w:p>
    <w:p w14:paraId="74FA9A2C" w14:textId="77777777" w:rsidR="00A51A4A" w:rsidRPr="00631CA8" w:rsidRDefault="00A51A4A" w:rsidP="00A51A4A">
      <w:pPr>
        <w:autoSpaceDE w:val="0"/>
        <w:autoSpaceDN w:val="0"/>
        <w:ind w:firstLine="720"/>
        <w:jc w:val="center"/>
        <w:textAlignment w:val="bottom"/>
        <w:rPr>
          <w:color w:val="FF0000"/>
          <w:sz w:val="36"/>
          <w:szCs w:val="36"/>
        </w:rPr>
      </w:pPr>
    </w:p>
    <w:p w14:paraId="4CF98252" w14:textId="77777777" w:rsidR="00A51A4A" w:rsidRPr="003B7187" w:rsidRDefault="00A51A4A" w:rsidP="00A51A4A">
      <w:pPr>
        <w:snapToGrid w:val="0"/>
        <w:ind w:leftChars="151" w:left="362" w:firstLine="720"/>
        <w:jc w:val="center"/>
        <w:rPr>
          <w:rFonts w:hAnsi="標楷體"/>
          <w:sz w:val="36"/>
          <w:szCs w:val="36"/>
        </w:rPr>
      </w:pPr>
      <w:r w:rsidRPr="003B7187">
        <w:rPr>
          <w:rFonts w:hAnsi="標楷體"/>
          <w:sz w:val="36"/>
          <w:szCs w:val="36"/>
        </w:rPr>
        <w:t>指導教授</w:t>
      </w:r>
      <w:r w:rsidRPr="003B7187">
        <w:rPr>
          <w:rFonts w:hAnsi="標楷體" w:hint="eastAsia"/>
          <w:sz w:val="36"/>
          <w:szCs w:val="36"/>
        </w:rPr>
        <w:t>：林育慈</w:t>
      </w:r>
      <w:r w:rsidRPr="003B7187">
        <w:rPr>
          <w:rFonts w:hAnsi="標楷體" w:hint="eastAsia"/>
          <w:sz w:val="36"/>
          <w:szCs w:val="36"/>
        </w:rPr>
        <w:t xml:space="preserve"> </w:t>
      </w:r>
      <w:r w:rsidRPr="003B7187">
        <w:rPr>
          <w:rFonts w:hAnsi="標楷體"/>
          <w:sz w:val="36"/>
          <w:szCs w:val="36"/>
        </w:rPr>
        <w:t>博士</w:t>
      </w:r>
    </w:p>
    <w:p w14:paraId="1B0952D7" w14:textId="77777777" w:rsidR="00A51A4A" w:rsidRPr="00D30C97" w:rsidRDefault="00A51A4A" w:rsidP="00A51A4A">
      <w:pPr>
        <w:autoSpaceDE w:val="0"/>
        <w:autoSpaceDN w:val="0"/>
        <w:ind w:leftChars="252" w:left="7693" w:hangingChars="1969" w:hanging="7088"/>
        <w:jc w:val="center"/>
        <w:textAlignment w:val="bottom"/>
        <w:rPr>
          <w:color w:val="000000"/>
          <w:sz w:val="36"/>
          <w:szCs w:val="36"/>
        </w:rPr>
      </w:pPr>
      <w:r w:rsidRPr="003B7187">
        <w:rPr>
          <w:rFonts w:hint="eastAsia"/>
          <w:color w:val="000000"/>
          <w:sz w:val="36"/>
          <w:szCs w:val="36"/>
        </w:rPr>
        <w:t>Advisor</w:t>
      </w:r>
      <w:r>
        <w:rPr>
          <w:color w:val="000000"/>
          <w:sz w:val="36"/>
          <w:szCs w:val="36"/>
        </w:rPr>
        <w:t xml:space="preserve">: </w:t>
      </w:r>
      <w:r w:rsidRPr="003B7187">
        <w:rPr>
          <w:color w:val="000000"/>
          <w:sz w:val="36"/>
          <w:szCs w:val="36"/>
        </w:rPr>
        <w:t>Lin,</w:t>
      </w:r>
      <w:r w:rsidRPr="003B7187">
        <w:rPr>
          <w:rFonts w:hint="eastAsia"/>
          <w:color w:val="000000"/>
          <w:sz w:val="36"/>
          <w:szCs w:val="36"/>
        </w:rPr>
        <w:t xml:space="preserve"> </w:t>
      </w:r>
      <w:r w:rsidRPr="003B7187">
        <w:rPr>
          <w:color w:val="000000"/>
          <w:sz w:val="36"/>
          <w:szCs w:val="36"/>
        </w:rPr>
        <w:t>Y</w:t>
      </w:r>
      <w:r w:rsidRPr="003B7187">
        <w:rPr>
          <w:rFonts w:hint="eastAsia"/>
          <w:color w:val="000000"/>
          <w:sz w:val="36"/>
          <w:szCs w:val="36"/>
        </w:rPr>
        <w:t>u</w:t>
      </w:r>
      <w:r w:rsidRPr="003B7187">
        <w:rPr>
          <w:color w:val="000000"/>
          <w:sz w:val="36"/>
          <w:szCs w:val="36"/>
        </w:rPr>
        <w:t>-</w:t>
      </w:r>
      <w:r w:rsidRPr="003B7187">
        <w:rPr>
          <w:rFonts w:hint="eastAsia"/>
          <w:color w:val="000000"/>
          <w:sz w:val="36"/>
          <w:szCs w:val="36"/>
        </w:rPr>
        <w:t>T</w:t>
      </w:r>
      <w:r w:rsidRPr="003B7187">
        <w:rPr>
          <w:color w:val="000000"/>
          <w:sz w:val="36"/>
          <w:szCs w:val="36"/>
        </w:rPr>
        <w:t>zu</w:t>
      </w:r>
      <w:r w:rsidRPr="003B7187">
        <w:rPr>
          <w:rFonts w:hint="eastAsia"/>
          <w:color w:val="000000"/>
          <w:sz w:val="36"/>
          <w:szCs w:val="36"/>
        </w:rPr>
        <w:t>,</w:t>
      </w:r>
      <w:r w:rsidRPr="003B7187">
        <w:rPr>
          <w:color w:val="000000"/>
          <w:sz w:val="36"/>
          <w:szCs w:val="36"/>
        </w:rPr>
        <w:t xml:space="preserve"> </w:t>
      </w:r>
      <w:proofErr w:type="spellStart"/>
      <w:proofErr w:type="gramStart"/>
      <w:r w:rsidRPr="003B7187">
        <w:rPr>
          <w:rFonts w:hint="eastAsia"/>
          <w:color w:val="000000"/>
          <w:sz w:val="36"/>
          <w:szCs w:val="36"/>
        </w:rPr>
        <w:t>Ph.D</w:t>
      </w:r>
      <w:proofErr w:type="spellEnd"/>
      <w:proofErr w:type="gramEnd"/>
    </w:p>
    <w:p w14:paraId="4FBBCDC8" w14:textId="77777777" w:rsidR="00A51A4A" w:rsidRDefault="00A51A4A" w:rsidP="00A51A4A">
      <w:pPr>
        <w:autoSpaceDE w:val="0"/>
        <w:autoSpaceDN w:val="0"/>
        <w:ind w:firstLine="720"/>
        <w:jc w:val="center"/>
        <w:textAlignment w:val="bottom"/>
        <w:rPr>
          <w:sz w:val="36"/>
          <w:szCs w:val="36"/>
        </w:rPr>
      </w:pPr>
      <w:r>
        <w:rPr>
          <w:rFonts w:hint="eastAsia"/>
          <w:sz w:val="36"/>
          <w:szCs w:val="36"/>
        </w:rPr>
        <w:t>中華民國</w:t>
      </w:r>
      <w:r>
        <w:rPr>
          <w:rFonts w:hint="eastAsia"/>
          <w:sz w:val="36"/>
          <w:szCs w:val="36"/>
        </w:rPr>
        <w:t xml:space="preserve"> 1</w:t>
      </w:r>
      <w:r>
        <w:rPr>
          <w:sz w:val="36"/>
          <w:szCs w:val="36"/>
        </w:rPr>
        <w:t>11</w:t>
      </w:r>
      <w:r>
        <w:rPr>
          <w:rFonts w:hint="eastAsia"/>
          <w:sz w:val="36"/>
          <w:szCs w:val="36"/>
        </w:rPr>
        <w:t xml:space="preserve"> </w:t>
      </w:r>
      <w:r>
        <w:rPr>
          <w:rFonts w:hint="eastAsia"/>
          <w:sz w:val="36"/>
          <w:szCs w:val="36"/>
        </w:rPr>
        <w:t>年</w:t>
      </w:r>
      <w:r>
        <w:rPr>
          <w:rFonts w:hint="eastAsia"/>
          <w:sz w:val="36"/>
          <w:szCs w:val="36"/>
        </w:rPr>
        <w:t xml:space="preserve"> 8 </w:t>
      </w:r>
      <w:r>
        <w:rPr>
          <w:rFonts w:hint="eastAsia"/>
          <w:sz w:val="36"/>
          <w:szCs w:val="36"/>
        </w:rPr>
        <w:t>月</w:t>
      </w:r>
    </w:p>
    <w:p w14:paraId="72D25D07" w14:textId="77777777" w:rsidR="00A51A4A" w:rsidRDefault="00A51A4A" w:rsidP="00A51A4A">
      <w:pPr>
        <w:autoSpaceDE w:val="0"/>
        <w:autoSpaceDN w:val="0"/>
        <w:ind w:firstLine="720"/>
        <w:jc w:val="center"/>
        <w:textAlignment w:val="bottom"/>
        <w:rPr>
          <w:rFonts w:hAnsi="標楷體"/>
          <w:sz w:val="36"/>
          <w:szCs w:val="36"/>
        </w:rPr>
      </w:pPr>
      <w:proofErr w:type="spellStart"/>
      <w:r>
        <w:rPr>
          <w:rFonts w:hAnsi="標楷體" w:hint="eastAsia"/>
          <w:sz w:val="36"/>
          <w:szCs w:val="36"/>
        </w:rPr>
        <w:t>Au</w:t>
      </w:r>
      <w:r>
        <w:rPr>
          <w:rFonts w:hAnsi="標楷體"/>
          <w:sz w:val="36"/>
          <w:szCs w:val="36"/>
        </w:rPr>
        <w:t>guest</w:t>
      </w:r>
      <w:proofErr w:type="spellEnd"/>
      <w:r>
        <w:rPr>
          <w:rFonts w:hAnsi="標楷體" w:hint="eastAsia"/>
          <w:sz w:val="36"/>
          <w:szCs w:val="36"/>
        </w:rPr>
        <w:t xml:space="preserve"> 20</w:t>
      </w:r>
      <w:r>
        <w:rPr>
          <w:rFonts w:hAnsi="標楷體"/>
          <w:sz w:val="36"/>
          <w:szCs w:val="36"/>
        </w:rPr>
        <w:t>22</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D217EF">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787B0923" w14:textId="77777777" w:rsidR="00FD6A79" w:rsidRDefault="00FD6A79" w:rsidP="00C94BD1">
      <w:pPr>
        <w:ind w:firstLineChars="0" w:firstLine="0"/>
        <w:jc w:val="center"/>
        <w:rPr>
          <w:rFonts w:cs="Times New Roman"/>
          <w:b/>
          <w:sz w:val="28"/>
          <w:szCs w:val="28"/>
        </w:rPr>
      </w:pPr>
      <w:r w:rsidRPr="00FD6A79">
        <w:rPr>
          <w:rFonts w:cs="Times New Roman" w:hint="eastAsia"/>
          <w:b/>
          <w:sz w:val="28"/>
          <w:szCs w:val="28"/>
        </w:rPr>
        <w:lastRenderedPageBreak/>
        <w:t>視覺化模擬輔助人工智慧教學之研究</w:t>
      </w:r>
      <w:r w:rsidRPr="00FD6A79">
        <w:rPr>
          <w:rFonts w:cs="Times New Roman" w:hint="eastAsia"/>
          <w:b/>
          <w:sz w:val="28"/>
          <w:szCs w:val="28"/>
        </w:rPr>
        <w:t>-</w:t>
      </w:r>
      <w:r w:rsidRPr="00FD6A79">
        <w:rPr>
          <w:rFonts w:cs="Times New Roman" w:hint="eastAsia"/>
          <w:b/>
          <w:sz w:val="28"/>
          <w:szCs w:val="28"/>
        </w:rPr>
        <w:t>以類神經網路為例</w:t>
      </w:r>
    </w:p>
    <w:p w14:paraId="005FFD14" w14:textId="6BA372E1"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3" w:name="_Toc519413752"/>
      <w:bookmarkStart w:id="4" w:name="_Toc110351547"/>
      <w:r w:rsidRPr="001C0CC5">
        <w:t>摘要</w:t>
      </w:r>
      <w:bookmarkEnd w:id="3"/>
      <w:bookmarkEnd w:id="4"/>
    </w:p>
    <w:p w14:paraId="4C04E11D" w14:textId="470F1D82" w:rsidR="001A0C15" w:rsidRDefault="001A0C15" w:rsidP="00A879F5">
      <w:pPr>
        <w:ind w:firstLine="480"/>
      </w:pPr>
      <w:commentRangeStart w:id="5"/>
      <w:r>
        <w:rPr>
          <w:rFonts w:hint="eastAsia"/>
        </w:rPr>
        <w:t>當今社會中，人工智慧影響我們的生活面向甚廣。目前國際上的教育相關政策也將人工智慧議題納入探討，並期望從小教導孩子人工智慧相關知能</w:t>
      </w:r>
      <w:r w:rsidR="00A879F5">
        <w:rPr>
          <w:rFonts w:hint="eastAsia"/>
        </w:rPr>
        <w:t>。</w:t>
      </w:r>
      <w:r>
        <w:rPr>
          <w:rFonts w:hint="eastAsia"/>
        </w:rPr>
        <w:t>本研究針對高中年段的學生，設計視覺化模擬輔助人工智慧教學策略，並發展學習平台，透過「概念理解」、「概念反思」、「概念應用」三個教學步驟引導學生進行概念學習，教學主題聚焦於類神經網路。本研究以實證研究探討視覺化模擬輔助人工智慧教學與傳統講述式教學對高中生之人工智慧學習成就、學習態度影響之差異，以及學生對於視覺化模擬輔助教學的感受。</w:t>
      </w:r>
      <w:r w:rsidRPr="00A8388F">
        <w:rPr>
          <w:rFonts w:hint="eastAsia"/>
        </w:rPr>
        <w:t>從教學實驗結果發現：</w:t>
      </w:r>
      <w:commentRangeEnd w:id="5"/>
      <w:r w:rsidR="00494E58">
        <w:rPr>
          <w:rStyle w:val="af7"/>
        </w:rPr>
        <w:commentReference w:id="5"/>
      </w:r>
    </w:p>
    <w:p w14:paraId="723CF4D7" w14:textId="77777777" w:rsidR="001A0C15" w:rsidRPr="00AA1898" w:rsidRDefault="001A0C15" w:rsidP="001A0C15">
      <w:pPr>
        <w:ind w:firstLine="480"/>
      </w:pPr>
    </w:p>
    <w:p w14:paraId="2789DE1C" w14:textId="77777777" w:rsidR="001A0C15" w:rsidRDefault="001A0C15" w:rsidP="001A0C15">
      <w:pPr>
        <w:ind w:firstLineChars="0" w:firstLine="0"/>
        <w:rPr>
          <w:b/>
          <w:bCs/>
        </w:rPr>
      </w:pPr>
      <w:r w:rsidRPr="00AB0B61">
        <w:rPr>
          <w:rFonts w:hint="eastAsia"/>
          <w:b/>
          <w:bCs/>
        </w:rPr>
        <w:t>一、視覺化模擬輔助教學對人工智慧學習成就之影響</w:t>
      </w:r>
    </w:p>
    <w:p w14:paraId="6F1A9157" w14:textId="06189255" w:rsidR="001A0C15" w:rsidRDefault="001A0C15" w:rsidP="001A0C15">
      <w:pPr>
        <w:ind w:firstLine="480"/>
      </w:pPr>
      <w:r>
        <w:rPr>
          <w:rFonts w:hint="eastAsia"/>
        </w:rPr>
        <w:t>本研究發展之視覺化模擬輔助教學能透過模擬操作幫助學生建立概念：</w:t>
      </w:r>
      <w:r>
        <w:rPr>
          <w:rFonts w:hint="eastAsia"/>
        </w:rPr>
        <w:t>(</w:t>
      </w:r>
      <w:r>
        <w:t>1)</w:t>
      </w:r>
      <w:r>
        <w:rPr>
          <w:rFonts w:hint="eastAsia"/>
        </w:rPr>
        <w:t>，</w:t>
      </w:r>
      <w:r>
        <w:rPr>
          <w:rFonts w:hint="eastAsia"/>
        </w:rPr>
        <w:t xml:space="preserve"> </w:t>
      </w:r>
      <w:r>
        <w:rPr>
          <w:rFonts w:hint="eastAsia"/>
        </w:rPr>
        <w:t>提供學生操作與調整參數、觀察實驗結果的機會，使之能於操作過程中檢驗概念；</w:t>
      </w:r>
      <w:r>
        <w:rPr>
          <w:rFonts w:hint="eastAsia"/>
        </w:rPr>
        <w:t>(</w:t>
      </w:r>
      <w:r>
        <w:t xml:space="preserve">2) </w:t>
      </w:r>
      <w:r>
        <w:rPr>
          <w:rFonts w:hint="eastAsia"/>
        </w:rPr>
        <w:t>輔助進行運算過程，以降低認知負荷並聚焦重要學習概念；</w:t>
      </w:r>
      <w:r>
        <w:rPr>
          <w:rFonts w:hint="eastAsia"/>
        </w:rPr>
        <w:t>(</w:t>
      </w:r>
      <w:r>
        <w:t xml:space="preserve">3) </w:t>
      </w:r>
      <w:r>
        <w:rPr>
          <w:rFonts w:hint="eastAsia"/>
        </w:rPr>
        <w:t>模擬工具的設計融入日常生活情境，以幫助學生以解實際應用。</w:t>
      </w:r>
      <w:commentRangeStart w:id="6"/>
      <w:r>
        <w:rPr>
          <w:rFonts w:hint="eastAsia"/>
        </w:rPr>
        <w:t>實驗組學生因而能建立較正確清晰的人工智慧概念，進而</w:t>
      </w:r>
      <w:r w:rsidRPr="00392689">
        <w:rPr>
          <w:rFonts w:hint="eastAsia"/>
        </w:rPr>
        <w:t>增進其</w:t>
      </w:r>
      <w:r w:rsidR="00F84DBE" w:rsidRPr="00392689">
        <w:rPr>
          <w:rFonts w:hint="eastAsia"/>
        </w:rPr>
        <w:t>概念理解上的</w:t>
      </w:r>
      <w:r w:rsidRPr="00392689">
        <w:rPr>
          <w:rFonts w:hint="eastAsia"/>
        </w:rPr>
        <w:t>學習成就</w:t>
      </w:r>
      <w:r>
        <w:rPr>
          <w:rFonts w:hint="eastAsia"/>
        </w:rPr>
        <w:t>。但由於本研</w:t>
      </w:r>
      <w:r w:rsidRPr="008377A3">
        <w:rPr>
          <w:rFonts w:hint="eastAsia"/>
        </w:rPr>
        <w:t>究的教學中程式設計</w:t>
      </w:r>
      <w:r>
        <w:rPr>
          <w:rFonts w:hint="eastAsia"/>
        </w:rPr>
        <w:t>相關教學內容較少，因此與傳統教學相較，雖亦使演算法程式實作有更好的表現，但其差異未達顯著。</w:t>
      </w:r>
      <w:commentRangeEnd w:id="6"/>
      <w:r w:rsidR="00392689">
        <w:rPr>
          <w:rStyle w:val="af7"/>
        </w:rPr>
        <w:commentReference w:id="6"/>
      </w:r>
    </w:p>
    <w:p w14:paraId="21676349" w14:textId="77777777" w:rsidR="001A0C15" w:rsidRDefault="001A0C15" w:rsidP="001A0C15">
      <w:pPr>
        <w:ind w:firstLineChars="0" w:firstLine="0"/>
        <w:rPr>
          <w:color w:val="000000" w:themeColor="text1"/>
        </w:rPr>
      </w:pPr>
    </w:p>
    <w:p w14:paraId="5687300D" w14:textId="77777777" w:rsidR="001A0C15" w:rsidRPr="00AB0B61" w:rsidRDefault="001A0C15" w:rsidP="001A0C15">
      <w:pPr>
        <w:ind w:firstLineChars="0" w:firstLine="0"/>
        <w:rPr>
          <w:b/>
          <w:bCs/>
        </w:rPr>
      </w:pPr>
      <w:r w:rsidRPr="00AB0B61">
        <w:rPr>
          <w:rFonts w:hint="eastAsia"/>
          <w:b/>
          <w:bCs/>
        </w:rPr>
        <w:t>二、視覺化模擬輔助教學對人工智慧學習態度之影響</w:t>
      </w:r>
    </w:p>
    <w:p w14:paraId="1B4B34FF" w14:textId="3F0F1ED4" w:rsidR="001A0C15" w:rsidRDefault="001A0C15" w:rsidP="001A0C15">
      <w:pPr>
        <w:ind w:firstLine="480"/>
      </w:pPr>
      <w:r>
        <w:rPr>
          <w:rFonts w:hint="eastAsia"/>
        </w:rPr>
        <w:t>實驗結果發現，使用視覺化模擬輔助教學之學生，由於能透過模擬操作測試概念並即時得到概念學習的回饋，對於自身學習成果的信心顯著高於接受傳統教</w:t>
      </w:r>
      <w:r>
        <w:rPr>
          <w:rFonts w:hint="eastAsia"/>
        </w:rPr>
        <w:lastRenderedPageBreak/>
        <w:t>學之學生。但兩組學生在「學習動機」、「自我效能」、「</w:t>
      </w:r>
      <w:ins w:id="7" w:author="vcn821177126@gmail.com" w:date="2022-09-18T02:55:00Z">
        <w:r w:rsidR="00F37BF7" w:rsidRPr="007245DF">
          <w:rPr>
            <w:rFonts w:hint="eastAsia"/>
          </w:rPr>
          <w:t>資訊科學抽象概念</w:t>
        </w:r>
        <w:r w:rsidR="00F37BF7" w:rsidRPr="007245DF">
          <w:rPr>
            <w:rFonts w:hint="eastAsia"/>
          </w:rPr>
          <w:t>/</w:t>
        </w:r>
        <w:r w:rsidR="00F37BF7" w:rsidRPr="007245DF">
          <w:rPr>
            <w:rFonts w:hint="eastAsia"/>
          </w:rPr>
          <w:t>程序之</w:t>
        </w:r>
        <w:r w:rsidR="00F37BF7">
          <w:rPr>
            <w:rFonts w:hint="eastAsia"/>
          </w:rPr>
          <w:t>學習感受</w:t>
        </w:r>
      </w:ins>
      <w:commentRangeStart w:id="8"/>
      <w:del w:id="9" w:author="vcn821177126@gmail.com" w:date="2022-09-18T02:55:00Z">
        <w:r w:rsidDel="00F37BF7">
          <w:rPr>
            <w:rFonts w:hint="eastAsia"/>
          </w:rPr>
          <w:delText>學習感受</w:delText>
        </w:r>
      </w:del>
      <w:commentRangeEnd w:id="8"/>
      <w:r w:rsidR="00AD5925">
        <w:rPr>
          <w:rStyle w:val="af7"/>
        </w:rPr>
        <w:commentReference w:id="8"/>
      </w:r>
      <w:r>
        <w:rPr>
          <w:rFonts w:hint="eastAsia"/>
        </w:rPr>
        <w:t>」面向沒有顯著差異。</w:t>
      </w:r>
    </w:p>
    <w:p w14:paraId="2F3CDF0C" w14:textId="77777777" w:rsidR="001A0C15" w:rsidRDefault="001A0C15" w:rsidP="001A0C15">
      <w:pPr>
        <w:ind w:firstLine="480"/>
      </w:pPr>
    </w:p>
    <w:p w14:paraId="4D45A2FB" w14:textId="77777777" w:rsidR="001A0C15" w:rsidRDefault="001A0C15" w:rsidP="001A0C15">
      <w:pPr>
        <w:ind w:firstLineChars="0" w:firstLine="0"/>
        <w:rPr>
          <w:b/>
          <w:bCs/>
        </w:rPr>
      </w:pPr>
      <w:r w:rsidRPr="00BD41D8">
        <w:rPr>
          <w:rFonts w:hint="eastAsia"/>
          <w:b/>
          <w:bCs/>
        </w:rPr>
        <w:t>三、學生對</w:t>
      </w:r>
      <w:r>
        <w:rPr>
          <w:rFonts w:hint="eastAsia"/>
          <w:b/>
          <w:bCs/>
        </w:rPr>
        <w:t>視覺化</w:t>
      </w:r>
      <w:r w:rsidRPr="00BD41D8">
        <w:rPr>
          <w:rFonts w:hint="eastAsia"/>
          <w:b/>
          <w:bCs/>
        </w:rPr>
        <w:t>模擬</w:t>
      </w:r>
      <w:r>
        <w:rPr>
          <w:rFonts w:hint="eastAsia"/>
          <w:b/>
          <w:bCs/>
        </w:rPr>
        <w:t>輔助</w:t>
      </w:r>
      <w:r w:rsidRPr="00BD41D8">
        <w:rPr>
          <w:rFonts w:hint="eastAsia"/>
          <w:b/>
          <w:bCs/>
        </w:rPr>
        <w:t>教學</w:t>
      </w:r>
      <w:r>
        <w:rPr>
          <w:rFonts w:hint="eastAsia"/>
          <w:b/>
          <w:bCs/>
        </w:rPr>
        <w:t>之</w:t>
      </w:r>
      <w:r w:rsidRPr="00BD41D8">
        <w:rPr>
          <w:rFonts w:hint="eastAsia"/>
          <w:b/>
          <w:bCs/>
        </w:rPr>
        <w:t>感受</w:t>
      </w:r>
    </w:p>
    <w:p w14:paraId="038A45F0" w14:textId="77777777" w:rsidR="001A0C15" w:rsidRPr="002322F0" w:rsidRDefault="001A0C15" w:rsidP="001A0C15">
      <w:pPr>
        <w:ind w:firstLine="480"/>
      </w:pPr>
      <w:r>
        <w:rPr>
          <w:rFonts w:hint="eastAsia"/>
        </w:rPr>
        <w:t>基於本研究的量化資料與質性訪談資料分析結果，視覺化模擬輔助教學相較於傳統教學，能使學生有更高的學習成就，實驗組學生也普遍認為視覺化模擬輔助教學對他們學習人工智慧相關知識有所幫助，此助益對學習艱深複雜的概念更加明顯。此外，訪談結果亦顯示學生認為模擬平台能夠幫助他們學習較抽象、具複雜運算的課程概念。</w:t>
      </w:r>
    </w:p>
    <w:p w14:paraId="50AB4DA5" w14:textId="77777777" w:rsidR="00B070A2" w:rsidRPr="001A0C15" w:rsidRDefault="00B070A2" w:rsidP="00B070A2">
      <w:pPr>
        <w:ind w:firstLineChars="0" w:firstLine="0"/>
      </w:pPr>
    </w:p>
    <w:p w14:paraId="56CE9CE4" w14:textId="5DFE9CCA"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模擬式教學、</w:t>
      </w:r>
      <w:r w:rsidR="00B02B77">
        <w:rPr>
          <w:rFonts w:hint="eastAsia"/>
        </w:rPr>
        <w:t>演算法視覺化</w:t>
      </w:r>
      <w:r w:rsidR="0032499B">
        <w:rPr>
          <w:rFonts w:hint="eastAsia"/>
        </w:rPr>
        <w:t>、互動式學習媒體</w:t>
      </w:r>
    </w:p>
    <w:p w14:paraId="4F65AA86" w14:textId="77777777" w:rsidR="00811816" w:rsidRDefault="00811816">
      <w:pPr>
        <w:spacing w:line="240" w:lineRule="auto"/>
        <w:ind w:firstLineChars="0" w:firstLine="0"/>
        <w:jc w:val="left"/>
      </w:pPr>
      <w:r>
        <w:br w:type="page"/>
      </w:r>
    </w:p>
    <w:p w14:paraId="1768A89B" w14:textId="77777777" w:rsidR="00FD6A79" w:rsidRDefault="00FD6A79" w:rsidP="00B070A2">
      <w:pPr>
        <w:ind w:firstLineChars="0" w:firstLine="0"/>
        <w:jc w:val="center"/>
        <w:rPr>
          <w:rFonts w:cs="Times New Roman"/>
          <w:b/>
          <w:sz w:val="28"/>
          <w:szCs w:val="36"/>
        </w:rPr>
      </w:pPr>
      <w:r w:rsidRPr="00FD6A79">
        <w:rPr>
          <w:rFonts w:cs="Times New Roman"/>
          <w:b/>
          <w:sz w:val="28"/>
          <w:szCs w:val="36"/>
        </w:rPr>
        <w:lastRenderedPageBreak/>
        <w:t>Learning Artificial Intelligence with Visualization and Simulation: The Case of Neural Networks</w:t>
      </w:r>
    </w:p>
    <w:p w14:paraId="1421971B" w14:textId="4C87F902"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19BF1C85" w14:textId="7EAFFD42" w:rsidR="00487416" w:rsidRDefault="00487416" w:rsidP="00487416">
      <w:pPr>
        <w:ind w:firstLine="480"/>
      </w:pPr>
      <w:del w:id="10" w:author="user" w:date="2022-09-18T01:06:00Z">
        <w:r w:rsidRPr="00B21280" w:rsidDel="00872AB0">
          <w:delText xml:space="preserve">In today's society, </w:delText>
        </w:r>
      </w:del>
      <w:r>
        <w:t>A</w:t>
      </w:r>
      <w:r w:rsidRPr="00B21280">
        <w:rPr>
          <w:rFonts w:hint="eastAsia"/>
        </w:rPr>
        <w:t>r</w:t>
      </w:r>
      <w:r w:rsidRPr="00B21280">
        <w:t xml:space="preserve">tificial </w:t>
      </w:r>
      <w:r>
        <w:t>I</w:t>
      </w:r>
      <w:r w:rsidRPr="00B21280">
        <w:t>ntelligence</w:t>
      </w:r>
      <w:r>
        <w:t xml:space="preserve"> (AI)</w:t>
      </w:r>
      <w:r w:rsidRPr="00B21280">
        <w:t xml:space="preserve"> </w:t>
      </w:r>
      <w:ins w:id="11" w:author="user" w:date="2022-09-18T01:06:00Z">
        <w:r w:rsidR="00872AB0">
          <w:rPr>
            <w:rFonts w:hint="eastAsia"/>
          </w:rPr>
          <w:t>i</w:t>
        </w:r>
        <w:r w:rsidR="00872AB0">
          <w:t xml:space="preserve">s growing rapidly to fit </w:t>
        </w:r>
      </w:ins>
      <w:ins w:id="12" w:author="user" w:date="2022-09-18T01:07:00Z">
        <w:r w:rsidR="00872AB0">
          <w:t xml:space="preserve">the needs of our everyday life. </w:t>
        </w:r>
      </w:ins>
      <w:del w:id="13" w:author="user" w:date="2022-09-18T01:08:00Z">
        <w:r w:rsidRPr="00B21280" w:rsidDel="00872AB0">
          <w:delText xml:space="preserve">affects a wide range of aspects of our lives. </w:delText>
        </w:r>
      </w:del>
      <w:ins w:id="14" w:author="user" w:date="2022-09-18T01:08:00Z">
        <w:r w:rsidR="00872AB0">
          <w:t>To</w:t>
        </w:r>
      </w:ins>
      <w:ins w:id="15" w:author="user" w:date="2022-09-18T01:14:00Z">
        <w:r w:rsidR="00872AB0">
          <w:t xml:space="preserve"> introduce </w:t>
        </w:r>
      </w:ins>
      <w:ins w:id="16" w:author="user" w:date="2022-09-18T01:10:00Z">
        <w:r w:rsidR="00872AB0">
          <w:t>students</w:t>
        </w:r>
      </w:ins>
      <w:ins w:id="17" w:author="user" w:date="2022-09-18T01:14:00Z">
        <w:r w:rsidR="00872AB0">
          <w:t xml:space="preserve"> to the AI world</w:t>
        </w:r>
        <w:r w:rsidR="0086066A">
          <w:t>, many advanced countrie</w:t>
        </w:r>
      </w:ins>
      <w:ins w:id="18" w:author="user" w:date="2022-09-18T01:15:00Z">
        <w:r w:rsidR="0086066A">
          <w:t xml:space="preserve">s </w:t>
        </w:r>
      </w:ins>
      <w:ins w:id="19" w:author="user" w:date="2022-09-18T01:19:00Z">
        <w:r w:rsidR="0086066A">
          <w:t xml:space="preserve">start to </w:t>
        </w:r>
      </w:ins>
      <w:ins w:id="20" w:author="user" w:date="2022-09-18T01:15:00Z">
        <w:r w:rsidR="0086066A">
          <w:t xml:space="preserve">discuss how to </w:t>
        </w:r>
      </w:ins>
      <w:ins w:id="21" w:author="user" w:date="2022-09-18T01:16:00Z">
        <w:r w:rsidR="0086066A">
          <w:t>develop and implement effective AI instruction</w:t>
        </w:r>
      </w:ins>
      <w:ins w:id="22" w:author="user" w:date="2022-09-18T01:10:00Z">
        <w:r w:rsidR="00872AB0">
          <w:t xml:space="preserve"> </w:t>
        </w:r>
      </w:ins>
      <w:ins w:id="23" w:author="user" w:date="2022-09-18T01:19:00Z">
        <w:r w:rsidR="0086066A">
          <w:t xml:space="preserve">for k-12 students. </w:t>
        </w:r>
      </w:ins>
      <w:del w:id="24" w:author="user" w:date="2022-09-18T01:19:00Z">
        <w:r w:rsidRPr="00B21280" w:rsidDel="0086066A">
          <w:delText>At present, education-related policies</w:delText>
        </w:r>
        <w:r w:rsidDel="0086066A">
          <w:delText xml:space="preserve"> around the world</w:delText>
        </w:r>
        <w:r w:rsidRPr="00B21280" w:rsidDel="0086066A">
          <w:delText xml:space="preserve"> have also included </w:delText>
        </w:r>
        <w:r w:rsidDel="0086066A">
          <w:delText>AI</w:delText>
        </w:r>
        <w:r w:rsidRPr="00B21280" w:rsidDel="0086066A">
          <w:delText xml:space="preserve"> issues into the discussion, and it is expected to teach children</w:delText>
        </w:r>
        <w:r w:rsidDel="0086066A">
          <w:delText xml:space="preserve"> knowledge of AI</w:delText>
        </w:r>
        <w:r w:rsidRPr="00B21280" w:rsidDel="0086066A">
          <w:delText xml:space="preserve"> from an early age. </w:delText>
        </w:r>
      </w:del>
      <w:r w:rsidRPr="00B21280">
        <w:t xml:space="preserve">However, </w:t>
      </w:r>
      <w:ins w:id="25" w:author="user" w:date="2022-09-18T01:25:00Z">
        <w:r w:rsidR="00D947CC">
          <w:t xml:space="preserve">existing AI instruction focuses more on higher education. In addition, AI </w:t>
        </w:r>
      </w:ins>
      <w:ins w:id="26" w:author="user" w:date="2022-09-18T01:26:00Z">
        <w:r w:rsidR="00D947CC">
          <w:t xml:space="preserve">topics involve abstract and complex </w:t>
        </w:r>
      </w:ins>
      <w:ins w:id="27" w:author="user" w:date="2022-09-18T01:28:00Z">
        <w:r w:rsidR="00D947CC">
          <w:t xml:space="preserve">concepts and skills, which are difficult </w:t>
        </w:r>
      </w:ins>
      <w:ins w:id="28" w:author="user" w:date="2022-09-18T01:30:00Z">
        <w:r w:rsidR="00D947CC">
          <w:t xml:space="preserve">for k-12 students. </w:t>
        </w:r>
      </w:ins>
      <w:del w:id="29" w:author="user" w:date="2022-09-18T01:31:00Z">
        <w:r w:rsidRPr="00B21280" w:rsidDel="00D947CC">
          <w:delText>most</w:delText>
        </w:r>
        <w:r w:rsidDel="00D947CC">
          <w:delText xml:space="preserve"> lesson plans of teaching</w:delText>
        </w:r>
        <w:r w:rsidRPr="00B21280" w:rsidDel="00D947CC">
          <w:delText xml:space="preserve"> </w:delText>
        </w:r>
        <w:r w:rsidDel="00D947CC">
          <w:delText>AI</w:delText>
        </w:r>
        <w:r w:rsidRPr="00B21280" w:rsidDel="00D947CC">
          <w:delText xml:space="preserve"> or related research</w:delText>
        </w:r>
        <w:r w:rsidDel="00D947CC">
          <w:delText>es</w:delText>
        </w:r>
        <w:r w:rsidRPr="00B21280" w:rsidDel="00D947CC">
          <w:delText xml:space="preserve"> </w:delText>
        </w:r>
        <w:r w:rsidDel="00D947CC">
          <w:delText>are</w:delText>
        </w:r>
        <w:r w:rsidRPr="00B21280" w:rsidDel="00D947CC">
          <w:delText xml:space="preserve"> aimed at</w:delText>
        </w:r>
        <w:r w:rsidDel="00D947CC">
          <w:delText xml:space="preserve"> </w:delText>
        </w:r>
        <w:r w:rsidRPr="00B21280" w:rsidDel="00D947CC">
          <w:delText>courses</w:delText>
        </w:r>
        <w:r w:rsidDel="00D947CC">
          <w:delText xml:space="preserve"> for </w:delText>
        </w:r>
        <w:r w:rsidRPr="00B21280" w:rsidDel="00D947CC">
          <w:delText>graduate</w:delText>
        </w:r>
        <w:r w:rsidDel="00D947CC">
          <w:delText xml:space="preserve"> </w:delText>
        </w:r>
        <w:r w:rsidRPr="00B21280" w:rsidDel="00D947CC">
          <w:delText>students</w:delText>
        </w:r>
        <w:r w:rsidDel="00D947CC">
          <w:delText xml:space="preserve"> or </w:delText>
        </w:r>
        <w:r w:rsidRPr="00B21280" w:rsidDel="00D947CC">
          <w:delText>undergraduate</w:delText>
        </w:r>
        <w:r w:rsidDel="00D947CC">
          <w:delText xml:space="preserve"> </w:delText>
        </w:r>
        <w:r w:rsidRPr="00B21280" w:rsidDel="00D947CC">
          <w:delText xml:space="preserve">students, </w:delText>
        </w:r>
        <w:r w:rsidDel="00D947CC">
          <w:delText>but</w:delText>
        </w:r>
        <w:r w:rsidRPr="00B21280" w:rsidDel="00D947CC">
          <w:delText xml:space="preserve"> less targeted at primary and secondary education. Furthermore,</w:delText>
        </w:r>
        <w:r w:rsidDel="00D947CC">
          <w:delText xml:space="preserve"> </w:delText>
        </w:r>
        <w:r w:rsidRPr="00B21280" w:rsidDel="00D947CC">
          <w:delText>topics</w:delText>
        </w:r>
        <w:r w:rsidDel="00D947CC">
          <w:delText xml:space="preserve"> about AI</w:delText>
        </w:r>
        <w:r w:rsidRPr="00B21280" w:rsidDel="00D947CC">
          <w:delText xml:space="preserve"> contain many abstract concepts or complex operations, which are difficult</w:delText>
        </w:r>
        <w:r w:rsidDel="00D947CC">
          <w:delText xml:space="preserve"> </w:delText>
        </w:r>
        <w:r w:rsidRPr="00B21280" w:rsidDel="00D947CC">
          <w:delText>for primary and secondary</w:delText>
        </w:r>
        <w:r w:rsidDel="00D947CC">
          <w:delText xml:space="preserve"> students</w:delText>
        </w:r>
        <w:r w:rsidRPr="00B21280" w:rsidDel="00D947CC">
          <w:rPr>
            <w:rFonts w:hint="eastAsia"/>
          </w:rPr>
          <w:delText>.</w:delText>
        </w:r>
      </w:del>
    </w:p>
    <w:p w14:paraId="53B5D210" w14:textId="654DBBF8" w:rsidR="00487416" w:rsidDel="002213D1" w:rsidRDefault="00487416" w:rsidP="00487416">
      <w:pPr>
        <w:ind w:firstLine="480"/>
        <w:rPr>
          <w:del w:id="30" w:author="user" w:date="2022-09-18T01:58:00Z"/>
        </w:rPr>
      </w:pPr>
      <w:r w:rsidRPr="00B21280">
        <w:t xml:space="preserve">This research aims </w:t>
      </w:r>
      <w:ins w:id="31" w:author="user" w:date="2022-09-18T01:31:00Z">
        <w:r w:rsidR="00CB0E2B">
          <w:t xml:space="preserve">to design and develop an AI instruction </w:t>
        </w:r>
      </w:ins>
      <w:ins w:id="32" w:author="user" w:date="2022-09-18T01:38:00Z">
        <w:r w:rsidR="001F364C">
          <w:t xml:space="preserve">for high school students </w:t>
        </w:r>
      </w:ins>
      <w:ins w:id="33" w:author="user" w:date="2022-09-18T01:32:00Z">
        <w:r w:rsidR="00CB0E2B">
          <w:t xml:space="preserve">by employing </w:t>
        </w:r>
      </w:ins>
      <w:ins w:id="34" w:author="user" w:date="2022-09-18T01:38:00Z">
        <w:r w:rsidR="001F364C">
          <w:t>visualization</w:t>
        </w:r>
      </w:ins>
      <w:ins w:id="35" w:author="user" w:date="2022-09-18T01:47:00Z">
        <w:r w:rsidR="00E4174F">
          <w:t xml:space="preserve">. </w:t>
        </w:r>
      </w:ins>
      <w:ins w:id="36" w:author="user" w:date="2022-09-18T01:55:00Z">
        <w:r w:rsidR="00E4174F">
          <w:t>Students learn with a simulation-based platform</w:t>
        </w:r>
      </w:ins>
      <w:ins w:id="37" w:author="user" w:date="2022-09-18T01:56:00Z">
        <w:r w:rsidR="002213D1">
          <w:t>, and t</w:t>
        </w:r>
      </w:ins>
      <w:ins w:id="38" w:author="user" w:date="2022-09-18T01:47:00Z">
        <w:r w:rsidR="00E4174F">
          <w:t>he proposed instruction co</w:t>
        </w:r>
      </w:ins>
      <w:ins w:id="39" w:author="user" w:date="2022-09-18T01:48:00Z">
        <w:r w:rsidR="00E4174F">
          <w:t xml:space="preserve">nsists three stages: </w:t>
        </w:r>
      </w:ins>
      <w:del w:id="40" w:author="user" w:date="2022-09-18T01:48:00Z">
        <w:r w:rsidRPr="00B21280" w:rsidDel="00E4174F">
          <w:delText>at high school students, designs a simulation-</w:delText>
        </w:r>
        <w:r w:rsidDel="00E4174F">
          <w:delText>bas</w:delText>
        </w:r>
        <w:r w:rsidRPr="00B21280" w:rsidDel="00E4174F">
          <w:delText xml:space="preserve">ed </w:delText>
        </w:r>
        <w:r w:rsidDel="00E4174F">
          <w:delText>AI</w:delText>
        </w:r>
        <w:r w:rsidRPr="00B21280" w:rsidDel="00E4174F">
          <w:delText xml:space="preserve"> teaching strategy, and develops a learning platform to </w:delText>
        </w:r>
        <w:r w:rsidDel="00E4174F">
          <w:delText>teach</w:delText>
        </w:r>
        <w:r w:rsidRPr="00B21280" w:rsidDel="00E4174F">
          <w:delText xml:space="preserve"> students</w:delText>
        </w:r>
        <w:r w:rsidDel="00E4174F">
          <w:delText xml:space="preserve"> AI</w:delText>
        </w:r>
        <w:r w:rsidRPr="00B21280" w:rsidDel="00E4174F">
          <w:delText xml:space="preserve"> concept through the three teaching steps</w:delText>
        </w:r>
        <w:r w:rsidDel="00E4174F">
          <w:delText>:</w:delText>
        </w:r>
        <w:r w:rsidRPr="00B21280" w:rsidDel="00E4174F">
          <w:delText xml:space="preserve"> "</w:delText>
        </w:r>
      </w:del>
      <w:r w:rsidRPr="00B21280">
        <w:t xml:space="preserve">concept </w:t>
      </w:r>
      <w:ins w:id="41" w:author="user" w:date="2022-09-18T01:48:00Z">
        <w:r w:rsidR="00E4174F">
          <w:t>comprehension</w:t>
        </w:r>
      </w:ins>
      <w:del w:id="42" w:author="user" w:date="2022-09-18T01:48:00Z">
        <w:r w:rsidRPr="00B21280" w:rsidDel="00E4174F">
          <w:delText>understanding"</w:delText>
        </w:r>
      </w:del>
      <w:r w:rsidRPr="00B21280">
        <w:t xml:space="preserve">, </w:t>
      </w:r>
      <w:del w:id="43" w:author="user" w:date="2022-09-18T01:48:00Z">
        <w:r w:rsidRPr="00B21280" w:rsidDel="00E4174F">
          <w:delText>"</w:delText>
        </w:r>
      </w:del>
      <w:r w:rsidRPr="00B21280">
        <w:t>concept reflection</w:t>
      </w:r>
      <w:ins w:id="44" w:author="user" w:date="2022-09-18T01:48:00Z">
        <w:r w:rsidR="00E4174F">
          <w:t>,</w:t>
        </w:r>
      </w:ins>
      <w:del w:id="45" w:author="user" w:date="2022-09-18T01:48:00Z">
        <w:r w:rsidRPr="00B21280" w:rsidDel="00E4174F">
          <w:delText>"</w:delText>
        </w:r>
      </w:del>
      <w:r w:rsidRPr="00B21280">
        <w:t xml:space="preserve"> and </w:t>
      </w:r>
      <w:del w:id="46" w:author="user" w:date="2022-09-18T01:48:00Z">
        <w:r w:rsidRPr="00B21280" w:rsidDel="00E4174F">
          <w:delText>"</w:delText>
        </w:r>
      </w:del>
      <w:r w:rsidRPr="00B21280">
        <w:t>concept application</w:t>
      </w:r>
      <w:ins w:id="47" w:author="user" w:date="2022-09-18T01:54:00Z">
        <w:r w:rsidR="00E4174F">
          <w:t xml:space="preserve">. </w:t>
        </w:r>
      </w:ins>
      <w:del w:id="48" w:author="user" w:date="2022-09-18T01:48:00Z">
        <w:r w:rsidRPr="00B21280" w:rsidDel="00E4174F">
          <w:delText>"</w:delText>
        </w:r>
      </w:del>
      <w:del w:id="49" w:author="user" w:date="2022-09-18T01:54:00Z">
        <w:r w:rsidRPr="00B21280" w:rsidDel="00E4174F">
          <w:delText xml:space="preserve">. </w:delText>
        </w:r>
      </w:del>
      <w:r w:rsidRPr="00B21280">
        <w:t xml:space="preserve">This study </w:t>
      </w:r>
      <w:ins w:id="50" w:author="user" w:date="2022-09-18T01:54:00Z">
        <w:r w:rsidR="00E4174F">
          <w:t>conducts</w:t>
        </w:r>
      </w:ins>
      <w:del w:id="51" w:author="user" w:date="2022-09-18T01:54:00Z">
        <w:r w:rsidRPr="00B21280" w:rsidDel="00E4174F">
          <w:delText>uses</w:delText>
        </w:r>
      </w:del>
      <w:r w:rsidRPr="00B21280">
        <w:t xml:space="preserve"> an empirical study to explore the </w:t>
      </w:r>
      <w:ins w:id="52" w:author="user" w:date="2022-09-18T01:54:00Z">
        <w:r w:rsidR="00E4174F">
          <w:t xml:space="preserve">effects of the proposed </w:t>
        </w:r>
      </w:ins>
      <w:ins w:id="53" w:author="user" w:date="2022-09-18T01:56:00Z">
        <w:r w:rsidR="002213D1">
          <w:t xml:space="preserve">simulation-based instruction on </w:t>
        </w:r>
      </w:ins>
      <w:del w:id="54" w:author="user" w:date="2022-09-18T01:56:00Z">
        <w:r w:rsidRPr="00B21280" w:rsidDel="002213D1">
          <w:delText>difference between the teaching method using the simulation-</w:delText>
        </w:r>
        <w:r w:rsidDel="002213D1">
          <w:delText>bas</w:delText>
        </w:r>
        <w:r w:rsidRPr="00B21280" w:rsidDel="002213D1">
          <w:delText xml:space="preserve">ed </w:delText>
        </w:r>
        <w:r w:rsidDel="002213D1">
          <w:delText>AI</w:delText>
        </w:r>
        <w:r w:rsidRPr="00B21280" w:rsidDel="002213D1">
          <w:delText xml:space="preserve"> teaching strategy and the teaching method</w:delText>
        </w:r>
        <w:r w:rsidDel="002213D1">
          <w:delText xml:space="preserve"> of </w:delText>
        </w:r>
        <w:r w:rsidRPr="00B21280" w:rsidDel="002213D1">
          <w:delText>didactic instruction</w:delText>
        </w:r>
        <w:r w:rsidRPr="00B21280" w:rsidDel="002213D1">
          <w:rPr>
            <w:rFonts w:hint="eastAsia"/>
          </w:rPr>
          <w:delText xml:space="preserve"> </w:delText>
        </w:r>
        <w:r w:rsidRPr="00B21280" w:rsidDel="002213D1">
          <w:delText xml:space="preserve">on the </w:delText>
        </w:r>
      </w:del>
      <w:r w:rsidRPr="00B21280">
        <w:t>learning achievement</w:t>
      </w:r>
      <w:ins w:id="55" w:author="user" w:date="2022-09-18T01:56:00Z">
        <w:r w:rsidR="002213D1">
          <w:t>,</w:t>
        </w:r>
      </w:ins>
      <w:r w:rsidRPr="00B21280">
        <w:t xml:space="preserve"> </w:t>
      </w:r>
      <w:del w:id="56" w:author="user" w:date="2022-09-18T01:57:00Z">
        <w:r w:rsidRPr="00B21280" w:rsidDel="002213D1">
          <w:delText xml:space="preserve">and learning </w:delText>
        </w:r>
      </w:del>
      <w:r w:rsidRPr="00B21280">
        <w:t xml:space="preserve">attitude </w:t>
      </w:r>
      <w:ins w:id="57" w:author="user" w:date="2022-09-18T01:57:00Z">
        <w:r w:rsidR="002213D1">
          <w:t xml:space="preserve">toward </w:t>
        </w:r>
      </w:ins>
      <w:del w:id="58" w:author="user" w:date="2022-09-18T01:59:00Z">
        <w:r w:rsidRPr="00B21280" w:rsidDel="00BD5A02">
          <w:delText xml:space="preserve">of </w:delText>
        </w:r>
      </w:del>
      <w:del w:id="59" w:author="user" w:date="2022-09-18T01:57:00Z">
        <w:r w:rsidRPr="00B21280" w:rsidDel="002213D1">
          <w:delText xml:space="preserve">high school students in </w:delText>
        </w:r>
      </w:del>
      <w:r>
        <w:t>AI</w:t>
      </w:r>
      <w:r w:rsidRPr="00B21280">
        <w:t xml:space="preserve"> </w:t>
      </w:r>
      <w:ins w:id="60" w:author="user" w:date="2022-09-18T01:57:00Z">
        <w:r w:rsidR="002213D1">
          <w:t>learning</w:t>
        </w:r>
      </w:ins>
      <w:del w:id="61" w:author="user" w:date="2022-09-18T01:57:00Z">
        <w:r w:rsidRPr="00B21280" w:rsidDel="002213D1">
          <w:delText>courses</w:delText>
        </w:r>
      </w:del>
      <w:r w:rsidRPr="00B21280">
        <w:t xml:space="preserve">, </w:t>
      </w:r>
      <w:ins w:id="62" w:author="user" w:date="2022-09-18T01:57:00Z">
        <w:r w:rsidR="002213D1">
          <w:t xml:space="preserve">and perceptions of </w:t>
        </w:r>
      </w:ins>
      <w:del w:id="63" w:author="user" w:date="2022-09-18T01:57:00Z">
        <w:r w:rsidRPr="00B21280" w:rsidDel="002213D1">
          <w:delText xml:space="preserve">as well as students' feelings about the </w:delText>
        </w:r>
      </w:del>
      <w:r w:rsidRPr="00B21280">
        <w:t>simulation-</w:t>
      </w:r>
      <w:r>
        <w:t>bas</w:t>
      </w:r>
      <w:r w:rsidRPr="00B21280">
        <w:t xml:space="preserve">ed </w:t>
      </w:r>
      <w:del w:id="64" w:author="user" w:date="2022-09-18T01:57:00Z">
        <w:r w:rsidDel="002213D1">
          <w:delText>AI</w:delText>
        </w:r>
        <w:r w:rsidRPr="00B21280" w:rsidDel="002213D1">
          <w:delText xml:space="preserve"> teaching strategy</w:delText>
        </w:r>
      </w:del>
      <w:ins w:id="65" w:author="user" w:date="2022-09-18T01:57:00Z">
        <w:r w:rsidR="002213D1">
          <w:t>instruction</w:t>
        </w:r>
      </w:ins>
      <w:r w:rsidRPr="00B21280">
        <w:t xml:space="preserve">. </w:t>
      </w:r>
      <w:del w:id="66" w:author="user" w:date="2022-09-18T01:58:00Z">
        <w:r w:rsidRPr="00B21280" w:rsidDel="002213D1">
          <w:delText>From the empirical study results, it is found that:</w:delText>
        </w:r>
      </w:del>
      <w:ins w:id="67" w:author="user" w:date="2022-09-18T01:58:00Z">
        <w:r w:rsidR="002213D1">
          <w:t>The research fin</w:t>
        </w:r>
      </w:ins>
      <w:ins w:id="68" w:author="user" w:date="2022-09-18T01:59:00Z">
        <w:r w:rsidR="002213D1">
          <w:t>dings are as the following:</w:t>
        </w:r>
      </w:ins>
    </w:p>
    <w:p w14:paraId="01488F0D" w14:textId="7AAB15C8" w:rsidR="00487416" w:rsidRDefault="00487416">
      <w:pPr>
        <w:ind w:firstLine="480"/>
      </w:pPr>
    </w:p>
    <w:p w14:paraId="307E0D5A" w14:textId="3A78A8DF" w:rsidR="00BD5A02" w:rsidRDefault="00487416">
      <w:pPr>
        <w:ind w:firstLine="480"/>
        <w:rPr>
          <w:rFonts w:cs="Times New Roman"/>
          <w:b/>
          <w:bCs/>
          <w:szCs w:val="36"/>
        </w:rPr>
      </w:pPr>
      <w:r w:rsidRPr="00634134">
        <w:rPr>
          <w:rFonts w:cs="Times New Roman"/>
          <w:b/>
          <w:bCs/>
          <w:szCs w:val="36"/>
        </w:rPr>
        <w:t xml:space="preserve">1. The effectiveness of the simulation-based AI </w:t>
      </w:r>
      <w:del w:id="69" w:author="user" w:date="2022-09-18T02:03:00Z">
        <w:r w:rsidRPr="00634134" w:rsidDel="00BD5A02">
          <w:rPr>
            <w:rFonts w:cs="Times New Roman"/>
            <w:b/>
            <w:bCs/>
            <w:szCs w:val="36"/>
          </w:rPr>
          <w:delText>teaching strategy</w:delText>
        </w:r>
      </w:del>
      <w:ins w:id="70" w:author="user" w:date="2022-09-18T02:03:00Z">
        <w:r w:rsidR="00BD5A02">
          <w:rPr>
            <w:rFonts w:cs="Times New Roman"/>
            <w:b/>
            <w:bCs/>
            <w:szCs w:val="36"/>
          </w:rPr>
          <w:t>instruction</w:t>
        </w:r>
      </w:ins>
      <w:r>
        <w:rPr>
          <w:rFonts w:cs="Times New Roman"/>
          <w:b/>
          <w:bCs/>
          <w:szCs w:val="36"/>
        </w:rPr>
        <w:t xml:space="preserve"> </w:t>
      </w:r>
      <w:r w:rsidRPr="00634134">
        <w:rPr>
          <w:rFonts w:cs="Times New Roman"/>
          <w:b/>
          <w:bCs/>
          <w:szCs w:val="36"/>
        </w:rPr>
        <w:t xml:space="preserve">on </w:t>
      </w:r>
      <w:del w:id="71" w:author="user" w:date="2022-09-18T02:03:00Z">
        <w:r w:rsidDel="00BD5A02">
          <w:rPr>
            <w:rFonts w:cs="Times New Roman"/>
            <w:b/>
            <w:bCs/>
            <w:szCs w:val="36"/>
          </w:rPr>
          <w:delText>students’</w:delText>
        </w:r>
        <w:r w:rsidRPr="00634134" w:rsidDel="00BD5A02">
          <w:rPr>
            <w:rFonts w:cs="Times New Roman"/>
            <w:b/>
            <w:bCs/>
            <w:szCs w:val="36"/>
          </w:rPr>
          <w:delText xml:space="preserve"> </w:delText>
        </w:r>
      </w:del>
      <w:ins w:id="72" w:author="user" w:date="2022-09-18T02:03:00Z">
        <w:r w:rsidR="00BD5A02">
          <w:rPr>
            <w:rFonts w:cs="Times New Roman"/>
            <w:b/>
            <w:bCs/>
            <w:szCs w:val="36"/>
          </w:rPr>
          <w:t xml:space="preserve">learning </w:t>
        </w:r>
      </w:ins>
      <w:r w:rsidRPr="00634134">
        <w:rPr>
          <w:rFonts w:cs="Times New Roman"/>
          <w:b/>
          <w:bCs/>
          <w:szCs w:val="36"/>
        </w:rPr>
        <w:t>achievement</w:t>
      </w:r>
      <w:ins w:id="73" w:author="user" w:date="2022-09-18T02:03:00Z">
        <w:r w:rsidR="00BD5A02">
          <w:rPr>
            <w:rFonts w:cs="Times New Roman"/>
            <w:b/>
            <w:bCs/>
            <w:szCs w:val="36"/>
          </w:rPr>
          <w:t>:</w:t>
        </w:r>
      </w:ins>
      <w:r w:rsidRPr="00634134">
        <w:rPr>
          <w:rFonts w:cs="Times New Roman"/>
          <w:b/>
          <w:bCs/>
          <w:szCs w:val="36"/>
        </w:rPr>
        <w:t xml:space="preserve"> </w:t>
      </w:r>
      <w:del w:id="74" w:author="user" w:date="2022-09-18T02:03:00Z">
        <w:r w:rsidRPr="00634134" w:rsidDel="00BD5A02">
          <w:rPr>
            <w:rFonts w:cs="Times New Roman"/>
            <w:b/>
            <w:bCs/>
            <w:szCs w:val="36"/>
          </w:rPr>
          <w:delText>of</w:delText>
        </w:r>
        <w:r w:rsidDel="00BD5A02">
          <w:rPr>
            <w:rFonts w:cs="Times New Roman"/>
            <w:b/>
            <w:bCs/>
            <w:szCs w:val="36"/>
          </w:rPr>
          <w:delText xml:space="preserve"> learning</w:delText>
        </w:r>
        <w:r w:rsidRPr="00634134" w:rsidDel="00BD5A02">
          <w:rPr>
            <w:rFonts w:cs="Times New Roman"/>
            <w:b/>
            <w:bCs/>
            <w:szCs w:val="36"/>
          </w:rPr>
          <w:delText xml:space="preserve"> </w:delText>
        </w:r>
        <w:r w:rsidDel="00BD5A02">
          <w:rPr>
            <w:rFonts w:cs="Times New Roman"/>
            <w:b/>
            <w:bCs/>
            <w:szCs w:val="36"/>
          </w:rPr>
          <w:delText>AI</w:delText>
        </w:r>
      </w:del>
    </w:p>
    <w:p w14:paraId="5FCFB41F" w14:textId="79ECF185" w:rsidR="00487416" w:rsidRDefault="00487416" w:rsidP="00487416">
      <w:pPr>
        <w:ind w:firstLine="480"/>
      </w:pPr>
      <w:r w:rsidRPr="00634134">
        <w:t xml:space="preserve">The </w:t>
      </w:r>
      <w:ins w:id="75" w:author="user" w:date="2022-09-18T02:05:00Z">
        <w:r w:rsidR="00BD5A02">
          <w:t xml:space="preserve">proposed </w:t>
        </w:r>
      </w:ins>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w:t>
      </w:r>
      <w:ins w:id="76" w:author="user" w:date="2022-09-18T02:04:00Z">
        <w:r w:rsidR="00BD5A02">
          <w:rPr>
            <w:rFonts w:cs="Times New Roman"/>
            <w:szCs w:val="36"/>
          </w:rPr>
          <w:t xml:space="preserve">instruction </w:t>
        </w:r>
      </w:ins>
      <w:del w:id="77" w:author="user" w:date="2022-09-18T02:05:00Z">
        <w:r w:rsidRPr="00B21280" w:rsidDel="00BD5A02">
          <w:rPr>
            <w:rFonts w:cs="Times New Roman"/>
            <w:szCs w:val="36"/>
          </w:rPr>
          <w:delText>t</w:delText>
        </w:r>
      </w:del>
      <w:del w:id="78" w:author="user" w:date="2022-09-18T02:04:00Z">
        <w:r w:rsidRPr="00B21280" w:rsidDel="00BD5A02">
          <w:rPr>
            <w:rFonts w:cs="Times New Roman"/>
            <w:szCs w:val="36"/>
          </w:rPr>
          <w:delText>eaching strateg</w:delText>
        </w:r>
        <w:r w:rsidDel="00BD5A02">
          <w:rPr>
            <w:rFonts w:cs="Times New Roman"/>
            <w:szCs w:val="36"/>
          </w:rPr>
          <w:delText>y</w:delText>
        </w:r>
      </w:del>
      <w:del w:id="79" w:author="user" w:date="2022-09-18T02:05:00Z">
        <w:r w:rsidRPr="00634134" w:rsidDel="00BD5A02">
          <w:rPr>
            <w:rFonts w:hint="eastAsia"/>
          </w:rPr>
          <w:delText xml:space="preserve"> </w:delText>
        </w:r>
        <w:r w:rsidRPr="00634134" w:rsidDel="00BD5A02">
          <w:delText xml:space="preserve">developed in this research </w:delText>
        </w:r>
        <w:r w:rsidDel="00BD5A02">
          <w:delText xml:space="preserve">gives </w:delText>
        </w:r>
      </w:del>
      <w:ins w:id="80" w:author="user" w:date="2022-09-18T02:05:00Z">
        <w:r w:rsidR="00BD5A02">
          <w:t xml:space="preserve">provides </w:t>
        </w:r>
      </w:ins>
      <w:r w:rsidRPr="00634134">
        <w:t xml:space="preserve">students </w:t>
      </w:r>
      <w:ins w:id="81" w:author="user" w:date="2022-09-18T02:05:00Z">
        <w:r w:rsidR="00BD5A02">
          <w:t xml:space="preserve">with </w:t>
        </w:r>
      </w:ins>
      <w:r w:rsidRPr="00634134">
        <w:t xml:space="preserve">the opportunity </w:t>
      </w:r>
      <w:ins w:id="82" w:author="user" w:date="2022-09-18T02:15:00Z">
        <w:r w:rsidR="00260971">
          <w:t>of</w:t>
        </w:r>
      </w:ins>
      <w:del w:id="83" w:author="user" w:date="2022-09-18T02:15:00Z">
        <w:r w:rsidRPr="00634134" w:rsidDel="00260971">
          <w:delText>to</w:delText>
        </w:r>
      </w:del>
      <w:r w:rsidRPr="00634134">
        <w:t xml:space="preserve"> adjust</w:t>
      </w:r>
      <w:ins w:id="84" w:author="user" w:date="2022-09-18T02:15:00Z">
        <w:r w:rsidR="00260971">
          <w:t>ing</w:t>
        </w:r>
      </w:ins>
      <w:r w:rsidRPr="00634134">
        <w:t xml:space="preserve"> parameters and observ</w:t>
      </w:r>
      <w:ins w:id="85" w:author="user" w:date="2022-09-18T02:15:00Z">
        <w:r w:rsidR="00260971">
          <w:t>ing</w:t>
        </w:r>
      </w:ins>
      <w:del w:id="86" w:author="user" w:date="2022-09-18T02:15:00Z">
        <w:r w:rsidRPr="00634134" w:rsidDel="00260971">
          <w:delText>e</w:delText>
        </w:r>
      </w:del>
      <w:r w:rsidRPr="00634134">
        <w:t xml:space="preserve"> the </w:t>
      </w:r>
      <w:ins w:id="87" w:author="user" w:date="2022-09-18T02:15:00Z">
        <w:r w:rsidR="00260971">
          <w:t>changes</w:t>
        </w:r>
      </w:ins>
      <w:del w:id="88" w:author="user" w:date="2022-09-18T02:15:00Z">
        <w:r w:rsidRPr="00634134" w:rsidDel="00260971">
          <w:delText>adjustment results</w:delText>
        </w:r>
      </w:del>
      <w:r w:rsidRPr="00634134">
        <w:t xml:space="preserve">, which </w:t>
      </w:r>
      <w:del w:id="89" w:author="user" w:date="2022-09-18T02:16:00Z">
        <w:r w:rsidRPr="00634134" w:rsidDel="00260971">
          <w:delText xml:space="preserve">can </w:delText>
        </w:r>
      </w:del>
      <w:ins w:id="90" w:author="user" w:date="2022-09-18T02:16:00Z">
        <w:r w:rsidR="00260971">
          <w:t>helps clarify the concepts</w:t>
        </w:r>
      </w:ins>
      <w:del w:id="91" w:author="user" w:date="2022-09-18T02:16:00Z">
        <w:r w:rsidRPr="00634134" w:rsidDel="00260971">
          <w:delText xml:space="preserve">improve the learning </w:delText>
        </w:r>
        <w:r w:rsidRPr="00B21280" w:rsidDel="00260971">
          <w:rPr>
            <w:rFonts w:cs="Times New Roman"/>
            <w:szCs w:val="36"/>
          </w:rPr>
          <w:delText>achievement</w:delText>
        </w:r>
      </w:del>
      <w:r w:rsidRPr="00634134">
        <w:t>.</w:t>
      </w:r>
      <w:r>
        <w:t xml:space="preserve"> </w:t>
      </w:r>
      <w:ins w:id="92" w:author="user" w:date="2022-09-18T02:16:00Z">
        <w:r w:rsidR="00260971">
          <w:rPr>
            <w:rFonts w:hint="eastAsia"/>
          </w:rPr>
          <w:t>Th</w:t>
        </w:r>
        <w:r w:rsidR="00260971">
          <w:t>e co</w:t>
        </w:r>
      </w:ins>
      <w:ins w:id="93" w:author="user" w:date="2022-09-18T02:17:00Z">
        <w:r w:rsidR="00260971">
          <w:t xml:space="preserve">mputing function of the simulation platform can also </w:t>
        </w:r>
      </w:ins>
      <w:del w:id="94" w:author="user" w:date="2022-09-18T02:17:00Z">
        <w:r w:rsidRPr="00634134" w:rsidDel="00260971">
          <w:delText>And the simulation tool</w:delText>
        </w:r>
        <w:r w:rsidDel="00260971">
          <w:delText>’s</w:delText>
        </w:r>
        <w:r w:rsidRPr="00634134" w:rsidDel="00260971">
          <w:rPr>
            <w:rFonts w:hint="eastAsia"/>
          </w:rPr>
          <w:delText xml:space="preserve"> </w:delText>
        </w:r>
        <w:r w:rsidRPr="00634134" w:rsidDel="00260971">
          <w:delText xml:space="preserve">computing function can </w:delText>
        </w:r>
      </w:del>
      <w:ins w:id="95" w:author="user" w:date="2022-09-18T02:17:00Z">
        <w:r w:rsidR="00260971">
          <w:t xml:space="preserve">help </w:t>
        </w:r>
      </w:ins>
      <w:r w:rsidRPr="00634134">
        <w:t xml:space="preserve">reduce the cognitive load. In addition, the </w:t>
      </w:r>
      <w:ins w:id="96" w:author="user" w:date="2022-09-18T02:18:00Z">
        <w:r w:rsidR="00260971">
          <w:t xml:space="preserve">authentic simulation context </w:t>
        </w:r>
      </w:ins>
      <w:ins w:id="97" w:author="user" w:date="2022-09-18T02:19:00Z">
        <w:r w:rsidR="00651CC3">
          <w:t xml:space="preserve">connects abstract concepts to </w:t>
        </w:r>
      </w:ins>
      <w:ins w:id="98" w:author="user" w:date="2022-09-18T02:20:00Z">
        <w:r w:rsidR="00651CC3">
          <w:t xml:space="preserve">real-world applications, so that students can grasp the AI concepts more deeply. </w:t>
        </w:r>
      </w:ins>
      <w:del w:id="99" w:author="user" w:date="2022-09-18T02:21:00Z">
        <w:r w:rsidDel="00651CC3">
          <w:delText>content presented</w:delText>
        </w:r>
        <w:r w:rsidRPr="00634134" w:rsidDel="00651CC3">
          <w:delText xml:space="preserve"> </w:delText>
        </w:r>
        <w:r w:rsidDel="00651CC3">
          <w:delText>in</w:delText>
        </w:r>
        <w:r w:rsidRPr="00634134" w:rsidDel="00651CC3">
          <w:delText xml:space="preserve"> simulation tool can </w:delText>
        </w:r>
        <w:r w:rsidDel="00651CC3">
          <w:delText>connect</w:delText>
        </w:r>
        <w:r w:rsidRPr="00634134" w:rsidDel="00651CC3">
          <w:delText xml:space="preserve"> real-life situations </w:delText>
        </w:r>
        <w:r w:rsidDel="00651CC3">
          <w:delText>so that it can</w:delText>
        </w:r>
        <w:r w:rsidRPr="00634134" w:rsidDel="00651CC3">
          <w:delText xml:space="preserve"> help students understand the abstract concept of </w:delText>
        </w:r>
        <w:r w:rsidDel="00651CC3">
          <w:delText>AI</w:delText>
        </w:r>
        <w:r w:rsidRPr="00634134" w:rsidDel="00651CC3">
          <w:delText xml:space="preserve"> more deeply. Therefore, the proposed </w:delText>
        </w:r>
        <w:r w:rsidRPr="00B21280" w:rsidDel="00651CC3">
          <w:rPr>
            <w:rFonts w:cs="Times New Roman"/>
            <w:szCs w:val="36"/>
          </w:rPr>
          <w:delText>simulation-</w:delText>
        </w:r>
        <w:r w:rsidDel="00651CC3">
          <w:rPr>
            <w:rFonts w:cs="Times New Roman"/>
            <w:szCs w:val="36"/>
          </w:rPr>
          <w:delText>bas</w:delText>
        </w:r>
        <w:r w:rsidRPr="00B21280" w:rsidDel="00651CC3">
          <w:rPr>
            <w:rFonts w:cs="Times New Roman"/>
            <w:szCs w:val="36"/>
          </w:rPr>
          <w:delText xml:space="preserve">ed </w:delText>
        </w:r>
        <w:r w:rsidDel="00651CC3">
          <w:rPr>
            <w:rFonts w:cs="Times New Roman"/>
            <w:szCs w:val="36"/>
          </w:rPr>
          <w:delText>AI</w:delText>
        </w:r>
        <w:r w:rsidRPr="00B21280" w:rsidDel="00651CC3">
          <w:rPr>
            <w:rFonts w:cs="Times New Roman"/>
            <w:szCs w:val="36"/>
          </w:rPr>
          <w:delText xml:space="preserve"> teaching strateg</w:delText>
        </w:r>
        <w:r w:rsidDel="00651CC3">
          <w:rPr>
            <w:rFonts w:cs="Times New Roman"/>
            <w:szCs w:val="36"/>
          </w:rPr>
          <w:delText>y</w:delText>
        </w:r>
        <w:r w:rsidRPr="00634134" w:rsidDel="00651CC3">
          <w:delText xml:space="preserve"> can help students understand the meaning of the parameters in the algorithm, the operation process, reduce the cognitive load, and realize the connection between </w:delText>
        </w:r>
        <w:r w:rsidDel="00651CC3">
          <w:delText>AI</w:delText>
        </w:r>
        <w:r w:rsidRPr="00634134" w:rsidDel="00651CC3">
          <w:rPr>
            <w:rFonts w:hint="eastAsia"/>
          </w:rPr>
          <w:delText xml:space="preserve"> </w:delText>
        </w:r>
        <w:r w:rsidRPr="00634134" w:rsidDel="00651CC3">
          <w:delText>and real life, thereby enhancing students' learning</w:delText>
        </w:r>
        <w:r w:rsidDel="00651CC3">
          <w:delText xml:space="preserve"> </w:delText>
        </w:r>
        <w:r w:rsidRPr="00B21280" w:rsidDel="00651CC3">
          <w:rPr>
            <w:rFonts w:cs="Times New Roman"/>
            <w:szCs w:val="36"/>
          </w:rPr>
          <w:delText>achievement</w:delText>
        </w:r>
        <w:r w:rsidRPr="00634134" w:rsidDel="00651CC3">
          <w:delText xml:space="preserve"> of </w:delText>
        </w:r>
        <w:r w:rsidDel="00651CC3">
          <w:delText>AI</w:delText>
        </w:r>
        <w:r w:rsidRPr="00634134" w:rsidDel="00651CC3">
          <w:delText xml:space="preserve"> concepts.</w:delText>
        </w:r>
        <w:r w:rsidDel="00651CC3">
          <w:delText xml:space="preserve"> </w:delText>
        </w:r>
        <w:r w:rsidRPr="00634134" w:rsidDel="00651CC3">
          <w:delText xml:space="preserve">However, since the </w:delText>
        </w:r>
        <w:r w:rsidRPr="00B21280" w:rsidDel="00651CC3">
          <w:rPr>
            <w:rFonts w:cs="Times New Roman"/>
            <w:szCs w:val="36"/>
          </w:rPr>
          <w:delText>simulation-</w:delText>
        </w:r>
        <w:r w:rsidDel="00651CC3">
          <w:rPr>
            <w:rFonts w:cs="Times New Roman"/>
            <w:szCs w:val="36"/>
          </w:rPr>
          <w:delText>bas</w:delText>
        </w:r>
        <w:r w:rsidRPr="00B21280" w:rsidDel="00651CC3">
          <w:rPr>
            <w:rFonts w:cs="Times New Roman"/>
            <w:szCs w:val="36"/>
          </w:rPr>
          <w:delText xml:space="preserve">ed </w:delText>
        </w:r>
        <w:r w:rsidDel="00651CC3">
          <w:rPr>
            <w:rFonts w:cs="Times New Roman"/>
            <w:szCs w:val="36"/>
          </w:rPr>
          <w:delText>AI</w:delText>
        </w:r>
        <w:r w:rsidRPr="00B21280" w:rsidDel="00651CC3">
          <w:rPr>
            <w:rFonts w:cs="Times New Roman"/>
            <w:szCs w:val="36"/>
          </w:rPr>
          <w:delText xml:space="preserve"> teaching strateg</w:delText>
        </w:r>
        <w:r w:rsidDel="00651CC3">
          <w:rPr>
            <w:rFonts w:cs="Times New Roman"/>
            <w:szCs w:val="36"/>
          </w:rPr>
          <w:delText>y</w:delText>
        </w:r>
        <w:r w:rsidRPr="00634134" w:rsidDel="00651CC3">
          <w:delText xml:space="preserve"> in this research has less</w:delText>
        </w:r>
        <w:r w:rsidDel="00651CC3">
          <w:delText xml:space="preserve"> </w:delText>
        </w:r>
        <w:r w:rsidRPr="00634134" w:rsidDel="00651CC3">
          <w:delText xml:space="preserve">content related to programming, there is no significant difference in the learning achievement of algorithm implementation compared with </w:delText>
        </w:r>
        <w:r w:rsidDel="00651CC3">
          <w:delText>the control group</w:delText>
        </w:r>
        <w:r w:rsidRPr="00634134" w:rsidDel="00651CC3">
          <w:delText>.</w:delText>
        </w:r>
      </w:del>
    </w:p>
    <w:p w14:paraId="3E3DFDED" w14:textId="77777777" w:rsidR="00487416" w:rsidRDefault="00487416" w:rsidP="00487416">
      <w:pPr>
        <w:ind w:firstLine="480"/>
      </w:pPr>
    </w:p>
    <w:p w14:paraId="6B433FD1" w14:textId="2EE4EF46" w:rsidR="00487416" w:rsidRPr="00F46E54" w:rsidRDefault="00487416" w:rsidP="00487416">
      <w:pPr>
        <w:ind w:firstLineChars="0" w:firstLine="0"/>
        <w:rPr>
          <w:b/>
          <w:bCs/>
        </w:rPr>
      </w:pPr>
      <w:r w:rsidRPr="00F46E54">
        <w:rPr>
          <w:b/>
          <w:bCs/>
        </w:rPr>
        <w:lastRenderedPageBreak/>
        <w:t xml:space="preserve">2. The </w:t>
      </w:r>
      <w:r w:rsidRPr="00634134">
        <w:rPr>
          <w:rFonts w:cs="Times New Roman"/>
          <w:b/>
          <w:bCs/>
          <w:szCs w:val="36"/>
        </w:rPr>
        <w:t xml:space="preserve">effectiveness </w:t>
      </w:r>
      <w:r w:rsidRPr="00F46E54">
        <w:rPr>
          <w:b/>
          <w:bCs/>
        </w:rPr>
        <w:t xml:space="preserve">of the </w:t>
      </w:r>
      <w:r w:rsidRPr="00634134">
        <w:rPr>
          <w:rFonts w:cs="Times New Roman"/>
          <w:b/>
          <w:bCs/>
          <w:szCs w:val="36"/>
        </w:rPr>
        <w:t xml:space="preserve">simulation-based AI </w:t>
      </w:r>
      <w:del w:id="100" w:author="user" w:date="2022-09-18T02:03:00Z">
        <w:r w:rsidRPr="00634134" w:rsidDel="00BD5A02">
          <w:rPr>
            <w:rFonts w:cs="Times New Roman"/>
            <w:b/>
            <w:bCs/>
            <w:szCs w:val="36"/>
          </w:rPr>
          <w:delText>teaching strategy</w:delText>
        </w:r>
      </w:del>
      <w:ins w:id="101" w:author="user" w:date="2022-09-18T02:03:00Z">
        <w:r w:rsidR="00BD5A02">
          <w:rPr>
            <w:rFonts w:cs="Times New Roman"/>
            <w:b/>
            <w:bCs/>
            <w:szCs w:val="36"/>
          </w:rPr>
          <w:t>instruction</w:t>
        </w:r>
      </w:ins>
      <w:r w:rsidRPr="00F46E54">
        <w:rPr>
          <w:b/>
          <w:bCs/>
        </w:rPr>
        <w:t xml:space="preserve"> on </w:t>
      </w:r>
      <w:ins w:id="102" w:author="user" w:date="2022-09-18T02:03:00Z">
        <w:r w:rsidR="00BD5A02">
          <w:rPr>
            <w:b/>
            <w:bCs/>
          </w:rPr>
          <w:t xml:space="preserve">learning toward </w:t>
        </w:r>
      </w:ins>
      <w:del w:id="103" w:author="user" w:date="2022-09-18T02:04:00Z">
        <w:r w:rsidDel="00BD5A02">
          <w:rPr>
            <w:rFonts w:cs="Times New Roman"/>
            <w:b/>
            <w:bCs/>
            <w:szCs w:val="36"/>
          </w:rPr>
          <w:delText xml:space="preserve">students’ </w:delText>
        </w:r>
        <w:r w:rsidRPr="00F46E54" w:rsidDel="00BD5A02">
          <w:rPr>
            <w:b/>
            <w:bCs/>
          </w:rPr>
          <w:delText xml:space="preserve">attitude of learning </w:delText>
        </w:r>
      </w:del>
      <w:r>
        <w:rPr>
          <w:b/>
          <w:bCs/>
        </w:rPr>
        <w:t>AI</w:t>
      </w:r>
      <w:ins w:id="104" w:author="user" w:date="2022-09-18T02:04:00Z">
        <w:r w:rsidR="00BD5A02">
          <w:rPr>
            <w:b/>
            <w:bCs/>
          </w:rPr>
          <w:t xml:space="preserve"> learning:</w:t>
        </w:r>
      </w:ins>
    </w:p>
    <w:p w14:paraId="0DF42326" w14:textId="6788A602" w:rsidR="00487416" w:rsidRDefault="00487416" w:rsidP="00487416">
      <w:pPr>
        <w:ind w:firstLine="480"/>
      </w:pPr>
      <w:del w:id="105" w:author="user" w:date="2022-09-18T02:22:00Z">
        <w:r w:rsidRPr="00F46E54" w:rsidDel="003207CF">
          <w:delText>The experimental results show that students who</w:delText>
        </w:r>
        <w:r w:rsidDel="003207CF">
          <w:delText xml:space="preserve"> have been teached by </w:delText>
        </w:r>
      </w:del>
      <w:ins w:id="106" w:author="user" w:date="2022-09-18T02:22:00Z">
        <w:r w:rsidR="003207CF">
          <w:t xml:space="preserve">The experimental group with </w:t>
        </w:r>
      </w:ins>
      <w:r>
        <w:t>the</w:t>
      </w:r>
      <w:r w:rsidRPr="00F46E54">
        <w:t xml:space="preserv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w:t>
      </w:r>
      <w:del w:id="107" w:author="user" w:date="2022-09-18T02:22:00Z">
        <w:r w:rsidRPr="00B21280" w:rsidDel="003207CF">
          <w:rPr>
            <w:rFonts w:cs="Times New Roman"/>
            <w:szCs w:val="36"/>
          </w:rPr>
          <w:delText>teaching strateg</w:delText>
        </w:r>
        <w:r w:rsidDel="003207CF">
          <w:rPr>
            <w:rFonts w:cs="Times New Roman"/>
            <w:szCs w:val="36"/>
          </w:rPr>
          <w:delText>y</w:delText>
        </w:r>
      </w:del>
      <w:ins w:id="108" w:author="user" w:date="2022-09-18T02:22:00Z">
        <w:r w:rsidR="003207CF">
          <w:rPr>
            <w:rFonts w:cs="Times New Roman"/>
            <w:szCs w:val="36"/>
          </w:rPr>
          <w:t>instruction</w:t>
        </w:r>
      </w:ins>
      <w:r w:rsidRPr="00F46E54">
        <w:t xml:space="preserve"> ha</w:t>
      </w:r>
      <w:ins w:id="109" w:author="user" w:date="2022-09-18T02:23:00Z">
        <w:r w:rsidR="003207CF">
          <w:t>s</w:t>
        </w:r>
      </w:ins>
      <w:del w:id="110" w:author="user" w:date="2022-09-18T02:23:00Z">
        <w:r w:rsidRPr="00F46E54" w:rsidDel="003207CF">
          <w:delText>ve</w:delText>
        </w:r>
      </w:del>
      <w:r w:rsidRPr="00F46E54">
        <w:t xml:space="preserve"> significantly higher confidence in their </w:t>
      </w:r>
      <w:ins w:id="111" w:author="user" w:date="2022-09-18T02:24:00Z">
        <w:r w:rsidR="003207CF">
          <w:t>AI</w:t>
        </w:r>
      </w:ins>
      <w:del w:id="112" w:author="user" w:date="2022-09-18T02:24:00Z">
        <w:r w:rsidRPr="00F46E54" w:rsidDel="003207CF">
          <w:delText>own</w:delText>
        </w:r>
      </w:del>
      <w:r w:rsidRPr="00F46E54">
        <w:t xml:space="preserve"> learning</w:t>
      </w:r>
      <w:del w:id="113" w:author="user" w:date="2022-09-18T02:23:00Z">
        <w:r w:rsidRPr="00F46E54" w:rsidDel="003207CF">
          <w:delText xml:space="preserve"> outcomes</w:delText>
        </w:r>
      </w:del>
      <w:r w:rsidRPr="00F46E54">
        <w:t xml:space="preserve"> than </w:t>
      </w:r>
      <w:del w:id="114" w:author="user" w:date="2022-09-18T02:24:00Z">
        <w:r w:rsidRPr="00F46E54" w:rsidDel="003207CF">
          <w:delText>students</w:delText>
        </w:r>
        <w:r w:rsidDel="003207CF">
          <w:delText xml:space="preserve"> in </w:delText>
        </w:r>
      </w:del>
      <w:ins w:id="115" w:author="user" w:date="2022-09-18T02:24:00Z">
        <w:r w:rsidR="003207CF">
          <w:t xml:space="preserve">the </w:t>
        </w:r>
      </w:ins>
      <w:r>
        <w:t>control group</w:t>
      </w:r>
      <w:ins w:id="116" w:author="user" w:date="2022-09-18T02:24:00Z">
        <w:r w:rsidR="003207CF">
          <w:t xml:space="preserve"> with traditional instruction</w:t>
        </w:r>
      </w:ins>
      <w:r w:rsidRPr="00F46E54">
        <w:t xml:space="preserve">. However, there </w:t>
      </w:r>
      <w:ins w:id="117" w:author="user" w:date="2022-09-18T02:24:00Z">
        <w:r w:rsidR="003207CF">
          <w:t>is</w:t>
        </w:r>
      </w:ins>
      <w:del w:id="118" w:author="user" w:date="2022-09-18T02:24:00Z">
        <w:r w:rsidRPr="00F46E54" w:rsidDel="003207CF">
          <w:delText>was</w:delText>
        </w:r>
      </w:del>
      <w:r w:rsidRPr="00F46E54">
        <w:t xml:space="preserve"> no significant difference between the two groups of students in terms of "learning motivation", "self-efficacy" and "</w:t>
      </w:r>
      <w:del w:id="119" w:author="user" w:date="2022-09-18T02:25:00Z">
        <w:r w:rsidRPr="00F46E54" w:rsidDel="00AD5925">
          <w:delText>learning feeling</w:delText>
        </w:r>
      </w:del>
      <w:ins w:id="120" w:author="user" w:date="2022-09-18T02:25:00Z">
        <w:r w:rsidR="00AD5925">
          <w:t xml:space="preserve">perceptions of </w:t>
        </w:r>
      </w:ins>
      <w:ins w:id="121" w:author="vcn821177126@gmail.com" w:date="2022-09-18T03:03:00Z">
        <w:r w:rsidR="000947CB">
          <w:rPr>
            <w:color w:val="FF0000"/>
          </w:rPr>
          <w:t>l</w:t>
        </w:r>
      </w:ins>
      <w:ins w:id="122" w:author="vcn821177126@gmail.com" w:date="2022-09-18T03:02:00Z">
        <w:r w:rsidR="000947CB" w:rsidRPr="000947CB">
          <w:rPr>
            <w:color w:val="FF0000"/>
          </w:rPr>
          <w:t>earning abstract concepts of information science</w:t>
        </w:r>
      </w:ins>
      <w:commentRangeStart w:id="123"/>
      <w:ins w:id="124" w:author="user" w:date="2022-09-18T02:29:00Z">
        <w:del w:id="125" w:author="vcn821177126@gmail.com" w:date="2022-09-18T03:02:00Z">
          <w:r w:rsidR="00AD5925" w:rsidRPr="00AD5925" w:rsidDel="000947CB">
            <w:rPr>
              <w:color w:val="FF0000"/>
              <w:rPrChange w:id="126" w:author="user" w:date="2022-09-18T02:29:00Z">
                <w:rPr/>
              </w:rPrChange>
            </w:rPr>
            <w:delText>??????</w:delText>
          </w:r>
          <w:commentRangeEnd w:id="123"/>
          <w:r w:rsidR="00AD5925" w:rsidDel="000947CB">
            <w:rPr>
              <w:rStyle w:val="af7"/>
            </w:rPr>
            <w:commentReference w:id="123"/>
          </w:r>
        </w:del>
      </w:ins>
      <w:r w:rsidRPr="00F46E54">
        <w:t>".</w:t>
      </w:r>
      <w:r>
        <w:t xml:space="preserve"> </w:t>
      </w:r>
      <w:ins w:id="127" w:author="user" w:date="2022-09-18T02:31:00Z">
        <w:r w:rsidR="00925AE7">
          <w:rPr>
            <w:rFonts w:hint="eastAsia"/>
          </w:rPr>
          <w:t>T</w:t>
        </w:r>
        <w:r w:rsidR="00925AE7">
          <w:t>his might be because the experimental period is not long enough.</w:t>
        </w:r>
      </w:ins>
      <w:del w:id="128" w:author="user" w:date="2022-09-18T02:30:00Z">
        <w:r w:rsidDel="00AD5925">
          <w:delText>In the</w:delText>
        </w:r>
        <w:r w:rsidRPr="00F46E54" w:rsidDel="00AD5925">
          <w:delText xml:space="preserve"> opinion based on this study</w:delText>
        </w:r>
        <w:r w:rsidDel="00AD5925">
          <w:delText>,</w:delText>
        </w:r>
        <w:r w:rsidRPr="00F46E54" w:rsidDel="00AD5925">
          <w:delText xml:space="preserve"> the importance and practicability of </w:delText>
        </w:r>
        <w:r w:rsidDel="00AD5925">
          <w:delText>AI</w:delText>
        </w:r>
        <w:r w:rsidRPr="00F46E54" w:rsidDel="00AD5925">
          <w:delText xml:space="preserve"> can be more prominently displayed </w:delText>
        </w:r>
        <w:r w:rsidDel="00AD5925">
          <w:delText>in</w:delText>
        </w:r>
        <w:r w:rsidRPr="00F46E54" w:rsidDel="00AD5925">
          <w:delText xml:space="preserve"> teaching materials in the future, so as to stimulate students' learning motivation with interest.</w:delText>
        </w:r>
      </w:del>
    </w:p>
    <w:p w14:paraId="69F523C5" w14:textId="77777777" w:rsidR="00487416" w:rsidRDefault="00487416" w:rsidP="00487416">
      <w:pPr>
        <w:ind w:firstLine="480"/>
      </w:pPr>
    </w:p>
    <w:p w14:paraId="7C6A3AE4" w14:textId="557E9145" w:rsidR="00487416" w:rsidRPr="00F46E54" w:rsidRDefault="00487416" w:rsidP="00487416">
      <w:pPr>
        <w:ind w:firstLineChars="0" w:firstLine="0"/>
        <w:rPr>
          <w:rFonts w:cs="Times New Roman"/>
          <w:b/>
          <w:bCs/>
          <w:szCs w:val="36"/>
        </w:rPr>
      </w:pPr>
      <w:r w:rsidRPr="00F46E54">
        <w:rPr>
          <w:b/>
          <w:bCs/>
        </w:rPr>
        <w:t xml:space="preserve">3. Students' </w:t>
      </w:r>
      <w:del w:id="129" w:author="user" w:date="2022-09-18T02:04:00Z">
        <w:r w:rsidRPr="00F46E54" w:rsidDel="00BD5A02">
          <w:rPr>
            <w:b/>
            <w:bCs/>
          </w:rPr>
          <w:delText>feelings about</w:delText>
        </w:r>
      </w:del>
      <w:ins w:id="130" w:author="user" w:date="2022-09-18T02:04:00Z">
        <w:r w:rsidR="00BD5A02">
          <w:rPr>
            <w:b/>
            <w:bCs/>
          </w:rPr>
          <w:t>perceptions of</w:t>
        </w:r>
      </w:ins>
      <w:r w:rsidRPr="00F46E54">
        <w:rPr>
          <w:b/>
          <w:bCs/>
        </w:rPr>
        <w:t xml:space="preserve"> the </w:t>
      </w:r>
      <w:r w:rsidRPr="00634134">
        <w:rPr>
          <w:rFonts w:cs="Times New Roman"/>
          <w:b/>
          <w:bCs/>
          <w:szCs w:val="36"/>
        </w:rPr>
        <w:t xml:space="preserve">simulation-based AI </w:t>
      </w:r>
      <w:del w:id="131" w:author="user" w:date="2022-09-18T02:04:00Z">
        <w:r w:rsidRPr="00634134" w:rsidDel="00BD5A02">
          <w:rPr>
            <w:rFonts w:cs="Times New Roman"/>
            <w:b/>
            <w:bCs/>
            <w:szCs w:val="36"/>
          </w:rPr>
          <w:delText>teaching strategy</w:delText>
        </w:r>
      </w:del>
      <w:ins w:id="132" w:author="user" w:date="2022-09-18T02:04:00Z">
        <w:r w:rsidR="00BD5A02">
          <w:rPr>
            <w:rFonts w:cs="Times New Roman"/>
            <w:b/>
            <w:bCs/>
            <w:szCs w:val="36"/>
          </w:rPr>
          <w:t>instruction</w:t>
        </w:r>
      </w:ins>
    </w:p>
    <w:p w14:paraId="176516AF" w14:textId="0E3F40CA" w:rsidR="00B52527" w:rsidRPr="00487416" w:rsidRDefault="00487416" w:rsidP="00487416">
      <w:pPr>
        <w:ind w:firstLine="480"/>
        <w:rPr>
          <w:rFonts w:cs="Times New Roman"/>
          <w:szCs w:val="36"/>
        </w:rPr>
      </w:pPr>
      <w:del w:id="133" w:author="user" w:date="2022-09-18T02:33:00Z">
        <w:r w:rsidRPr="00F46E54" w:rsidDel="00925AE7">
          <w:rPr>
            <w:rFonts w:cs="Times New Roman"/>
            <w:szCs w:val="36"/>
          </w:rPr>
          <w:delText>Based on the analysis results of the quantitative data and qualitative data in this study, t</w:delText>
        </w:r>
      </w:del>
      <w:ins w:id="134" w:author="user" w:date="2022-09-18T02:33:00Z">
        <w:r w:rsidR="00925AE7">
          <w:rPr>
            <w:rFonts w:cs="Times New Roman"/>
            <w:szCs w:val="36"/>
          </w:rPr>
          <w:t>T</w:t>
        </w:r>
      </w:ins>
      <w:r w:rsidRPr="00F46E54">
        <w:rPr>
          <w:rFonts w:cs="Times New Roman"/>
          <w:szCs w:val="36"/>
        </w:rPr>
        <w:t xml:space="preserve">he </w:t>
      </w:r>
      <w:del w:id="135" w:author="user" w:date="2022-09-18T02:33:00Z">
        <w:r w:rsidRPr="00F46E54" w:rsidDel="00925AE7">
          <w:rPr>
            <w:rFonts w:cs="Times New Roman"/>
            <w:szCs w:val="36"/>
          </w:rPr>
          <w:delText xml:space="preserve">students </w:delText>
        </w:r>
      </w:del>
      <w:ins w:id="136" w:author="user" w:date="2022-09-18T02:33:00Z">
        <w:r w:rsidR="00925AE7">
          <w:rPr>
            <w:rFonts w:cs="Times New Roman"/>
            <w:szCs w:val="36"/>
          </w:rPr>
          <w:t>experimental group with</w:t>
        </w:r>
      </w:ins>
      <w:del w:id="137" w:author="user" w:date="2022-09-18T02:33:00Z">
        <w:r w:rsidRPr="00F46E54" w:rsidDel="00925AE7">
          <w:rPr>
            <w:rFonts w:cs="Times New Roman"/>
            <w:szCs w:val="36"/>
          </w:rPr>
          <w:delText xml:space="preserve">who used </w:delText>
        </w:r>
      </w:del>
      <w:ins w:id="138" w:author="user" w:date="2022-09-18T02:33:00Z">
        <w:r w:rsidR="00925AE7">
          <w:rPr>
            <w:rFonts w:cs="Times New Roman"/>
            <w:szCs w:val="36"/>
          </w:rPr>
          <w:t xml:space="preserve"> </w:t>
        </w:r>
      </w:ins>
      <w:r w:rsidRPr="00F46E54">
        <w:rPr>
          <w:rFonts w:cs="Times New Roman"/>
          <w:szCs w:val="36"/>
        </w:rPr>
        <w:t xml:space="preserve">the simulation-based AI </w:t>
      </w:r>
      <w:del w:id="139" w:author="user" w:date="2022-09-18T02:33:00Z">
        <w:r w:rsidRPr="00F46E54" w:rsidDel="00925AE7">
          <w:rPr>
            <w:rFonts w:cs="Times New Roman"/>
            <w:szCs w:val="36"/>
          </w:rPr>
          <w:delText>teaching strategy</w:delText>
        </w:r>
      </w:del>
      <w:ins w:id="140" w:author="user" w:date="2022-09-18T02:33:00Z">
        <w:r w:rsidR="00925AE7">
          <w:rPr>
            <w:rFonts w:cs="Times New Roman"/>
            <w:szCs w:val="36"/>
          </w:rPr>
          <w:t>instruction</w:t>
        </w:r>
      </w:ins>
      <w:r w:rsidRPr="00F46E54">
        <w:rPr>
          <w:rFonts w:cs="Times New Roman"/>
          <w:szCs w:val="36"/>
        </w:rPr>
        <w:t xml:space="preserve"> </w:t>
      </w:r>
      <w:commentRangeStart w:id="141"/>
      <w:r w:rsidRPr="00F46E54">
        <w:rPr>
          <w:rFonts w:cs="Times New Roman"/>
          <w:szCs w:val="36"/>
        </w:rPr>
        <w:t>ha</w:t>
      </w:r>
      <w:ins w:id="142" w:author="user" w:date="2022-09-18T02:33:00Z">
        <w:r w:rsidR="00925AE7">
          <w:rPr>
            <w:rFonts w:cs="Times New Roman"/>
            <w:szCs w:val="36"/>
          </w:rPr>
          <w:t>s</w:t>
        </w:r>
        <w:commentRangeEnd w:id="141"/>
        <w:r w:rsidR="00925AE7">
          <w:rPr>
            <w:rStyle w:val="af7"/>
          </w:rPr>
          <w:commentReference w:id="141"/>
        </w:r>
      </w:ins>
      <w:del w:id="143" w:author="user" w:date="2022-09-18T02:33:00Z">
        <w:r w:rsidRPr="00F46E54" w:rsidDel="00925AE7">
          <w:rPr>
            <w:rFonts w:cs="Times New Roman"/>
            <w:szCs w:val="36"/>
          </w:rPr>
          <w:delText>d</w:delText>
        </w:r>
      </w:del>
      <w:r w:rsidRPr="00F46E54">
        <w:rPr>
          <w:rFonts w:cs="Times New Roman"/>
          <w:szCs w:val="36"/>
        </w:rPr>
        <w:t xml:space="preserve"> significantly higher learning achievement than the control group. Students in the experimental group also generally believe</w:t>
      </w:r>
      <w:del w:id="144" w:author="user" w:date="2022-09-18T02:35:00Z">
        <w:r w:rsidRPr="00F46E54" w:rsidDel="00B01F75">
          <w:rPr>
            <w:rFonts w:cs="Times New Roman"/>
            <w:szCs w:val="36"/>
          </w:rPr>
          <w:delText>d</w:delText>
        </w:r>
      </w:del>
      <w:r w:rsidRPr="00F46E54">
        <w:rPr>
          <w:rFonts w:cs="Times New Roman"/>
          <w:szCs w:val="36"/>
        </w:rPr>
        <w:t xml:space="preserve"> that the simulation-based AI </w:t>
      </w:r>
      <w:ins w:id="145" w:author="user" w:date="2022-09-18T02:36:00Z">
        <w:r w:rsidR="00B01F75">
          <w:rPr>
            <w:rFonts w:cs="Times New Roman" w:hint="eastAsia"/>
            <w:szCs w:val="36"/>
          </w:rPr>
          <w:t>i</w:t>
        </w:r>
        <w:r w:rsidR="00B01F75">
          <w:rPr>
            <w:rFonts w:cs="Times New Roman"/>
            <w:szCs w:val="36"/>
          </w:rPr>
          <w:t>nstruction</w:t>
        </w:r>
      </w:ins>
      <w:del w:id="146" w:author="user" w:date="2022-09-18T02:35:00Z">
        <w:r w:rsidRPr="00F46E54" w:rsidDel="00B01F75">
          <w:rPr>
            <w:rFonts w:cs="Times New Roman"/>
            <w:szCs w:val="36"/>
          </w:rPr>
          <w:delText>teaching strategy</w:delText>
        </w:r>
      </w:del>
      <w:ins w:id="147" w:author="user" w:date="2022-09-18T02:36:00Z">
        <w:r w:rsidR="00B01F75">
          <w:rPr>
            <w:rFonts w:cs="Times New Roman"/>
            <w:szCs w:val="36"/>
          </w:rPr>
          <w:t xml:space="preserve"> is</w:t>
        </w:r>
      </w:ins>
      <w:del w:id="148" w:author="user" w:date="2022-09-18T02:36:00Z">
        <w:r w:rsidRPr="00F46E54" w:rsidDel="00B01F75">
          <w:rPr>
            <w:rFonts w:cs="Times New Roman"/>
            <w:szCs w:val="36"/>
          </w:rPr>
          <w:delText xml:space="preserve"> was</w:delText>
        </w:r>
      </w:del>
      <w:r w:rsidRPr="00F46E54">
        <w:rPr>
          <w:rFonts w:cs="Times New Roman"/>
          <w:szCs w:val="36"/>
        </w:rPr>
        <w:t xml:space="preserve"> beneficial </w:t>
      </w:r>
      <w:del w:id="149" w:author="user" w:date="2022-09-18T02:38:00Z">
        <w:r w:rsidRPr="00F46E54" w:rsidDel="00B01F75">
          <w:rPr>
            <w:rFonts w:cs="Times New Roman"/>
            <w:szCs w:val="36"/>
          </w:rPr>
          <w:delText xml:space="preserve">to </w:delText>
        </w:r>
      </w:del>
      <w:ins w:id="150" w:author="user" w:date="2022-09-18T02:38:00Z">
        <w:r w:rsidR="00B01F75">
          <w:rPr>
            <w:rFonts w:cs="Times New Roman"/>
            <w:szCs w:val="36"/>
          </w:rPr>
          <w:t>for</w:t>
        </w:r>
        <w:r w:rsidR="00B01F75" w:rsidRPr="00F46E54">
          <w:rPr>
            <w:rFonts w:cs="Times New Roman"/>
            <w:szCs w:val="36"/>
          </w:rPr>
          <w:t xml:space="preserve"> </w:t>
        </w:r>
      </w:ins>
      <w:r w:rsidRPr="00F46E54">
        <w:rPr>
          <w:rFonts w:cs="Times New Roman"/>
          <w:szCs w:val="36"/>
        </w:rPr>
        <w:t xml:space="preserve">their </w:t>
      </w:r>
      <w:del w:id="151" w:author="user" w:date="2022-09-18T02:38:00Z">
        <w:r w:rsidRPr="00F46E54" w:rsidDel="00B01F75">
          <w:rPr>
            <w:rFonts w:cs="Times New Roman"/>
            <w:szCs w:val="36"/>
          </w:rPr>
          <w:delText xml:space="preserve">learning of </w:delText>
        </w:r>
      </w:del>
      <w:r>
        <w:rPr>
          <w:rFonts w:cs="Times New Roman"/>
          <w:szCs w:val="36"/>
        </w:rPr>
        <w:t>AI</w:t>
      </w:r>
      <w:ins w:id="152" w:author="user" w:date="2022-09-18T02:38:00Z">
        <w:r w:rsidR="00B01F75">
          <w:rPr>
            <w:rFonts w:cs="Times New Roman"/>
            <w:szCs w:val="36"/>
          </w:rPr>
          <w:t xml:space="preserve"> learning</w:t>
        </w:r>
      </w:ins>
      <w:r w:rsidRPr="00F46E54">
        <w:rPr>
          <w:rFonts w:cs="Times New Roman" w:hint="eastAsia"/>
          <w:szCs w:val="36"/>
        </w:rPr>
        <w:t>.</w:t>
      </w:r>
      <w:r w:rsidRPr="00F46E54">
        <w:rPr>
          <w:rFonts w:cs="Times New Roman"/>
          <w:szCs w:val="36"/>
        </w:rPr>
        <w:t xml:space="preserve"> </w:t>
      </w:r>
      <w:del w:id="153" w:author="user" w:date="2022-09-18T02:38:00Z">
        <w:r w:rsidRPr="00F46E54" w:rsidDel="00B01F75">
          <w:rPr>
            <w:rFonts w:cs="Times New Roman"/>
            <w:szCs w:val="36"/>
          </w:rPr>
          <w:delText>However, in a more in-depth discussion of the curriculum activities designed in this research, students believe that t</w:delText>
        </w:r>
      </w:del>
      <w:ins w:id="154" w:author="user" w:date="2022-09-18T02:38:00Z">
        <w:r w:rsidR="00B01F75">
          <w:rPr>
            <w:rFonts w:cs="Times New Roman"/>
            <w:szCs w:val="36"/>
          </w:rPr>
          <w:t>T</w:t>
        </w:r>
      </w:ins>
      <w:r w:rsidRPr="00F46E54">
        <w:rPr>
          <w:rFonts w:cs="Times New Roman"/>
          <w:szCs w:val="36"/>
        </w:rPr>
        <w:t xml:space="preserve">he </w:t>
      </w:r>
      <w:del w:id="155" w:author="user" w:date="2022-09-18T02:39:00Z">
        <w:r w:rsidRPr="00F46E54" w:rsidDel="00B01F75">
          <w:rPr>
            <w:rFonts w:cs="Times New Roman"/>
            <w:szCs w:val="36"/>
          </w:rPr>
          <w:delText>process of manipula</w:delText>
        </w:r>
        <w:r w:rsidDel="00B01F75">
          <w:rPr>
            <w:rFonts w:cs="Times New Roman"/>
            <w:szCs w:val="36"/>
          </w:rPr>
          <w:delText xml:space="preserve">ting </w:delText>
        </w:r>
        <w:r w:rsidRPr="00F46E54" w:rsidDel="00B01F75">
          <w:rPr>
            <w:rFonts w:cs="Times New Roman" w:hint="eastAsia"/>
            <w:szCs w:val="36"/>
          </w:rPr>
          <w:delText>t</w:delText>
        </w:r>
        <w:r w:rsidRPr="00F46E54" w:rsidDel="00B01F75">
          <w:rPr>
            <w:rFonts w:cs="Times New Roman"/>
            <w:szCs w:val="36"/>
          </w:rPr>
          <w:delText xml:space="preserve">he </w:delText>
        </w:r>
      </w:del>
      <w:r w:rsidRPr="00F46E54">
        <w:rPr>
          <w:rFonts w:cs="Times New Roman"/>
          <w:szCs w:val="36"/>
        </w:rPr>
        <w:t xml:space="preserve">simulation </w:t>
      </w:r>
      <w:r>
        <w:rPr>
          <w:rFonts w:cs="Times New Roman"/>
          <w:szCs w:val="36"/>
        </w:rPr>
        <w:t>tool</w:t>
      </w:r>
      <w:ins w:id="156" w:author="user" w:date="2022-09-18T02:39:00Z">
        <w:r w:rsidR="00B01F75">
          <w:rPr>
            <w:rFonts w:cs="Times New Roman"/>
            <w:szCs w:val="36"/>
          </w:rPr>
          <w:t>s</w:t>
        </w:r>
      </w:ins>
      <w:r w:rsidRPr="00F46E54">
        <w:rPr>
          <w:rFonts w:cs="Times New Roman"/>
          <w:szCs w:val="36"/>
        </w:rPr>
        <w:t xml:space="preserve"> </w:t>
      </w:r>
      <w:ins w:id="157" w:author="user" w:date="2022-09-18T02:39:00Z">
        <w:r w:rsidR="00B01F75">
          <w:rPr>
            <w:rFonts w:cs="Times New Roman"/>
            <w:szCs w:val="36"/>
          </w:rPr>
          <w:t>help students manipulate the</w:t>
        </w:r>
      </w:ins>
      <w:ins w:id="158" w:author="user" w:date="2022-09-18T02:40:00Z">
        <w:r w:rsidR="00B01F75">
          <w:rPr>
            <w:rFonts w:cs="Times New Roman"/>
            <w:szCs w:val="36"/>
          </w:rPr>
          <w:t xml:space="preserve"> abstract and</w:t>
        </w:r>
      </w:ins>
      <w:ins w:id="159" w:author="user" w:date="2022-09-18T02:39:00Z">
        <w:r w:rsidR="00B01F75">
          <w:rPr>
            <w:rFonts w:cs="Times New Roman"/>
            <w:szCs w:val="36"/>
          </w:rPr>
          <w:t xml:space="preserve"> complex </w:t>
        </w:r>
        <w:r w:rsidR="00B01F75">
          <w:rPr>
            <w:rFonts w:cs="Times New Roman" w:hint="eastAsia"/>
            <w:szCs w:val="36"/>
          </w:rPr>
          <w:t>A</w:t>
        </w:r>
        <w:r w:rsidR="00B01F75">
          <w:rPr>
            <w:rFonts w:cs="Times New Roman"/>
            <w:szCs w:val="36"/>
          </w:rPr>
          <w:t xml:space="preserve">I concepts, </w:t>
        </w:r>
      </w:ins>
      <w:ins w:id="160" w:author="user" w:date="2022-09-18T02:40:00Z">
        <w:r w:rsidR="00B01F75">
          <w:rPr>
            <w:rFonts w:cs="Times New Roman"/>
            <w:szCs w:val="36"/>
          </w:rPr>
          <w:t xml:space="preserve">and </w:t>
        </w:r>
      </w:ins>
      <w:ins w:id="161" w:author="user" w:date="2022-09-18T02:41:00Z">
        <w:r w:rsidR="00B01F75">
          <w:rPr>
            <w:rFonts w:cs="Times New Roman"/>
            <w:szCs w:val="36"/>
          </w:rPr>
          <w:t xml:space="preserve">then understand </w:t>
        </w:r>
      </w:ins>
      <w:ins w:id="162" w:author="user" w:date="2022-09-18T02:42:00Z">
        <w:r w:rsidR="00B01F75">
          <w:rPr>
            <w:rFonts w:cs="Times New Roman"/>
            <w:szCs w:val="36"/>
          </w:rPr>
          <w:t xml:space="preserve">more clearly. </w:t>
        </w:r>
      </w:ins>
      <w:del w:id="163" w:author="user" w:date="2022-09-18T02:42:00Z">
        <w:r w:rsidRPr="00F46E54" w:rsidDel="00B01F75">
          <w:rPr>
            <w:rFonts w:cs="Times New Roman"/>
            <w:szCs w:val="36"/>
          </w:rPr>
          <w:delText xml:space="preserve">is more helpful for learning difficult course concepts, and the interview content also shows that students believe that the simulation </w:delText>
        </w:r>
        <w:r w:rsidDel="00B01F75">
          <w:rPr>
            <w:rFonts w:cs="Times New Roman"/>
            <w:szCs w:val="36"/>
          </w:rPr>
          <w:delText>tool</w:delText>
        </w:r>
        <w:r w:rsidRPr="00F46E54" w:rsidDel="00B01F75">
          <w:rPr>
            <w:rFonts w:cs="Times New Roman"/>
            <w:szCs w:val="36"/>
          </w:rPr>
          <w:delText xml:space="preserve"> can help them learn more abstract and complex operations.</w:delText>
        </w:r>
      </w:del>
    </w:p>
    <w:p w14:paraId="7F8DFAE9" w14:textId="77777777" w:rsidR="00B52527" w:rsidRPr="00AC45C9" w:rsidRDefault="00B52527" w:rsidP="00634134">
      <w:pPr>
        <w:ind w:firstLine="480"/>
        <w:rPr>
          <w:rFonts w:cs="Times New Roman"/>
          <w:szCs w:val="36"/>
        </w:rPr>
      </w:pPr>
    </w:p>
    <w:p w14:paraId="2C7DAC48" w14:textId="6C6028E4" w:rsidR="00B070A2" w:rsidRPr="0032499B" w:rsidRDefault="00B070A2" w:rsidP="00B52527">
      <w:pPr>
        <w:ind w:firstLineChars="0" w:firstLine="0"/>
        <w:rPr>
          <w:rFonts w:cs="Times New Roman"/>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del w:id="164" w:author="user" w:date="2022-09-18T02:42:00Z">
        <w:r w:rsidR="0032499B" w:rsidRPr="0032499B" w:rsidDel="008D41EA">
          <w:rPr>
            <w:rFonts w:cs="Times New Roman"/>
            <w:szCs w:val="36"/>
          </w:rPr>
          <w:delText xml:space="preserve">Computer </w:delText>
        </w:r>
        <w:r w:rsidR="0032499B" w:rsidDel="008D41EA">
          <w:rPr>
            <w:rFonts w:cs="Times New Roman"/>
            <w:szCs w:val="36"/>
          </w:rPr>
          <w:delText>S</w:delText>
        </w:r>
        <w:r w:rsidR="0032499B" w:rsidRPr="0032499B" w:rsidDel="008D41EA">
          <w:rPr>
            <w:rFonts w:cs="Times New Roman"/>
            <w:szCs w:val="36"/>
          </w:rPr>
          <w:delText xml:space="preserve">cience </w:delText>
        </w:r>
        <w:r w:rsidR="0032499B" w:rsidDel="008D41EA">
          <w:rPr>
            <w:rFonts w:cs="Times New Roman"/>
            <w:szCs w:val="36"/>
          </w:rPr>
          <w:delText>E</w:delText>
        </w:r>
        <w:r w:rsidR="0032499B" w:rsidRPr="0032499B" w:rsidDel="008D41EA">
          <w:rPr>
            <w:rFonts w:cs="Times New Roman"/>
            <w:szCs w:val="36"/>
          </w:rPr>
          <w:delText>ducation</w:delText>
        </w:r>
        <w:r w:rsidR="0032499B" w:rsidDel="008D41EA">
          <w:rPr>
            <w:rFonts w:cs="Times New Roman"/>
            <w:szCs w:val="36"/>
          </w:rPr>
          <w:delText xml:space="preserve">, </w:delText>
        </w:r>
      </w:del>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w:t>
      </w:r>
      <w:del w:id="165" w:author="user" w:date="2022-09-18T02:42:00Z">
        <w:r w:rsidR="0032499B" w:rsidRPr="0032499B" w:rsidDel="008D41EA">
          <w:rPr>
            <w:rFonts w:cs="Times New Roman" w:hint="eastAsia"/>
            <w:szCs w:val="36"/>
          </w:rPr>
          <w:delText>A</w:delText>
        </w:r>
        <w:r w:rsidR="0032499B" w:rsidRPr="0032499B" w:rsidDel="008D41EA">
          <w:rPr>
            <w:rFonts w:cs="Times New Roman"/>
            <w:szCs w:val="36"/>
          </w:rPr>
          <w:delText xml:space="preserve">lgorithm </w:delText>
        </w:r>
      </w:del>
      <w:r w:rsidR="0032499B">
        <w:rPr>
          <w:rFonts w:cs="Times New Roman"/>
          <w:szCs w:val="36"/>
        </w:rPr>
        <w:t>V</w:t>
      </w:r>
      <w:r w:rsidR="0032499B" w:rsidRPr="0032499B">
        <w:rPr>
          <w:rFonts w:cs="Times New Roman"/>
          <w:szCs w:val="36"/>
        </w:rPr>
        <w:t>isualization</w:t>
      </w:r>
      <w:del w:id="166" w:author="user" w:date="2022-09-18T02:42:00Z">
        <w:r w:rsidR="0032499B" w:rsidDel="008D41EA">
          <w:rPr>
            <w:rFonts w:cs="Times New Roman"/>
            <w:szCs w:val="36"/>
          </w:rPr>
          <w:delText xml:space="preserve">, </w:delText>
        </w:r>
        <w:r w:rsidR="0032499B" w:rsidRPr="0032499B" w:rsidDel="008D41EA">
          <w:rPr>
            <w:rFonts w:cs="Times New Roman"/>
            <w:szCs w:val="36"/>
          </w:rPr>
          <w:delText>Interactive Learning Media</w:delText>
        </w:r>
      </w:del>
      <w:ins w:id="167" w:author="user" w:date="2022-09-18T02:43:00Z">
        <w:r w:rsidR="008D41EA">
          <w:rPr>
            <w:rFonts w:cs="Times New Roman"/>
            <w:szCs w:val="36"/>
          </w:rPr>
          <w:t>, Computer Science Education</w:t>
        </w:r>
      </w:ins>
    </w:p>
    <w:p w14:paraId="6C470CBC" w14:textId="77777777" w:rsidR="00811816" w:rsidRDefault="00811816" w:rsidP="00634134">
      <w:pPr>
        <w:ind w:firstLine="480"/>
      </w:pPr>
      <w:r>
        <w:br w:type="page"/>
      </w:r>
    </w:p>
    <w:p w14:paraId="7CC08C8B" w14:textId="4D1E5708" w:rsidR="00811816" w:rsidRDefault="00811816" w:rsidP="001A098F">
      <w:pPr>
        <w:pStyle w:val="aff"/>
      </w:pPr>
      <w:bookmarkStart w:id="168" w:name="OLE_LINK46"/>
      <w:bookmarkStart w:id="169" w:name="OLE_LINK47"/>
      <w:bookmarkStart w:id="170" w:name="_Toc110351548"/>
      <w:r w:rsidRPr="00B6158D">
        <w:rPr>
          <w:rFonts w:hint="eastAsia"/>
        </w:rPr>
        <w:lastRenderedPageBreak/>
        <w:t>誌謝</w:t>
      </w:r>
      <w:bookmarkEnd w:id="168"/>
      <w:bookmarkEnd w:id="169"/>
      <w:bookmarkEnd w:id="170"/>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171" w:name="_Toc110351549"/>
      <w:r w:rsidRPr="00981163">
        <w:rPr>
          <w:rFonts w:hint="eastAsia"/>
        </w:rPr>
        <w:lastRenderedPageBreak/>
        <w:t>目錄</w:t>
      </w:r>
      <w:bookmarkEnd w:id="171"/>
    </w:p>
    <w:p w14:paraId="1EA91741" w14:textId="480ABCF1" w:rsidR="00751766" w:rsidRPr="00751766" w:rsidRDefault="00021481" w:rsidP="00751766">
      <w:pPr>
        <w:pStyle w:val="12"/>
        <w:tabs>
          <w:tab w:val="right" w:leader="dot" w:pos="8380"/>
        </w:tabs>
        <w:ind w:firstLineChars="0" w:firstLine="0"/>
        <w:rPr>
          <w:rFonts w:asciiTheme="minorHAnsi" w:eastAsiaTheme="minorEastAsia" w:hAnsiTheme="minorHAnsi"/>
          <w:b/>
          <w:bCs/>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10351547" w:history="1">
        <w:r w:rsidR="00751766" w:rsidRPr="00751766">
          <w:rPr>
            <w:rStyle w:val="ad"/>
            <w:rFonts w:hint="eastAsia"/>
            <w:b/>
            <w:bCs/>
            <w:noProof/>
          </w:rPr>
          <w:t>摘要</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7 \h </w:instrText>
        </w:r>
        <w:r w:rsidR="00751766" w:rsidRPr="00751766">
          <w:rPr>
            <w:b/>
            <w:bCs/>
            <w:noProof/>
            <w:webHidden/>
          </w:rPr>
        </w:r>
        <w:r w:rsidR="00751766" w:rsidRPr="00751766">
          <w:rPr>
            <w:b/>
            <w:bCs/>
            <w:noProof/>
            <w:webHidden/>
          </w:rPr>
          <w:fldChar w:fldCharType="separate"/>
        </w:r>
        <w:r w:rsidR="00BE60C3">
          <w:rPr>
            <w:b/>
            <w:bCs/>
            <w:noProof/>
            <w:webHidden/>
          </w:rPr>
          <w:t>I</w:t>
        </w:r>
        <w:r w:rsidR="00751766" w:rsidRPr="00751766">
          <w:rPr>
            <w:b/>
            <w:bCs/>
            <w:noProof/>
            <w:webHidden/>
          </w:rPr>
          <w:fldChar w:fldCharType="end"/>
        </w:r>
      </w:hyperlink>
    </w:p>
    <w:p w14:paraId="57EDD53B" w14:textId="037E1159" w:rsidR="00751766" w:rsidRPr="00751766" w:rsidRDefault="00433581" w:rsidP="00751766">
      <w:pPr>
        <w:pStyle w:val="12"/>
        <w:tabs>
          <w:tab w:val="right" w:leader="dot" w:pos="8380"/>
        </w:tabs>
        <w:ind w:firstLineChars="0" w:firstLine="0"/>
        <w:rPr>
          <w:rFonts w:asciiTheme="minorHAnsi" w:eastAsiaTheme="minorEastAsia" w:hAnsiTheme="minorHAnsi"/>
          <w:b/>
          <w:bCs/>
          <w:noProof/>
        </w:rPr>
      </w:pPr>
      <w:hyperlink w:anchor="_Toc110351548" w:history="1">
        <w:r w:rsidR="00751766" w:rsidRPr="00751766">
          <w:rPr>
            <w:rStyle w:val="ad"/>
            <w:rFonts w:hint="eastAsia"/>
            <w:b/>
            <w:bCs/>
            <w:noProof/>
          </w:rPr>
          <w:t>誌謝</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8 \h </w:instrText>
        </w:r>
        <w:r w:rsidR="00751766" w:rsidRPr="00751766">
          <w:rPr>
            <w:b/>
            <w:bCs/>
            <w:noProof/>
            <w:webHidden/>
          </w:rPr>
        </w:r>
        <w:r w:rsidR="00751766" w:rsidRPr="00751766">
          <w:rPr>
            <w:b/>
            <w:bCs/>
            <w:noProof/>
            <w:webHidden/>
          </w:rPr>
          <w:fldChar w:fldCharType="separate"/>
        </w:r>
        <w:r w:rsidR="00BE60C3">
          <w:rPr>
            <w:b/>
            <w:bCs/>
            <w:noProof/>
            <w:webHidden/>
          </w:rPr>
          <w:t>VI</w:t>
        </w:r>
        <w:r w:rsidR="00751766" w:rsidRPr="00751766">
          <w:rPr>
            <w:b/>
            <w:bCs/>
            <w:noProof/>
            <w:webHidden/>
          </w:rPr>
          <w:fldChar w:fldCharType="end"/>
        </w:r>
      </w:hyperlink>
    </w:p>
    <w:p w14:paraId="5A1A1040" w14:textId="4E8B4B60" w:rsidR="00751766" w:rsidRPr="00751766" w:rsidRDefault="00433581" w:rsidP="00751766">
      <w:pPr>
        <w:pStyle w:val="12"/>
        <w:tabs>
          <w:tab w:val="right" w:leader="dot" w:pos="8380"/>
        </w:tabs>
        <w:ind w:firstLineChars="0" w:firstLine="0"/>
        <w:rPr>
          <w:rFonts w:asciiTheme="minorHAnsi" w:eastAsiaTheme="minorEastAsia" w:hAnsiTheme="minorHAnsi"/>
          <w:b/>
          <w:bCs/>
          <w:noProof/>
        </w:rPr>
      </w:pPr>
      <w:hyperlink w:anchor="_Toc110351549" w:history="1">
        <w:r w:rsidR="00751766" w:rsidRPr="00751766">
          <w:rPr>
            <w:rStyle w:val="ad"/>
            <w:rFonts w:hint="eastAsia"/>
            <w:b/>
            <w:bCs/>
            <w:noProof/>
          </w:rPr>
          <w:t>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9 \h </w:instrText>
        </w:r>
        <w:r w:rsidR="00751766" w:rsidRPr="00751766">
          <w:rPr>
            <w:b/>
            <w:bCs/>
            <w:noProof/>
            <w:webHidden/>
          </w:rPr>
        </w:r>
        <w:r w:rsidR="00751766" w:rsidRPr="00751766">
          <w:rPr>
            <w:b/>
            <w:bCs/>
            <w:noProof/>
            <w:webHidden/>
          </w:rPr>
          <w:fldChar w:fldCharType="separate"/>
        </w:r>
        <w:r w:rsidR="00BE60C3">
          <w:rPr>
            <w:b/>
            <w:bCs/>
            <w:noProof/>
            <w:webHidden/>
          </w:rPr>
          <w:t>VII</w:t>
        </w:r>
        <w:r w:rsidR="00751766" w:rsidRPr="00751766">
          <w:rPr>
            <w:b/>
            <w:bCs/>
            <w:noProof/>
            <w:webHidden/>
          </w:rPr>
          <w:fldChar w:fldCharType="end"/>
        </w:r>
      </w:hyperlink>
    </w:p>
    <w:p w14:paraId="34EE3C98" w14:textId="73DA825C" w:rsidR="00751766" w:rsidRPr="00751766" w:rsidRDefault="00433581" w:rsidP="00751766">
      <w:pPr>
        <w:pStyle w:val="12"/>
        <w:tabs>
          <w:tab w:val="right" w:leader="dot" w:pos="8380"/>
        </w:tabs>
        <w:ind w:firstLineChars="0" w:firstLine="0"/>
        <w:rPr>
          <w:rFonts w:asciiTheme="minorHAnsi" w:eastAsiaTheme="minorEastAsia" w:hAnsiTheme="minorHAnsi"/>
          <w:b/>
          <w:bCs/>
          <w:noProof/>
        </w:rPr>
      </w:pPr>
      <w:hyperlink w:anchor="_Toc110351550" w:history="1">
        <w:r w:rsidR="00751766" w:rsidRPr="00751766">
          <w:rPr>
            <w:rStyle w:val="ad"/>
            <w:rFonts w:hint="eastAsia"/>
            <w:b/>
            <w:bCs/>
            <w:noProof/>
          </w:rPr>
          <w:t>表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0 \h </w:instrText>
        </w:r>
        <w:r w:rsidR="00751766" w:rsidRPr="00751766">
          <w:rPr>
            <w:b/>
            <w:bCs/>
            <w:noProof/>
            <w:webHidden/>
          </w:rPr>
        </w:r>
        <w:r w:rsidR="00751766" w:rsidRPr="00751766">
          <w:rPr>
            <w:b/>
            <w:bCs/>
            <w:noProof/>
            <w:webHidden/>
          </w:rPr>
          <w:fldChar w:fldCharType="separate"/>
        </w:r>
        <w:r w:rsidR="00BE60C3">
          <w:rPr>
            <w:b/>
            <w:bCs/>
            <w:noProof/>
            <w:webHidden/>
          </w:rPr>
          <w:t>IX</w:t>
        </w:r>
        <w:r w:rsidR="00751766" w:rsidRPr="00751766">
          <w:rPr>
            <w:b/>
            <w:bCs/>
            <w:noProof/>
            <w:webHidden/>
          </w:rPr>
          <w:fldChar w:fldCharType="end"/>
        </w:r>
      </w:hyperlink>
    </w:p>
    <w:p w14:paraId="329768CA" w14:textId="31FB3CFF" w:rsidR="00751766" w:rsidRPr="00751766" w:rsidRDefault="00433581" w:rsidP="00751766">
      <w:pPr>
        <w:pStyle w:val="12"/>
        <w:tabs>
          <w:tab w:val="right" w:leader="dot" w:pos="8380"/>
        </w:tabs>
        <w:ind w:firstLineChars="0" w:firstLine="0"/>
        <w:rPr>
          <w:rFonts w:asciiTheme="minorHAnsi" w:eastAsiaTheme="minorEastAsia" w:hAnsiTheme="minorHAnsi"/>
          <w:b/>
          <w:bCs/>
          <w:noProof/>
        </w:rPr>
      </w:pPr>
      <w:hyperlink w:anchor="_Toc110351551" w:history="1">
        <w:r w:rsidR="00751766" w:rsidRPr="00751766">
          <w:rPr>
            <w:rStyle w:val="ad"/>
            <w:rFonts w:hint="eastAsia"/>
            <w:b/>
            <w:bCs/>
            <w:noProof/>
          </w:rPr>
          <w:t>圖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1 \h </w:instrText>
        </w:r>
        <w:r w:rsidR="00751766" w:rsidRPr="00751766">
          <w:rPr>
            <w:b/>
            <w:bCs/>
            <w:noProof/>
            <w:webHidden/>
          </w:rPr>
        </w:r>
        <w:r w:rsidR="00751766" w:rsidRPr="00751766">
          <w:rPr>
            <w:b/>
            <w:bCs/>
            <w:noProof/>
            <w:webHidden/>
          </w:rPr>
          <w:fldChar w:fldCharType="separate"/>
        </w:r>
        <w:r w:rsidR="00BE60C3">
          <w:rPr>
            <w:b/>
            <w:bCs/>
            <w:noProof/>
            <w:webHidden/>
          </w:rPr>
          <w:t>XI</w:t>
        </w:r>
        <w:r w:rsidR="00751766" w:rsidRPr="00751766">
          <w:rPr>
            <w:b/>
            <w:bCs/>
            <w:noProof/>
            <w:webHidden/>
          </w:rPr>
          <w:fldChar w:fldCharType="end"/>
        </w:r>
      </w:hyperlink>
    </w:p>
    <w:p w14:paraId="759BD17D" w14:textId="0DD96EA9" w:rsidR="00751766" w:rsidRPr="00751766" w:rsidRDefault="00433581"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2" w:history="1">
        <w:r w:rsidR="00751766" w:rsidRPr="00751766">
          <w:rPr>
            <w:rStyle w:val="ad"/>
            <w:rFonts w:hint="eastAsia"/>
            <w:b/>
            <w:bCs/>
            <w:noProof/>
          </w:rPr>
          <w:t>第一章</w:t>
        </w:r>
        <w:r w:rsidR="00751766" w:rsidRPr="00751766">
          <w:rPr>
            <w:rFonts w:asciiTheme="minorHAnsi" w:eastAsiaTheme="minorEastAsia" w:hAnsiTheme="minorHAnsi"/>
            <w:b/>
            <w:bCs/>
            <w:noProof/>
          </w:rPr>
          <w:tab/>
        </w:r>
        <w:r w:rsidR="00751766" w:rsidRPr="00751766">
          <w:rPr>
            <w:rStyle w:val="ad"/>
            <w:rFonts w:hint="eastAsia"/>
            <w:b/>
            <w:bCs/>
            <w:noProof/>
          </w:rPr>
          <w:t>緒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2 \h </w:instrText>
        </w:r>
        <w:r w:rsidR="00751766" w:rsidRPr="00751766">
          <w:rPr>
            <w:b/>
            <w:bCs/>
            <w:noProof/>
            <w:webHidden/>
          </w:rPr>
        </w:r>
        <w:r w:rsidR="00751766" w:rsidRPr="00751766">
          <w:rPr>
            <w:b/>
            <w:bCs/>
            <w:noProof/>
            <w:webHidden/>
          </w:rPr>
          <w:fldChar w:fldCharType="separate"/>
        </w:r>
        <w:r w:rsidR="00BE60C3">
          <w:rPr>
            <w:b/>
            <w:bCs/>
            <w:noProof/>
            <w:webHidden/>
          </w:rPr>
          <w:t>1</w:t>
        </w:r>
        <w:r w:rsidR="00751766" w:rsidRPr="00751766">
          <w:rPr>
            <w:b/>
            <w:bCs/>
            <w:noProof/>
            <w:webHidden/>
          </w:rPr>
          <w:fldChar w:fldCharType="end"/>
        </w:r>
      </w:hyperlink>
    </w:p>
    <w:p w14:paraId="75C0ACE1" w14:textId="15E0DC67" w:rsidR="00751766" w:rsidRDefault="00433581">
      <w:pPr>
        <w:pStyle w:val="21"/>
        <w:rPr>
          <w:rFonts w:asciiTheme="minorHAnsi" w:eastAsiaTheme="minorEastAsia" w:hAnsiTheme="minorHAnsi"/>
          <w:noProof/>
        </w:rPr>
      </w:pPr>
      <w:hyperlink w:anchor="_Toc110351553"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背景與動機</w:t>
        </w:r>
        <w:r w:rsidR="00751766">
          <w:rPr>
            <w:noProof/>
            <w:webHidden/>
          </w:rPr>
          <w:tab/>
        </w:r>
        <w:r w:rsidR="00751766">
          <w:rPr>
            <w:noProof/>
            <w:webHidden/>
          </w:rPr>
          <w:fldChar w:fldCharType="begin"/>
        </w:r>
        <w:r w:rsidR="00751766">
          <w:rPr>
            <w:noProof/>
            <w:webHidden/>
          </w:rPr>
          <w:instrText xml:space="preserve"> PAGEREF _Toc110351553 \h </w:instrText>
        </w:r>
        <w:r w:rsidR="00751766">
          <w:rPr>
            <w:noProof/>
            <w:webHidden/>
          </w:rPr>
        </w:r>
        <w:r w:rsidR="00751766">
          <w:rPr>
            <w:noProof/>
            <w:webHidden/>
          </w:rPr>
          <w:fldChar w:fldCharType="separate"/>
        </w:r>
        <w:r w:rsidR="00BE60C3">
          <w:rPr>
            <w:noProof/>
            <w:webHidden/>
          </w:rPr>
          <w:t>1</w:t>
        </w:r>
        <w:r w:rsidR="00751766">
          <w:rPr>
            <w:noProof/>
            <w:webHidden/>
          </w:rPr>
          <w:fldChar w:fldCharType="end"/>
        </w:r>
      </w:hyperlink>
    </w:p>
    <w:p w14:paraId="7BB53955" w14:textId="742D2737" w:rsidR="00751766" w:rsidRDefault="00433581">
      <w:pPr>
        <w:pStyle w:val="21"/>
        <w:rPr>
          <w:rFonts w:asciiTheme="minorHAnsi" w:eastAsiaTheme="minorEastAsia" w:hAnsiTheme="minorHAnsi"/>
          <w:noProof/>
        </w:rPr>
      </w:pPr>
      <w:hyperlink w:anchor="_Toc110351554"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目的</w:t>
        </w:r>
        <w:r w:rsidR="00751766">
          <w:rPr>
            <w:noProof/>
            <w:webHidden/>
          </w:rPr>
          <w:tab/>
        </w:r>
        <w:r w:rsidR="00751766">
          <w:rPr>
            <w:noProof/>
            <w:webHidden/>
          </w:rPr>
          <w:fldChar w:fldCharType="begin"/>
        </w:r>
        <w:r w:rsidR="00751766">
          <w:rPr>
            <w:noProof/>
            <w:webHidden/>
          </w:rPr>
          <w:instrText xml:space="preserve"> PAGEREF _Toc110351554 \h </w:instrText>
        </w:r>
        <w:r w:rsidR="00751766">
          <w:rPr>
            <w:noProof/>
            <w:webHidden/>
          </w:rPr>
        </w:r>
        <w:r w:rsidR="00751766">
          <w:rPr>
            <w:noProof/>
            <w:webHidden/>
          </w:rPr>
          <w:fldChar w:fldCharType="separate"/>
        </w:r>
        <w:r w:rsidR="00BE60C3">
          <w:rPr>
            <w:noProof/>
            <w:webHidden/>
          </w:rPr>
          <w:t>5</w:t>
        </w:r>
        <w:r w:rsidR="00751766">
          <w:rPr>
            <w:noProof/>
            <w:webHidden/>
          </w:rPr>
          <w:fldChar w:fldCharType="end"/>
        </w:r>
      </w:hyperlink>
    </w:p>
    <w:p w14:paraId="72656CFC" w14:textId="3EBF8783" w:rsidR="00751766" w:rsidRDefault="00433581">
      <w:pPr>
        <w:pStyle w:val="21"/>
        <w:rPr>
          <w:rFonts w:asciiTheme="minorHAnsi" w:eastAsiaTheme="minorEastAsia" w:hAnsiTheme="minorHAnsi"/>
          <w:noProof/>
        </w:rPr>
      </w:pPr>
      <w:hyperlink w:anchor="_Toc110351555"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名詞釋義</w:t>
        </w:r>
        <w:r w:rsidR="00751766">
          <w:rPr>
            <w:noProof/>
            <w:webHidden/>
          </w:rPr>
          <w:tab/>
        </w:r>
        <w:r w:rsidR="00751766">
          <w:rPr>
            <w:noProof/>
            <w:webHidden/>
          </w:rPr>
          <w:fldChar w:fldCharType="begin"/>
        </w:r>
        <w:r w:rsidR="00751766">
          <w:rPr>
            <w:noProof/>
            <w:webHidden/>
          </w:rPr>
          <w:instrText xml:space="preserve"> PAGEREF _Toc110351555 \h </w:instrText>
        </w:r>
        <w:r w:rsidR="00751766">
          <w:rPr>
            <w:noProof/>
            <w:webHidden/>
          </w:rPr>
        </w:r>
        <w:r w:rsidR="00751766">
          <w:rPr>
            <w:noProof/>
            <w:webHidden/>
          </w:rPr>
          <w:fldChar w:fldCharType="separate"/>
        </w:r>
        <w:r w:rsidR="00BE60C3">
          <w:rPr>
            <w:noProof/>
            <w:webHidden/>
          </w:rPr>
          <w:t>6</w:t>
        </w:r>
        <w:r w:rsidR="00751766">
          <w:rPr>
            <w:noProof/>
            <w:webHidden/>
          </w:rPr>
          <w:fldChar w:fldCharType="end"/>
        </w:r>
      </w:hyperlink>
    </w:p>
    <w:p w14:paraId="3812EA2C" w14:textId="2B9FB97E" w:rsidR="00751766" w:rsidRPr="00751766" w:rsidRDefault="00433581"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6" w:history="1">
        <w:r w:rsidR="00751766" w:rsidRPr="00751766">
          <w:rPr>
            <w:rStyle w:val="ad"/>
            <w:rFonts w:hint="eastAsia"/>
            <w:b/>
            <w:bCs/>
            <w:noProof/>
          </w:rPr>
          <w:t>第二章</w:t>
        </w:r>
        <w:r w:rsidR="00751766" w:rsidRPr="00751766">
          <w:rPr>
            <w:rFonts w:asciiTheme="minorHAnsi" w:eastAsiaTheme="minorEastAsia" w:hAnsiTheme="minorHAnsi"/>
            <w:b/>
            <w:bCs/>
            <w:noProof/>
          </w:rPr>
          <w:tab/>
        </w:r>
        <w:r w:rsidR="00751766" w:rsidRPr="00751766">
          <w:rPr>
            <w:rStyle w:val="ad"/>
            <w:rFonts w:hint="eastAsia"/>
            <w:b/>
            <w:bCs/>
            <w:noProof/>
          </w:rPr>
          <w:t>文獻探討</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6 \h </w:instrText>
        </w:r>
        <w:r w:rsidR="00751766" w:rsidRPr="00751766">
          <w:rPr>
            <w:b/>
            <w:bCs/>
            <w:noProof/>
            <w:webHidden/>
          </w:rPr>
        </w:r>
        <w:r w:rsidR="00751766" w:rsidRPr="00751766">
          <w:rPr>
            <w:b/>
            <w:bCs/>
            <w:noProof/>
            <w:webHidden/>
          </w:rPr>
          <w:fldChar w:fldCharType="separate"/>
        </w:r>
        <w:r w:rsidR="00BE60C3">
          <w:rPr>
            <w:b/>
            <w:bCs/>
            <w:noProof/>
            <w:webHidden/>
          </w:rPr>
          <w:t>8</w:t>
        </w:r>
        <w:r w:rsidR="00751766" w:rsidRPr="00751766">
          <w:rPr>
            <w:b/>
            <w:bCs/>
            <w:noProof/>
            <w:webHidden/>
          </w:rPr>
          <w:fldChar w:fldCharType="end"/>
        </w:r>
      </w:hyperlink>
    </w:p>
    <w:p w14:paraId="48AE5FBE" w14:textId="5B3A2D6F" w:rsidR="00751766" w:rsidRDefault="00433581">
      <w:pPr>
        <w:pStyle w:val="21"/>
        <w:rPr>
          <w:rFonts w:asciiTheme="minorHAnsi" w:eastAsiaTheme="minorEastAsia" w:hAnsiTheme="minorHAnsi"/>
          <w:noProof/>
        </w:rPr>
      </w:pPr>
      <w:hyperlink w:anchor="_Toc110351557"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人工智慧</w:t>
        </w:r>
        <w:r w:rsidR="00751766">
          <w:rPr>
            <w:noProof/>
            <w:webHidden/>
          </w:rPr>
          <w:tab/>
        </w:r>
        <w:r w:rsidR="00751766">
          <w:rPr>
            <w:noProof/>
            <w:webHidden/>
          </w:rPr>
          <w:fldChar w:fldCharType="begin"/>
        </w:r>
        <w:r w:rsidR="00751766">
          <w:rPr>
            <w:noProof/>
            <w:webHidden/>
          </w:rPr>
          <w:instrText xml:space="preserve"> PAGEREF _Toc110351557 \h </w:instrText>
        </w:r>
        <w:r w:rsidR="00751766">
          <w:rPr>
            <w:noProof/>
            <w:webHidden/>
          </w:rPr>
        </w:r>
        <w:r w:rsidR="00751766">
          <w:rPr>
            <w:noProof/>
            <w:webHidden/>
          </w:rPr>
          <w:fldChar w:fldCharType="separate"/>
        </w:r>
        <w:r w:rsidR="00BE60C3">
          <w:rPr>
            <w:noProof/>
            <w:webHidden/>
          </w:rPr>
          <w:t>8</w:t>
        </w:r>
        <w:r w:rsidR="00751766">
          <w:rPr>
            <w:noProof/>
            <w:webHidden/>
          </w:rPr>
          <w:fldChar w:fldCharType="end"/>
        </w:r>
      </w:hyperlink>
    </w:p>
    <w:p w14:paraId="649BD9FB" w14:textId="7EF19D14" w:rsidR="00751766" w:rsidRDefault="00433581">
      <w:pPr>
        <w:pStyle w:val="21"/>
        <w:rPr>
          <w:rFonts w:asciiTheme="minorHAnsi" w:eastAsiaTheme="minorEastAsia" w:hAnsiTheme="minorHAnsi"/>
          <w:noProof/>
        </w:rPr>
      </w:pPr>
      <w:hyperlink w:anchor="_Toc110351558"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程式設計與演算法教學</w:t>
        </w:r>
        <w:r w:rsidR="00751766">
          <w:rPr>
            <w:noProof/>
            <w:webHidden/>
          </w:rPr>
          <w:tab/>
        </w:r>
        <w:r w:rsidR="00751766">
          <w:rPr>
            <w:noProof/>
            <w:webHidden/>
          </w:rPr>
          <w:fldChar w:fldCharType="begin"/>
        </w:r>
        <w:r w:rsidR="00751766">
          <w:rPr>
            <w:noProof/>
            <w:webHidden/>
          </w:rPr>
          <w:instrText xml:space="preserve"> PAGEREF _Toc110351558 \h </w:instrText>
        </w:r>
        <w:r w:rsidR="00751766">
          <w:rPr>
            <w:noProof/>
            <w:webHidden/>
          </w:rPr>
        </w:r>
        <w:r w:rsidR="00751766">
          <w:rPr>
            <w:noProof/>
            <w:webHidden/>
          </w:rPr>
          <w:fldChar w:fldCharType="separate"/>
        </w:r>
        <w:r w:rsidR="00BE60C3">
          <w:rPr>
            <w:noProof/>
            <w:webHidden/>
          </w:rPr>
          <w:t>12</w:t>
        </w:r>
        <w:r w:rsidR="00751766">
          <w:rPr>
            <w:noProof/>
            <w:webHidden/>
          </w:rPr>
          <w:fldChar w:fldCharType="end"/>
        </w:r>
      </w:hyperlink>
    </w:p>
    <w:p w14:paraId="4A0669D8" w14:textId="7DB0C8FF" w:rsidR="00751766" w:rsidRDefault="00433581">
      <w:pPr>
        <w:pStyle w:val="21"/>
        <w:rPr>
          <w:rFonts w:asciiTheme="minorHAnsi" w:eastAsiaTheme="minorEastAsia" w:hAnsiTheme="minorHAnsi"/>
          <w:noProof/>
        </w:rPr>
      </w:pPr>
      <w:hyperlink w:anchor="_Toc110351559"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模擬式教學</w:t>
        </w:r>
        <w:r w:rsidR="00751766">
          <w:rPr>
            <w:noProof/>
            <w:webHidden/>
          </w:rPr>
          <w:tab/>
        </w:r>
        <w:r w:rsidR="00751766">
          <w:rPr>
            <w:noProof/>
            <w:webHidden/>
          </w:rPr>
          <w:fldChar w:fldCharType="begin"/>
        </w:r>
        <w:r w:rsidR="00751766">
          <w:rPr>
            <w:noProof/>
            <w:webHidden/>
          </w:rPr>
          <w:instrText xml:space="preserve"> PAGEREF _Toc110351559 \h </w:instrText>
        </w:r>
        <w:r w:rsidR="00751766">
          <w:rPr>
            <w:noProof/>
            <w:webHidden/>
          </w:rPr>
        </w:r>
        <w:r w:rsidR="00751766">
          <w:rPr>
            <w:noProof/>
            <w:webHidden/>
          </w:rPr>
          <w:fldChar w:fldCharType="separate"/>
        </w:r>
        <w:r w:rsidR="00BE60C3">
          <w:rPr>
            <w:noProof/>
            <w:webHidden/>
          </w:rPr>
          <w:t>14</w:t>
        </w:r>
        <w:r w:rsidR="00751766">
          <w:rPr>
            <w:noProof/>
            <w:webHidden/>
          </w:rPr>
          <w:fldChar w:fldCharType="end"/>
        </w:r>
      </w:hyperlink>
    </w:p>
    <w:p w14:paraId="73176061" w14:textId="7F5DF129" w:rsidR="00751766" w:rsidRDefault="00433581">
      <w:pPr>
        <w:pStyle w:val="21"/>
        <w:rPr>
          <w:rFonts w:asciiTheme="minorHAnsi" w:eastAsiaTheme="minorEastAsia" w:hAnsiTheme="minorHAnsi"/>
          <w:noProof/>
        </w:rPr>
      </w:pPr>
      <w:hyperlink w:anchor="_Toc110351560"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演算法視覺化</w:t>
        </w:r>
        <w:r w:rsidR="00751766">
          <w:rPr>
            <w:noProof/>
            <w:webHidden/>
          </w:rPr>
          <w:tab/>
        </w:r>
        <w:r w:rsidR="00751766">
          <w:rPr>
            <w:noProof/>
            <w:webHidden/>
          </w:rPr>
          <w:fldChar w:fldCharType="begin"/>
        </w:r>
        <w:r w:rsidR="00751766">
          <w:rPr>
            <w:noProof/>
            <w:webHidden/>
          </w:rPr>
          <w:instrText xml:space="preserve"> PAGEREF _Toc110351560 \h </w:instrText>
        </w:r>
        <w:r w:rsidR="00751766">
          <w:rPr>
            <w:noProof/>
            <w:webHidden/>
          </w:rPr>
        </w:r>
        <w:r w:rsidR="00751766">
          <w:rPr>
            <w:noProof/>
            <w:webHidden/>
          </w:rPr>
          <w:fldChar w:fldCharType="separate"/>
        </w:r>
        <w:r w:rsidR="00BE60C3">
          <w:rPr>
            <w:noProof/>
            <w:webHidden/>
          </w:rPr>
          <w:t>18</w:t>
        </w:r>
        <w:r w:rsidR="00751766">
          <w:rPr>
            <w:noProof/>
            <w:webHidden/>
          </w:rPr>
          <w:fldChar w:fldCharType="end"/>
        </w:r>
      </w:hyperlink>
    </w:p>
    <w:p w14:paraId="62D94C11" w14:textId="72F5F48B" w:rsidR="00751766" w:rsidRPr="00751766" w:rsidRDefault="00433581"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1" w:history="1">
        <w:r w:rsidR="00751766" w:rsidRPr="00751766">
          <w:rPr>
            <w:rStyle w:val="ad"/>
            <w:rFonts w:hint="eastAsia"/>
            <w:b/>
            <w:bCs/>
            <w:noProof/>
          </w:rPr>
          <w:t>第三章</w:t>
        </w:r>
        <w:r w:rsidR="00751766" w:rsidRPr="00751766">
          <w:rPr>
            <w:rFonts w:asciiTheme="minorHAnsi" w:eastAsiaTheme="minorEastAsia" w:hAnsiTheme="minorHAnsi"/>
            <w:b/>
            <w:bCs/>
            <w:noProof/>
          </w:rPr>
          <w:tab/>
        </w:r>
        <w:r w:rsidR="00751766" w:rsidRPr="00751766">
          <w:rPr>
            <w:rStyle w:val="ad"/>
            <w:rFonts w:hint="eastAsia"/>
            <w:b/>
            <w:bCs/>
            <w:noProof/>
          </w:rPr>
          <w:t>研究方法</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1 \h </w:instrText>
        </w:r>
        <w:r w:rsidR="00751766" w:rsidRPr="00751766">
          <w:rPr>
            <w:b/>
            <w:bCs/>
            <w:noProof/>
            <w:webHidden/>
          </w:rPr>
        </w:r>
        <w:r w:rsidR="00751766" w:rsidRPr="00751766">
          <w:rPr>
            <w:b/>
            <w:bCs/>
            <w:noProof/>
            <w:webHidden/>
          </w:rPr>
          <w:fldChar w:fldCharType="separate"/>
        </w:r>
        <w:r w:rsidR="00BE60C3">
          <w:rPr>
            <w:b/>
            <w:bCs/>
            <w:noProof/>
            <w:webHidden/>
          </w:rPr>
          <w:t>19</w:t>
        </w:r>
        <w:r w:rsidR="00751766" w:rsidRPr="00751766">
          <w:rPr>
            <w:b/>
            <w:bCs/>
            <w:noProof/>
            <w:webHidden/>
          </w:rPr>
          <w:fldChar w:fldCharType="end"/>
        </w:r>
      </w:hyperlink>
    </w:p>
    <w:p w14:paraId="4548187E" w14:textId="61411027" w:rsidR="00751766" w:rsidRDefault="00433581">
      <w:pPr>
        <w:pStyle w:val="21"/>
        <w:rPr>
          <w:rFonts w:asciiTheme="minorHAnsi" w:eastAsiaTheme="minorEastAsia" w:hAnsiTheme="minorHAnsi"/>
          <w:noProof/>
        </w:rPr>
      </w:pPr>
      <w:hyperlink w:anchor="_Toc110351562"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設計與架構</w:t>
        </w:r>
        <w:r w:rsidR="00751766">
          <w:rPr>
            <w:noProof/>
            <w:webHidden/>
          </w:rPr>
          <w:tab/>
        </w:r>
        <w:r w:rsidR="00751766">
          <w:rPr>
            <w:noProof/>
            <w:webHidden/>
          </w:rPr>
          <w:fldChar w:fldCharType="begin"/>
        </w:r>
        <w:r w:rsidR="00751766">
          <w:rPr>
            <w:noProof/>
            <w:webHidden/>
          </w:rPr>
          <w:instrText xml:space="preserve"> PAGEREF _Toc110351562 \h </w:instrText>
        </w:r>
        <w:r w:rsidR="00751766">
          <w:rPr>
            <w:noProof/>
            <w:webHidden/>
          </w:rPr>
        </w:r>
        <w:r w:rsidR="00751766">
          <w:rPr>
            <w:noProof/>
            <w:webHidden/>
          </w:rPr>
          <w:fldChar w:fldCharType="separate"/>
        </w:r>
        <w:r w:rsidR="00BE60C3">
          <w:rPr>
            <w:noProof/>
            <w:webHidden/>
          </w:rPr>
          <w:t>19</w:t>
        </w:r>
        <w:r w:rsidR="00751766">
          <w:rPr>
            <w:noProof/>
            <w:webHidden/>
          </w:rPr>
          <w:fldChar w:fldCharType="end"/>
        </w:r>
      </w:hyperlink>
    </w:p>
    <w:p w14:paraId="79E07E53" w14:textId="0F6DD2C5" w:rsidR="00751766" w:rsidRDefault="00433581">
      <w:pPr>
        <w:pStyle w:val="21"/>
        <w:rPr>
          <w:rFonts w:asciiTheme="minorHAnsi" w:eastAsiaTheme="minorEastAsia" w:hAnsiTheme="minorHAnsi"/>
          <w:noProof/>
        </w:rPr>
      </w:pPr>
      <w:hyperlink w:anchor="_Toc110351563"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實驗參與者</w:t>
        </w:r>
        <w:r w:rsidR="00751766">
          <w:rPr>
            <w:noProof/>
            <w:webHidden/>
          </w:rPr>
          <w:tab/>
        </w:r>
        <w:r w:rsidR="00751766">
          <w:rPr>
            <w:noProof/>
            <w:webHidden/>
          </w:rPr>
          <w:fldChar w:fldCharType="begin"/>
        </w:r>
        <w:r w:rsidR="00751766">
          <w:rPr>
            <w:noProof/>
            <w:webHidden/>
          </w:rPr>
          <w:instrText xml:space="preserve"> PAGEREF _Toc110351563 \h </w:instrText>
        </w:r>
        <w:r w:rsidR="00751766">
          <w:rPr>
            <w:noProof/>
            <w:webHidden/>
          </w:rPr>
        </w:r>
        <w:r w:rsidR="00751766">
          <w:rPr>
            <w:noProof/>
            <w:webHidden/>
          </w:rPr>
          <w:fldChar w:fldCharType="separate"/>
        </w:r>
        <w:r w:rsidR="00BE60C3">
          <w:rPr>
            <w:noProof/>
            <w:webHidden/>
          </w:rPr>
          <w:t>21</w:t>
        </w:r>
        <w:r w:rsidR="00751766">
          <w:rPr>
            <w:noProof/>
            <w:webHidden/>
          </w:rPr>
          <w:fldChar w:fldCharType="end"/>
        </w:r>
      </w:hyperlink>
    </w:p>
    <w:p w14:paraId="345B2D37" w14:textId="1B8F80A6" w:rsidR="00751766" w:rsidRDefault="00433581">
      <w:pPr>
        <w:pStyle w:val="21"/>
        <w:rPr>
          <w:rFonts w:asciiTheme="minorHAnsi" w:eastAsiaTheme="minorEastAsia" w:hAnsiTheme="minorHAnsi"/>
          <w:noProof/>
        </w:rPr>
      </w:pPr>
      <w:hyperlink w:anchor="_Toc110351564"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視覺化模擬輔助教學</w:t>
        </w:r>
        <w:r w:rsidR="00751766">
          <w:rPr>
            <w:noProof/>
            <w:webHidden/>
          </w:rPr>
          <w:tab/>
        </w:r>
        <w:r w:rsidR="00751766">
          <w:rPr>
            <w:noProof/>
            <w:webHidden/>
          </w:rPr>
          <w:fldChar w:fldCharType="begin"/>
        </w:r>
        <w:r w:rsidR="00751766">
          <w:rPr>
            <w:noProof/>
            <w:webHidden/>
          </w:rPr>
          <w:instrText xml:space="preserve"> PAGEREF _Toc110351564 \h </w:instrText>
        </w:r>
        <w:r w:rsidR="00751766">
          <w:rPr>
            <w:noProof/>
            <w:webHidden/>
          </w:rPr>
        </w:r>
        <w:r w:rsidR="00751766">
          <w:rPr>
            <w:noProof/>
            <w:webHidden/>
          </w:rPr>
          <w:fldChar w:fldCharType="separate"/>
        </w:r>
        <w:r w:rsidR="00BE60C3">
          <w:rPr>
            <w:noProof/>
            <w:webHidden/>
          </w:rPr>
          <w:t>22</w:t>
        </w:r>
        <w:r w:rsidR="00751766">
          <w:rPr>
            <w:noProof/>
            <w:webHidden/>
          </w:rPr>
          <w:fldChar w:fldCharType="end"/>
        </w:r>
      </w:hyperlink>
    </w:p>
    <w:p w14:paraId="28E26296" w14:textId="2058EDA3" w:rsidR="00751766" w:rsidRDefault="00433581">
      <w:pPr>
        <w:pStyle w:val="21"/>
        <w:rPr>
          <w:rFonts w:asciiTheme="minorHAnsi" w:eastAsiaTheme="minorEastAsia" w:hAnsiTheme="minorHAnsi"/>
          <w:noProof/>
        </w:rPr>
      </w:pPr>
      <w:hyperlink w:anchor="_Toc110351565"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研究程序</w:t>
        </w:r>
        <w:r w:rsidR="00751766">
          <w:rPr>
            <w:noProof/>
            <w:webHidden/>
          </w:rPr>
          <w:tab/>
        </w:r>
        <w:r w:rsidR="00751766">
          <w:rPr>
            <w:noProof/>
            <w:webHidden/>
          </w:rPr>
          <w:fldChar w:fldCharType="begin"/>
        </w:r>
        <w:r w:rsidR="00751766">
          <w:rPr>
            <w:noProof/>
            <w:webHidden/>
          </w:rPr>
          <w:instrText xml:space="preserve"> PAGEREF _Toc110351565 \h </w:instrText>
        </w:r>
        <w:r w:rsidR="00751766">
          <w:rPr>
            <w:noProof/>
            <w:webHidden/>
          </w:rPr>
        </w:r>
        <w:r w:rsidR="00751766">
          <w:rPr>
            <w:noProof/>
            <w:webHidden/>
          </w:rPr>
          <w:fldChar w:fldCharType="separate"/>
        </w:r>
        <w:r w:rsidR="00BE60C3">
          <w:rPr>
            <w:noProof/>
            <w:webHidden/>
          </w:rPr>
          <w:t>32</w:t>
        </w:r>
        <w:r w:rsidR="00751766">
          <w:rPr>
            <w:noProof/>
            <w:webHidden/>
          </w:rPr>
          <w:fldChar w:fldCharType="end"/>
        </w:r>
      </w:hyperlink>
    </w:p>
    <w:p w14:paraId="0FECD289" w14:textId="5B1502A0" w:rsidR="00751766" w:rsidRDefault="00433581">
      <w:pPr>
        <w:pStyle w:val="21"/>
        <w:rPr>
          <w:rFonts w:asciiTheme="minorHAnsi" w:eastAsiaTheme="minorEastAsia" w:hAnsiTheme="minorHAnsi"/>
          <w:noProof/>
        </w:rPr>
      </w:pPr>
      <w:hyperlink w:anchor="_Toc110351566"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研究工具</w:t>
        </w:r>
        <w:r w:rsidR="00751766">
          <w:rPr>
            <w:noProof/>
            <w:webHidden/>
          </w:rPr>
          <w:tab/>
        </w:r>
        <w:r w:rsidR="00751766">
          <w:rPr>
            <w:noProof/>
            <w:webHidden/>
          </w:rPr>
          <w:fldChar w:fldCharType="begin"/>
        </w:r>
        <w:r w:rsidR="00751766">
          <w:rPr>
            <w:noProof/>
            <w:webHidden/>
          </w:rPr>
          <w:instrText xml:space="preserve"> PAGEREF _Toc110351566 \h </w:instrText>
        </w:r>
        <w:r w:rsidR="00751766">
          <w:rPr>
            <w:noProof/>
            <w:webHidden/>
          </w:rPr>
        </w:r>
        <w:r w:rsidR="00751766">
          <w:rPr>
            <w:noProof/>
            <w:webHidden/>
          </w:rPr>
          <w:fldChar w:fldCharType="separate"/>
        </w:r>
        <w:r w:rsidR="00BE60C3">
          <w:rPr>
            <w:noProof/>
            <w:webHidden/>
          </w:rPr>
          <w:t>38</w:t>
        </w:r>
        <w:r w:rsidR="00751766">
          <w:rPr>
            <w:noProof/>
            <w:webHidden/>
          </w:rPr>
          <w:fldChar w:fldCharType="end"/>
        </w:r>
      </w:hyperlink>
    </w:p>
    <w:p w14:paraId="0B559489" w14:textId="7521B447" w:rsidR="00751766" w:rsidRDefault="00433581">
      <w:pPr>
        <w:pStyle w:val="21"/>
        <w:rPr>
          <w:rFonts w:asciiTheme="minorHAnsi" w:eastAsiaTheme="minorEastAsia" w:hAnsiTheme="minorHAnsi"/>
          <w:noProof/>
        </w:rPr>
      </w:pPr>
      <w:hyperlink w:anchor="_Toc110351567" w:history="1">
        <w:r w:rsidR="00751766" w:rsidRPr="00DD4D49">
          <w:rPr>
            <w:rStyle w:val="ad"/>
            <w:rFonts w:hint="eastAsia"/>
            <w:noProof/>
          </w:rPr>
          <w:t>第六節</w:t>
        </w:r>
        <w:r w:rsidR="00751766">
          <w:rPr>
            <w:rFonts w:asciiTheme="minorHAnsi" w:eastAsiaTheme="minorEastAsia" w:hAnsiTheme="minorHAnsi"/>
            <w:noProof/>
          </w:rPr>
          <w:tab/>
        </w:r>
        <w:r w:rsidR="00751766" w:rsidRPr="00DD4D49">
          <w:rPr>
            <w:rStyle w:val="ad"/>
            <w:rFonts w:hint="eastAsia"/>
            <w:noProof/>
          </w:rPr>
          <w:t>資料蒐集與分析</w:t>
        </w:r>
        <w:r w:rsidR="00751766">
          <w:rPr>
            <w:noProof/>
            <w:webHidden/>
          </w:rPr>
          <w:tab/>
        </w:r>
        <w:r w:rsidR="00751766">
          <w:rPr>
            <w:noProof/>
            <w:webHidden/>
          </w:rPr>
          <w:fldChar w:fldCharType="begin"/>
        </w:r>
        <w:r w:rsidR="00751766">
          <w:rPr>
            <w:noProof/>
            <w:webHidden/>
          </w:rPr>
          <w:instrText xml:space="preserve"> PAGEREF _Toc110351567 \h </w:instrText>
        </w:r>
        <w:r w:rsidR="00751766">
          <w:rPr>
            <w:noProof/>
            <w:webHidden/>
          </w:rPr>
        </w:r>
        <w:r w:rsidR="00751766">
          <w:rPr>
            <w:noProof/>
            <w:webHidden/>
          </w:rPr>
          <w:fldChar w:fldCharType="separate"/>
        </w:r>
        <w:r w:rsidR="00BE60C3">
          <w:rPr>
            <w:noProof/>
            <w:webHidden/>
          </w:rPr>
          <w:t>43</w:t>
        </w:r>
        <w:r w:rsidR="00751766">
          <w:rPr>
            <w:noProof/>
            <w:webHidden/>
          </w:rPr>
          <w:fldChar w:fldCharType="end"/>
        </w:r>
      </w:hyperlink>
    </w:p>
    <w:p w14:paraId="6D2FF92C" w14:textId="163F4276" w:rsidR="00751766" w:rsidRPr="00751766" w:rsidRDefault="00433581"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8" w:history="1">
        <w:r w:rsidR="00751766" w:rsidRPr="00751766">
          <w:rPr>
            <w:rStyle w:val="ad"/>
            <w:rFonts w:hint="eastAsia"/>
            <w:b/>
            <w:bCs/>
            <w:noProof/>
          </w:rPr>
          <w:t>第四章</w:t>
        </w:r>
        <w:r w:rsidR="00751766" w:rsidRPr="00751766">
          <w:rPr>
            <w:rFonts w:asciiTheme="minorHAnsi" w:eastAsiaTheme="minorEastAsia" w:hAnsiTheme="minorHAnsi"/>
            <w:b/>
            <w:bCs/>
            <w:noProof/>
          </w:rPr>
          <w:tab/>
        </w:r>
        <w:r w:rsidR="00751766" w:rsidRPr="00751766">
          <w:rPr>
            <w:rStyle w:val="ad"/>
            <w:rFonts w:hint="eastAsia"/>
            <w:b/>
            <w:bCs/>
            <w:noProof/>
          </w:rPr>
          <w:t>分析結果與討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8 \h </w:instrText>
        </w:r>
        <w:r w:rsidR="00751766" w:rsidRPr="00751766">
          <w:rPr>
            <w:b/>
            <w:bCs/>
            <w:noProof/>
            <w:webHidden/>
          </w:rPr>
        </w:r>
        <w:r w:rsidR="00751766" w:rsidRPr="00751766">
          <w:rPr>
            <w:b/>
            <w:bCs/>
            <w:noProof/>
            <w:webHidden/>
          </w:rPr>
          <w:fldChar w:fldCharType="separate"/>
        </w:r>
        <w:r w:rsidR="00BE60C3">
          <w:rPr>
            <w:b/>
            <w:bCs/>
            <w:noProof/>
            <w:webHidden/>
          </w:rPr>
          <w:t>46</w:t>
        </w:r>
        <w:r w:rsidR="00751766" w:rsidRPr="00751766">
          <w:rPr>
            <w:b/>
            <w:bCs/>
            <w:noProof/>
            <w:webHidden/>
          </w:rPr>
          <w:fldChar w:fldCharType="end"/>
        </w:r>
      </w:hyperlink>
    </w:p>
    <w:p w14:paraId="64771008" w14:textId="62A3FBAA" w:rsidR="00751766" w:rsidRDefault="00433581">
      <w:pPr>
        <w:pStyle w:val="21"/>
        <w:rPr>
          <w:rFonts w:asciiTheme="minorHAnsi" w:eastAsiaTheme="minorEastAsia" w:hAnsiTheme="minorHAnsi"/>
          <w:noProof/>
        </w:rPr>
      </w:pPr>
      <w:hyperlink w:anchor="_Toc110351569"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對人工智慧學習成就之影響</w:t>
        </w:r>
        <w:r w:rsidR="00751766">
          <w:rPr>
            <w:noProof/>
            <w:webHidden/>
          </w:rPr>
          <w:tab/>
        </w:r>
        <w:r w:rsidR="00751766">
          <w:rPr>
            <w:noProof/>
            <w:webHidden/>
          </w:rPr>
          <w:fldChar w:fldCharType="begin"/>
        </w:r>
        <w:r w:rsidR="00751766">
          <w:rPr>
            <w:noProof/>
            <w:webHidden/>
          </w:rPr>
          <w:instrText xml:space="preserve"> PAGEREF _Toc110351569 \h </w:instrText>
        </w:r>
        <w:r w:rsidR="00751766">
          <w:rPr>
            <w:noProof/>
            <w:webHidden/>
          </w:rPr>
        </w:r>
        <w:r w:rsidR="00751766">
          <w:rPr>
            <w:noProof/>
            <w:webHidden/>
          </w:rPr>
          <w:fldChar w:fldCharType="separate"/>
        </w:r>
        <w:r w:rsidR="00BE60C3">
          <w:rPr>
            <w:noProof/>
            <w:webHidden/>
          </w:rPr>
          <w:t>46</w:t>
        </w:r>
        <w:r w:rsidR="00751766">
          <w:rPr>
            <w:noProof/>
            <w:webHidden/>
          </w:rPr>
          <w:fldChar w:fldCharType="end"/>
        </w:r>
      </w:hyperlink>
    </w:p>
    <w:p w14:paraId="46AEF745" w14:textId="70C45580" w:rsidR="00751766" w:rsidRDefault="00433581">
      <w:pPr>
        <w:pStyle w:val="21"/>
        <w:rPr>
          <w:rFonts w:asciiTheme="minorHAnsi" w:eastAsiaTheme="minorEastAsia" w:hAnsiTheme="minorHAnsi"/>
          <w:noProof/>
        </w:rPr>
      </w:pPr>
      <w:hyperlink w:anchor="_Toc110351570"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對學習態度之影響</w:t>
        </w:r>
        <w:r w:rsidR="00751766">
          <w:rPr>
            <w:noProof/>
            <w:webHidden/>
          </w:rPr>
          <w:tab/>
        </w:r>
        <w:r w:rsidR="00751766">
          <w:rPr>
            <w:noProof/>
            <w:webHidden/>
          </w:rPr>
          <w:fldChar w:fldCharType="begin"/>
        </w:r>
        <w:r w:rsidR="00751766">
          <w:rPr>
            <w:noProof/>
            <w:webHidden/>
          </w:rPr>
          <w:instrText xml:space="preserve"> PAGEREF _Toc110351570 \h </w:instrText>
        </w:r>
        <w:r w:rsidR="00751766">
          <w:rPr>
            <w:noProof/>
            <w:webHidden/>
          </w:rPr>
        </w:r>
        <w:r w:rsidR="00751766">
          <w:rPr>
            <w:noProof/>
            <w:webHidden/>
          </w:rPr>
          <w:fldChar w:fldCharType="separate"/>
        </w:r>
        <w:r w:rsidR="00BE60C3">
          <w:rPr>
            <w:noProof/>
            <w:webHidden/>
          </w:rPr>
          <w:t>52</w:t>
        </w:r>
        <w:r w:rsidR="00751766">
          <w:rPr>
            <w:noProof/>
            <w:webHidden/>
          </w:rPr>
          <w:fldChar w:fldCharType="end"/>
        </w:r>
      </w:hyperlink>
    </w:p>
    <w:p w14:paraId="4150EF47" w14:textId="23D9669F" w:rsidR="00751766" w:rsidRDefault="00433581">
      <w:pPr>
        <w:pStyle w:val="21"/>
        <w:rPr>
          <w:rFonts w:asciiTheme="minorHAnsi" w:eastAsiaTheme="minorEastAsia" w:hAnsiTheme="minorHAnsi"/>
          <w:noProof/>
        </w:rPr>
      </w:pPr>
      <w:hyperlink w:anchor="_Toc110351571"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bCs/>
            <w:noProof/>
          </w:rPr>
          <w:t>學生對視覺化模擬輔助教學之感受</w:t>
        </w:r>
        <w:r w:rsidR="00751766">
          <w:rPr>
            <w:noProof/>
            <w:webHidden/>
          </w:rPr>
          <w:tab/>
        </w:r>
        <w:r w:rsidR="00751766">
          <w:rPr>
            <w:noProof/>
            <w:webHidden/>
          </w:rPr>
          <w:fldChar w:fldCharType="begin"/>
        </w:r>
        <w:r w:rsidR="00751766">
          <w:rPr>
            <w:noProof/>
            <w:webHidden/>
          </w:rPr>
          <w:instrText xml:space="preserve"> PAGEREF _Toc110351571 \h </w:instrText>
        </w:r>
        <w:r w:rsidR="00751766">
          <w:rPr>
            <w:noProof/>
            <w:webHidden/>
          </w:rPr>
        </w:r>
        <w:r w:rsidR="00751766">
          <w:rPr>
            <w:noProof/>
            <w:webHidden/>
          </w:rPr>
          <w:fldChar w:fldCharType="separate"/>
        </w:r>
        <w:r w:rsidR="00BE60C3">
          <w:rPr>
            <w:noProof/>
            <w:webHidden/>
          </w:rPr>
          <w:t>57</w:t>
        </w:r>
        <w:r w:rsidR="00751766">
          <w:rPr>
            <w:noProof/>
            <w:webHidden/>
          </w:rPr>
          <w:fldChar w:fldCharType="end"/>
        </w:r>
      </w:hyperlink>
    </w:p>
    <w:p w14:paraId="58F84F22" w14:textId="254FA0B8" w:rsidR="00751766" w:rsidRDefault="00433581">
      <w:pPr>
        <w:pStyle w:val="21"/>
        <w:rPr>
          <w:rFonts w:asciiTheme="minorHAnsi" w:eastAsiaTheme="minorEastAsia" w:hAnsiTheme="minorHAnsi"/>
          <w:noProof/>
        </w:rPr>
      </w:pPr>
      <w:hyperlink w:anchor="_Toc110351572"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講述式教學之感受</w:t>
        </w:r>
        <w:r w:rsidR="00751766">
          <w:rPr>
            <w:noProof/>
            <w:webHidden/>
          </w:rPr>
          <w:tab/>
        </w:r>
        <w:r w:rsidR="00751766">
          <w:rPr>
            <w:noProof/>
            <w:webHidden/>
          </w:rPr>
          <w:fldChar w:fldCharType="begin"/>
        </w:r>
        <w:r w:rsidR="00751766">
          <w:rPr>
            <w:noProof/>
            <w:webHidden/>
          </w:rPr>
          <w:instrText xml:space="preserve"> PAGEREF _Toc110351572 \h </w:instrText>
        </w:r>
        <w:r w:rsidR="00751766">
          <w:rPr>
            <w:noProof/>
            <w:webHidden/>
          </w:rPr>
        </w:r>
        <w:r w:rsidR="00751766">
          <w:rPr>
            <w:noProof/>
            <w:webHidden/>
          </w:rPr>
          <w:fldChar w:fldCharType="separate"/>
        </w:r>
        <w:r w:rsidR="00BE60C3">
          <w:rPr>
            <w:noProof/>
            <w:webHidden/>
          </w:rPr>
          <w:t>62</w:t>
        </w:r>
        <w:r w:rsidR="00751766">
          <w:rPr>
            <w:noProof/>
            <w:webHidden/>
          </w:rPr>
          <w:fldChar w:fldCharType="end"/>
        </w:r>
      </w:hyperlink>
    </w:p>
    <w:p w14:paraId="4900AB1C" w14:textId="6B526076" w:rsidR="00751766" w:rsidRDefault="00433581">
      <w:pPr>
        <w:pStyle w:val="21"/>
        <w:rPr>
          <w:rFonts w:asciiTheme="minorHAnsi" w:eastAsiaTheme="minorEastAsia" w:hAnsiTheme="minorHAnsi"/>
          <w:noProof/>
        </w:rPr>
      </w:pPr>
      <w:hyperlink w:anchor="_Toc110351573"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討論</w:t>
        </w:r>
        <w:r w:rsidR="00751766">
          <w:rPr>
            <w:noProof/>
            <w:webHidden/>
          </w:rPr>
          <w:tab/>
        </w:r>
        <w:r w:rsidR="00751766">
          <w:rPr>
            <w:noProof/>
            <w:webHidden/>
          </w:rPr>
          <w:fldChar w:fldCharType="begin"/>
        </w:r>
        <w:r w:rsidR="00751766">
          <w:rPr>
            <w:noProof/>
            <w:webHidden/>
          </w:rPr>
          <w:instrText xml:space="preserve"> PAGEREF _Toc110351573 \h </w:instrText>
        </w:r>
        <w:r w:rsidR="00751766">
          <w:rPr>
            <w:noProof/>
            <w:webHidden/>
          </w:rPr>
        </w:r>
        <w:r w:rsidR="00751766">
          <w:rPr>
            <w:noProof/>
            <w:webHidden/>
          </w:rPr>
          <w:fldChar w:fldCharType="separate"/>
        </w:r>
        <w:r w:rsidR="00BE60C3">
          <w:rPr>
            <w:noProof/>
            <w:webHidden/>
          </w:rPr>
          <w:t>64</w:t>
        </w:r>
        <w:r w:rsidR="00751766">
          <w:rPr>
            <w:noProof/>
            <w:webHidden/>
          </w:rPr>
          <w:fldChar w:fldCharType="end"/>
        </w:r>
      </w:hyperlink>
    </w:p>
    <w:p w14:paraId="39B13042" w14:textId="37607B6D" w:rsidR="00751766" w:rsidRPr="00751766" w:rsidRDefault="00433581"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74" w:history="1">
        <w:r w:rsidR="00751766" w:rsidRPr="00751766">
          <w:rPr>
            <w:rStyle w:val="ad"/>
            <w:rFonts w:hint="eastAsia"/>
            <w:b/>
            <w:bCs/>
            <w:noProof/>
          </w:rPr>
          <w:t>第五章</w:t>
        </w:r>
        <w:r w:rsidR="00751766" w:rsidRPr="00751766">
          <w:rPr>
            <w:rFonts w:asciiTheme="minorHAnsi" w:eastAsiaTheme="minorEastAsia" w:hAnsiTheme="minorHAnsi"/>
            <w:b/>
            <w:bCs/>
            <w:noProof/>
          </w:rPr>
          <w:tab/>
        </w:r>
        <w:r w:rsidR="00751766" w:rsidRPr="00751766">
          <w:rPr>
            <w:rStyle w:val="ad"/>
            <w:rFonts w:hint="eastAsia"/>
            <w:b/>
            <w:bCs/>
            <w:noProof/>
          </w:rPr>
          <w:t>結論與建議</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4 \h </w:instrText>
        </w:r>
        <w:r w:rsidR="00751766" w:rsidRPr="00751766">
          <w:rPr>
            <w:b/>
            <w:bCs/>
            <w:noProof/>
            <w:webHidden/>
          </w:rPr>
        </w:r>
        <w:r w:rsidR="00751766" w:rsidRPr="00751766">
          <w:rPr>
            <w:b/>
            <w:bCs/>
            <w:noProof/>
            <w:webHidden/>
          </w:rPr>
          <w:fldChar w:fldCharType="separate"/>
        </w:r>
        <w:r w:rsidR="00BE60C3">
          <w:rPr>
            <w:b/>
            <w:bCs/>
            <w:noProof/>
            <w:webHidden/>
          </w:rPr>
          <w:t>85</w:t>
        </w:r>
        <w:r w:rsidR="00751766" w:rsidRPr="00751766">
          <w:rPr>
            <w:b/>
            <w:bCs/>
            <w:noProof/>
            <w:webHidden/>
          </w:rPr>
          <w:fldChar w:fldCharType="end"/>
        </w:r>
      </w:hyperlink>
    </w:p>
    <w:p w14:paraId="5D951AB5" w14:textId="41FF7A5B" w:rsidR="00751766" w:rsidRDefault="00433581">
      <w:pPr>
        <w:pStyle w:val="21"/>
        <w:rPr>
          <w:rFonts w:asciiTheme="minorHAnsi" w:eastAsiaTheme="minorEastAsia" w:hAnsiTheme="minorHAnsi"/>
          <w:noProof/>
        </w:rPr>
      </w:pPr>
      <w:hyperlink w:anchor="_Toc110351575"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結論</w:t>
        </w:r>
        <w:r w:rsidR="00751766">
          <w:rPr>
            <w:noProof/>
            <w:webHidden/>
          </w:rPr>
          <w:tab/>
        </w:r>
        <w:r w:rsidR="00751766">
          <w:rPr>
            <w:noProof/>
            <w:webHidden/>
          </w:rPr>
          <w:fldChar w:fldCharType="begin"/>
        </w:r>
        <w:r w:rsidR="00751766">
          <w:rPr>
            <w:noProof/>
            <w:webHidden/>
          </w:rPr>
          <w:instrText xml:space="preserve"> PAGEREF _Toc110351575 \h </w:instrText>
        </w:r>
        <w:r w:rsidR="00751766">
          <w:rPr>
            <w:noProof/>
            <w:webHidden/>
          </w:rPr>
        </w:r>
        <w:r w:rsidR="00751766">
          <w:rPr>
            <w:noProof/>
            <w:webHidden/>
          </w:rPr>
          <w:fldChar w:fldCharType="separate"/>
        </w:r>
        <w:r w:rsidR="00BE60C3">
          <w:rPr>
            <w:noProof/>
            <w:webHidden/>
          </w:rPr>
          <w:t>85</w:t>
        </w:r>
        <w:r w:rsidR="00751766">
          <w:rPr>
            <w:noProof/>
            <w:webHidden/>
          </w:rPr>
          <w:fldChar w:fldCharType="end"/>
        </w:r>
      </w:hyperlink>
    </w:p>
    <w:p w14:paraId="3C2E7D94" w14:textId="54751B08" w:rsidR="00751766" w:rsidRDefault="00433581">
      <w:pPr>
        <w:pStyle w:val="21"/>
        <w:rPr>
          <w:rFonts w:asciiTheme="minorHAnsi" w:eastAsiaTheme="minorEastAsia" w:hAnsiTheme="minorHAnsi"/>
          <w:noProof/>
        </w:rPr>
      </w:pPr>
      <w:hyperlink w:anchor="_Toc110351576"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建議</w:t>
        </w:r>
        <w:r w:rsidR="00751766">
          <w:rPr>
            <w:noProof/>
            <w:webHidden/>
          </w:rPr>
          <w:tab/>
        </w:r>
        <w:r w:rsidR="00751766">
          <w:rPr>
            <w:noProof/>
            <w:webHidden/>
          </w:rPr>
          <w:fldChar w:fldCharType="begin"/>
        </w:r>
        <w:r w:rsidR="00751766">
          <w:rPr>
            <w:noProof/>
            <w:webHidden/>
          </w:rPr>
          <w:instrText xml:space="preserve"> PAGEREF _Toc110351576 \h </w:instrText>
        </w:r>
        <w:r w:rsidR="00751766">
          <w:rPr>
            <w:noProof/>
            <w:webHidden/>
          </w:rPr>
        </w:r>
        <w:r w:rsidR="00751766">
          <w:rPr>
            <w:noProof/>
            <w:webHidden/>
          </w:rPr>
          <w:fldChar w:fldCharType="separate"/>
        </w:r>
        <w:r w:rsidR="00BE60C3">
          <w:rPr>
            <w:noProof/>
            <w:webHidden/>
          </w:rPr>
          <w:t>90</w:t>
        </w:r>
        <w:r w:rsidR="00751766">
          <w:rPr>
            <w:noProof/>
            <w:webHidden/>
          </w:rPr>
          <w:fldChar w:fldCharType="end"/>
        </w:r>
      </w:hyperlink>
    </w:p>
    <w:p w14:paraId="5E9458DA" w14:textId="6F68A5F6" w:rsidR="00751766" w:rsidRPr="00751766" w:rsidRDefault="00433581" w:rsidP="00751766">
      <w:pPr>
        <w:pStyle w:val="12"/>
        <w:tabs>
          <w:tab w:val="right" w:leader="dot" w:pos="8380"/>
        </w:tabs>
        <w:ind w:firstLineChars="0" w:firstLine="0"/>
        <w:rPr>
          <w:rFonts w:asciiTheme="minorHAnsi" w:eastAsiaTheme="minorEastAsia" w:hAnsiTheme="minorHAnsi"/>
          <w:b/>
          <w:bCs/>
          <w:noProof/>
        </w:rPr>
      </w:pPr>
      <w:hyperlink w:anchor="_Toc110351577" w:history="1">
        <w:r w:rsidR="00751766" w:rsidRPr="00751766">
          <w:rPr>
            <w:rStyle w:val="ad"/>
            <w:rFonts w:hint="eastAsia"/>
            <w:b/>
            <w:bCs/>
            <w:noProof/>
          </w:rPr>
          <w:t>參考文獻</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7 \h </w:instrText>
        </w:r>
        <w:r w:rsidR="00751766" w:rsidRPr="00751766">
          <w:rPr>
            <w:b/>
            <w:bCs/>
            <w:noProof/>
            <w:webHidden/>
          </w:rPr>
        </w:r>
        <w:r w:rsidR="00751766" w:rsidRPr="00751766">
          <w:rPr>
            <w:b/>
            <w:bCs/>
            <w:noProof/>
            <w:webHidden/>
          </w:rPr>
          <w:fldChar w:fldCharType="separate"/>
        </w:r>
        <w:r w:rsidR="00BE60C3">
          <w:rPr>
            <w:b/>
            <w:bCs/>
            <w:noProof/>
            <w:webHidden/>
          </w:rPr>
          <w:t>92</w:t>
        </w:r>
        <w:r w:rsidR="00751766" w:rsidRPr="00751766">
          <w:rPr>
            <w:b/>
            <w:bCs/>
            <w:noProof/>
            <w:webHidden/>
          </w:rPr>
          <w:fldChar w:fldCharType="end"/>
        </w:r>
      </w:hyperlink>
    </w:p>
    <w:p w14:paraId="7C2184F9" w14:textId="34348066" w:rsidR="00751766" w:rsidRDefault="00433581" w:rsidP="00751766">
      <w:pPr>
        <w:pStyle w:val="12"/>
        <w:tabs>
          <w:tab w:val="right" w:leader="dot" w:pos="8380"/>
        </w:tabs>
        <w:ind w:firstLineChars="0" w:firstLine="0"/>
        <w:rPr>
          <w:rFonts w:asciiTheme="minorHAnsi" w:eastAsiaTheme="minorEastAsia" w:hAnsiTheme="minorHAnsi"/>
          <w:noProof/>
        </w:rPr>
      </w:pPr>
      <w:hyperlink w:anchor="_Toc110351578" w:history="1">
        <w:r w:rsidR="00751766" w:rsidRPr="00DD4D49">
          <w:rPr>
            <w:rStyle w:val="ad"/>
            <w:rFonts w:hint="eastAsia"/>
            <w:noProof/>
          </w:rPr>
          <w:t>附錄一</w:t>
        </w:r>
        <w:r w:rsidR="00751766" w:rsidRPr="00DD4D49">
          <w:rPr>
            <w:rStyle w:val="ad"/>
            <w:noProof/>
          </w:rPr>
          <w:t xml:space="preserve">  </w:t>
        </w:r>
        <w:r w:rsidR="00751766" w:rsidRPr="00DD4D49">
          <w:rPr>
            <w:rStyle w:val="ad"/>
            <w:rFonts w:hint="eastAsia"/>
            <w:noProof/>
          </w:rPr>
          <w:t>類神經網路概念學習單</w:t>
        </w:r>
        <w:r w:rsidR="00751766">
          <w:rPr>
            <w:noProof/>
            <w:webHidden/>
          </w:rPr>
          <w:tab/>
        </w:r>
        <w:r w:rsidR="00751766">
          <w:rPr>
            <w:noProof/>
            <w:webHidden/>
          </w:rPr>
          <w:fldChar w:fldCharType="begin"/>
        </w:r>
        <w:r w:rsidR="00751766">
          <w:rPr>
            <w:noProof/>
            <w:webHidden/>
          </w:rPr>
          <w:instrText xml:space="preserve"> PAGEREF _Toc110351578 \h </w:instrText>
        </w:r>
        <w:r w:rsidR="00751766">
          <w:rPr>
            <w:noProof/>
            <w:webHidden/>
          </w:rPr>
        </w:r>
        <w:r w:rsidR="00751766">
          <w:rPr>
            <w:noProof/>
            <w:webHidden/>
          </w:rPr>
          <w:fldChar w:fldCharType="separate"/>
        </w:r>
        <w:r w:rsidR="00BE60C3">
          <w:rPr>
            <w:noProof/>
            <w:webHidden/>
          </w:rPr>
          <w:t>100</w:t>
        </w:r>
        <w:r w:rsidR="00751766">
          <w:rPr>
            <w:noProof/>
            <w:webHidden/>
          </w:rPr>
          <w:fldChar w:fldCharType="end"/>
        </w:r>
      </w:hyperlink>
    </w:p>
    <w:p w14:paraId="2CF7463C" w14:textId="5D800727" w:rsidR="00751766" w:rsidRDefault="00433581" w:rsidP="00751766">
      <w:pPr>
        <w:pStyle w:val="12"/>
        <w:tabs>
          <w:tab w:val="right" w:leader="dot" w:pos="8380"/>
        </w:tabs>
        <w:ind w:firstLineChars="0" w:firstLine="0"/>
        <w:rPr>
          <w:rFonts w:asciiTheme="minorHAnsi" w:eastAsiaTheme="minorEastAsia" w:hAnsiTheme="minorHAnsi"/>
          <w:noProof/>
        </w:rPr>
      </w:pPr>
      <w:hyperlink w:anchor="_Toc110351579" w:history="1">
        <w:r w:rsidR="00751766" w:rsidRPr="00DD4D49">
          <w:rPr>
            <w:rStyle w:val="ad"/>
            <w:rFonts w:hint="eastAsia"/>
            <w:noProof/>
          </w:rPr>
          <w:t>附錄二</w:t>
        </w:r>
        <w:r w:rsidR="00751766" w:rsidRPr="00DD4D49">
          <w:rPr>
            <w:rStyle w:val="ad"/>
            <w:noProof/>
          </w:rPr>
          <w:t xml:space="preserve">  </w:t>
        </w:r>
        <w:r w:rsidR="00751766" w:rsidRPr="00DD4D49">
          <w:rPr>
            <w:rStyle w:val="ad"/>
            <w:rFonts w:hint="eastAsia"/>
            <w:noProof/>
          </w:rPr>
          <w:t>程式設計學習單</w:t>
        </w:r>
        <w:r w:rsidR="00751766">
          <w:rPr>
            <w:noProof/>
            <w:webHidden/>
          </w:rPr>
          <w:tab/>
        </w:r>
        <w:r w:rsidR="00751766">
          <w:rPr>
            <w:noProof/>
            <w:webHidden/>
          </w:rPr>
          <w:fldChar w:fldCharType="begin"/>
        </w:r>
        <w:r w:rsidR="00751766">
          <w:rPr>
            <w:noProof/>
            <w:webHidden/>
          </w:rPr>
          <w:instrText xml:space="preserve"> PAGEREF _Toc110351579 \h </w:instrText>
        </w:r>
        <w:r w:rsidR="00751766">
          <w:rPr>
            <w:noProof/>
            <w:webHidden/>
          </w:rPr>
        </w:r>
        <w:r w:rsidR="00751766">
          <w:rPr>
            <w:noProof/>
            <w:webHidden/>
          </w:rPr>
          <w:fldChar w:fldCharType="separate"/>
        </w:r>
        <w:r w:rsidR="00BE60C3">
          <w:rPr>
            <w:noProof/>
            <w:webHidden/>
          </w:rPr>
          <w:t>141</w:t>
        </w:r>
        <w:r w:rsidR="00751766">
          <w:rPr>
            <w:noProof/>
            <w:webHidden/>
          </w:rPr>
          <w:fldChar w:fldCharType="end"/>
        </w:r>
      </w:hyperlink>
    </w:p>
    <w:p w14:paraId="254E365A" w14:textId="5F9DDFC4" w:rsidR="00751766" w:rsidRDefault="00433581" w:rsidP="00751766">
      <w:pPr>
        <w:pStyle w:val="12"/>
        <w:tabs>
          <w:tab w:val="right" w:leader="dot" w:pos="8380"/>
        </w:tabs>
        <w:ind w:firstLineChars="0" w:firstLine="0"/>
        <w:rPr>
          <w:rFonts w:asciiTheme="minorHAnsi" w:eastAsiaTheme="minorEastAsia" w:hAnsiTheme="minorHAnsi"/>
          <w:noProof/>
        </w:rPr>
      </w:pPr>
      <w:hyperlink w:anchor="_Toc110351580" w:history="1">
        <w:r w:rsidR="00751766" w:rsidRPr="00DD4D49">
          <w:rPr>
            <w:rStyle w:val="ad"/>
            <w:rFonts w:hint="eastAsia"/>
            <w:noProof/>
          </w:rPr>
          <w:t>附錄三</w:t>
        </w:r>
        <w:r w:rsidR="00751766" w:rsidRPr="00DD4D49">
          <w:rPr>
            <w:rStyle w:val="ad"/>
            <w:noProof/>
          </w:rPr>
          <w:t xml:space="preserve">  </w:t>
        </w:r>
        <w:r w:rsidR="00751766" w:rsidRPr="00DD4D49">
          <w:rPr>
            <w:rStyle w:val="ad"/>
            <w:rFonts w:hint="eastAsia"/>
            <w:noProof/>
          </w:rPr>
          <w:t>隨堂測驗</w:t>
        </w:r>
        <w:r w:rsidR="00751766">
          <w:rPr>
            <w:noProof/>
            <w:webHidden/>
          </w:rPr>
          <w:tab/>
        </w:r>
        <w:r w:rsidR="00751766">
          <w:rPr>
            <w:noProof/>
            <w:webHidden/>
          </w:rPr>
          <w:fldChar w:fldCharType="begin"/>
        </w:r>
        <w:r w:rsidR="00751766">
          <w:rPr>
            <w:noProof/>
            <w:webHidden/>
          </w:rPr>
          <w:instrText xml:space="preserve"> PAGEREF _Toc110351580 \h </w:instrText>
        </w:r>
        <w:r w:rsidR="00751766">
          <w:rPr>
            <w:noProof/>
            <w:webHidden/>
          </w:rPr>
        </w:r>
        <w:r w:rsidR="00751766">
          <w:rPr>
            <w:noProof/>
            <w:webHidden/>
          </w:rPr>
          <w:fldChar w:fldCharType="separate"/>
        </w:r>
        <w:r w:rsidR="00BE60C3">
          <w:rPr>
            <w:noProof/>
            <w:webHidden/>
          </w:rPr>
          <w:t>147</w:t>
        </w:r>
        <w:r w:rsidR="00751766">
          <w:rPr>
            <w:noProof/>
            <w:webHidden/>
          </w:rPr>
          <w:fldChar w:fldCharType="end"/>
        </w:r>
      </w:hyperlink>
    </w:p>
    <w:p w14:paraId="4487EA45" w14:textId="432F789A" w:rsidR="00751766" w:rsidRDefault="00433581" w:rsidP="00751766">
      <w:pPr>
        <w:pStyle w:val="12"/>
        <w:tabs>
          <w:tab w:val="right" w:leader="dot" w:pos="8380"/>
        </w:tabs>
        <w:ind w:firstLineChars="0" w:firstLine="0"/>
        <w:rPr>
          <w:rFonts w:asciiTheme="minorHAnsi" w:eastAsiaTheme="minorEastAsia" w:hAnsiTheme="minorHAnsi"/>
          <w:noProof/>
        </w:rPr>
      </w:pPr>
      <w:hyperlink w:anchor="_Toc110351581" w:history="1">
        <w:r w:rsidR="00751766" w:rsidRPr="00DD4D49">
          <w:rPr>
            <w:rStyle w:val="ad"/>
            <w:rFonts w:hint="eastAsia"/>
            <w:noProof/>
          </w:rPr>
          <w:t>附錄四</w:t>
        </w:r>
        <w:r w:rsidR="00751766" w:rsidRPr="00DD4D49">
          <w:rPr>
            <w:rStyle w:val="ad"/>
            <w:noProof/>
          </w:rPr>
          <w:t xml:space="preserve"> </w:t>
        </w:r>
        <w:r w:rsidR="00751766" w:rsidRPr="00DD4D49">
          <w:rPr>
            <w:rStyle w:val="ad"/>
            <w:rFonts w:hint="eastAsia"/>
            <w:noProof/>
          </w:rPr>
          <w:t>人工智慧概念前測</w:t>
        </w:r>
        <w:r w:rsidR="00751766">
          <w:rPr>
            <w:noProof/>
            <w:webHidden/>
          </w:rPr>
          <w:tab/>
        </w:r>
        <w:r w:rsidR="00751766">
          <w:rPr>
            <w:noProof/>
            <w:webHidden/>
          </w:rPr>
          <w:fldChar w:fldCharType="begin"/>
        </w:r>
        <w:r w:rsidR="00751766">
          <w:rPr>
            <w:noProof/>
            <w:webHidden/>
          </w:rPr>
          <w:instrText xml:space="preserve"> PAGEREF _Toc110351581 \h </w:instrText>
        </w:r>
        <w:r w:rsidR="00751766">
          <w:rPr>
            <w:noProof/>
            <w:webHidden/>
          </w:rPr>
        </w:r>
        <w:r w:rsidR="00751766">
          <w:rPr>
            <w:noProof/>
            <w:webHidden/>
          </w:rPr>
          <w:fldChar w:fldCharType="separate"/>
        </w:r>
        <w:r w:rsidR="00BE60C3">
          <w:rPr>
            <w:noProof/>
            <w:webHidden/>
          </w:rPr>
          <w:t>156</w:t>
        </w:r>
        <w:r w:rsidR="00751766">
          <w:rPr>
            <w:noProof/>
            <w:webHidden/>
          </w:rPr>
          <w:fldChar w:fldCharType="end"/>
        </w:r>
      </w:hyperlink>
    </w:p>
    <w:p w14:paraId="2D332F29" w14:textId="21825357" w:rsidR="00751766" w:rsidRDefault="00433581" w:rsidP="00751766">
      <w:pPr>
        <w:pStyle w:val="12"/>
        <w:tabs>
          <w:tab w:val="right" w:leader="dot" w:pos="8380"/>
        </w:tabs>
        <w:ind w:firstLineChars="0" w:firstLine="0"/>
        <w:rPr>
          <w:rFonts w:asciiTheme="minorHAnsi" w:eastAsiaTheme="minorEastAsia" w:hAnsiTheme="minorHAnsi"/>
          <w:noProof/>
        </w:rPr>
      </w:pPr>
      <w:hyperlink w:anchor="_Toc110351582" w:history="1">
        <w:r w:rsidR="00751766" w:rsidRPr="00DD4D49">
          <w:rPr>
            <w:rStyle w:val="ad"/>
            <w:rFonts w:hint="eastAsia"/>
            <w:noProof/>
          </w:rPr>
          <w:t>附錄五</w:t>
        </w:r>
        <w:r w:rsidR="00751766" w:rsidRPr="00DD4D49">
          <w:rPr>
            <w:rStyle w:val="ad"/>
            <w:noProof/>
          </w:rPr>
          <w:t xml:space="preserve"> </w:t>
        </w:r>
        <w:r w:rsidR="00751766" w:rsidRPr="00DD4D49">
          <w:rPr>
            <w:rStyle w:val="ad"/>
            <w:rFonts w:hint="eastAsia"/>
            <w:noProof/>
          </w:rPr>
          <w:t>人工智慧概念後測</w:t>
        </w:r>
        <w:r w:rsidR="00751766">
          <w:rPr>
            <w:noProof/>
            <w:webHidden/>
          </w:rPr>
          <w:tab/>
        </w:r>
        <w:r w:rsidR="00751766">
          <w:rPr>
            <w:noProof/>
            <w:webHidden/>
          </w:rPr>
          <w:fldChar w:fldCharType="begin"/>
        </w:r>
        <w:r w:rsidR="00751766">
          <w:rPr>
            <w:noProof/>
            <w:webHidden/>
          </w:rPr>
          <w:instrText xml:space="preserve"> PAGEREF _Toc110351582 \h </w:instrText>
        </w:r>
        <w:r w:rsidR="00751766">
          <w:rPr>
            <w:noProof/>
            <w:webHidden/>
          </w:rPr>
        </w:r>
        <w:r w:rsidR="00751766">
          <w:rPr>
            <w:noProof/>
            <w:webHidden/>
          </w:rPr>
          <w:fldChar w:fldCharType="separate"/>
        </w:r>
        <w:r w:rsidR="00BE60C3">
          <w:rPr>
            <w:noProof/>
            <w:webHidden/>
          </w:rPr>
          <w:t>164</w:t>
        </w:r>
        <w:r w:rsidR="00751766">
          <w:rPr>
            <w:noProof/>
            <w:webHidden/>
          </w:rPr>
          <w:fldChar w:fldCharType="end"/>
        </w:r>
      </w:hyperlink>
    </w:p>
    <w:p w14:paraId="1FA5066C" w14:textId="3970A709" w:rsidR="00751766" w:rsidRDefault="00433581" w:rsidP="00751766">
      <w:pPr>
        <w:pStyle w:val="12"/>
        <w:tabs>
          <w:tab w:val="right" w:leader="dot" w:pos="8380"/>
        </w:tabs>
        <w:ind w:firstLineChars="0" w:firstLine="0"/>
        <w:rPr>
          <w:rFonts w:asciiTheme="minorHAnsi" w:eastAsiaTheme="minorEastAsia" w:hAnsiTheme="minorHAnsi"/>
          <w:noProof/>
        </w:rPr>
      </w:pPr>
      <w:hyperlink w:anchor="_Toc110351583" w:history="1">
        <w:r w:rsidR="00751766" w:rsidRPr="00DD4D49">
          <w:rPr>
            <w:rStyle w:val="ad"/>
            <w:rFonts w:hint="eastAsia"/>
            <w:noProof/>
          </w:rPr>
          <w:t>附錄六</w:t>
        </w:r>
        <w:r w:rsidR="00751766" w:rsidRPr="00DD4D49">
          <w:rPr>
            <w:rStyle w:val="ad"/>
            <w:noProof/>
          </w:rPr>
          <w:t xml:space="preserve"> </w:t>
        </w:r>
        <w:r w:rsidR="00751766" w:rsidRPr="00DD4D49">
          <w:rPr>
            <w:rStyle w:val="ad"/>
            <w:rFonts w:hint="eastAsia"/>
            <w:noProof/>
          </w:rPr>
          <w:t>專題實作</w:t>
        </w:r>
        <w:r w:rsidR="00751766">
          <w:rPr>
            <w:noProof/>
            <w:webHidden/>
          </w:rPr>
          <w:tab/>
        </w:r>
        <w:r w:rsidR="00751766">
          <w:rPr>
            <w:noProof/>
            <w:webHidden/>
          </w:rPr>
          <w:fldChar w:fldCharType="begin"/>
        </w:r>
        <w:r w:rsidR="00751766">
          <w:rPr>
            <w:noProof/>
            <w:webHidden/>
          </w:rPr>
          <w:instrText xml:space="preserve"> PAGEREF _Toc110351583 \h </w:instrText>
        </w:r>
        <w:r w:rsidR="00751766">
          <w:rPr>
            <w:noProof/>
            <w:webHidden/>
          </w:rPr>
        </w:r>
        <w:r w:rsidR="00751766">
          <w:rPr>
            <w:noProof/>
            <w:webHidden/>
          </w:rPr>
          <w:fldChar w:fldCharType="separate"/>
        </w:r>
        <w:r w:rsidR="00BE60C3">
          <w:rPr>
            <w:noProof/>
            <w:webHidden/>
          </w:rPr>
          <w:t>170</w:t>
        </w:r>
        <w:r w:rsidR="00751766">
          <w:rPr>
            <w:noProof/>
            <w:webHidden/>
          </w:rPr>
          <w:fldChar w:fldCharType="end"/>
        </w:r>
      </w:hyperlink>
    </w:p>
    <w:p w14:paraId="18F41E80" w14:textId="65566EB3" w:rsidR="00751766" w:rsidRDefault="00433581" w:rsidP="00751766">
      <w:pPr>
        <w:pStyle w:val="12"/>
        <w:tabs>
          <w:tab w:val="right" w:leader="dot" w:pos="8380"/>
        </w:tabs>
        <w:ind w:firstLineChars="0" w:firstLine="0"/>
        <w:rPr>
          <w:rFonts w:asciiTheme="minorHAnsi" w:eastAsiaTheme="minorEastAsia" w:hAnsiTheme="minorHAnsi"/>
          <w:noProof/>
        </w:rPr>
      </w:pPr>
      <w:hyperlink w:anchor="_Toc110351584" w:history="1">
        <w:r w:rsidR="00751766" w:rsidRPr="00DD4D49">
          <w:rPr>
            <w:rStyle w:val="ad"/>
            <w:rFonts w:hint="eastAsia"/>
            <w:noProof/>
          </w:rPr>
          <w:t>附錄七</w:t>
        </w:r>
        <w:r w:rsidR="00751766" w:rsidRPr="00DD4D49">
          <w:rPr>
            <w:rStyle w:val="ad"/>
            <w:noProof/>
          </w:rPr>
          <w:t xml:space="preserve"> </w:t>
        </w:r>
        <w:r w:rsidR="00751766" w:rsidRPr="00DD4D49">
          <w:rPr>
            <w:rStyle w:val="ad"/>
            <w:rFonts w:hint="eastAsia"/>
            <w:noProof/>
          </w:rPr>
          <w:t>電腦科學態度問卷與視覺化模擬輔助教學策略感受調查</w:t>
        </w:r>
        <w:r w:rsidR="00751766">
          <w:rPr>
            <w:noProof/>
            <w:webHidden/>
          </w:rPr>
          <w:tab/>
        </w:r>
        <w:r w:rsidR="00751766">
          <w:rPr>
            <w:noProof/>
            <w:webHidden/>
          </w:rPr>
          <w:fldChar w:fldCharType="begin"/>
        </w:r>
        <w:r w:rsidR="00751766">
          <w:rPr>
            <w:noProof/>
            <w:webHidden/>
          </w:rPr>
          <w:instrText xml:space="preserve"> PAGEREF _Toc110351584 \h </w:instrText>
        </w:r>
        <w:r w:rsidR="00751766">
          <w:rPr>
            <w:noProof/>
            <w:webHidden/>
          </w:rPr>
        </w:r>
        <w:r w:rsidR="00751766">
          <w:rPr>
            <w:noProof/>
            <w:webHidden/>
          </w:rPr>
          <w:fldChar w:fldCharType="separate"/>
        </w:r>
        <w:r w:rsidR="00BE60C3">
          <w:rPr>
            <w:noProof/>
            <w:webHidden/>
          </w:rPr>
          <w:t>183</w:t>
        </w:r>
        <w:r w:rsidR="00751766">
          <w:rPr>
            <w:noProof/>
            <w:webHidden/>
          </w:rPr>
          <w:fldChar w:fldCharType="end"/>
        </w:r>
      </w:hyperlink>
    </w:p>
    <w:p w14:paraId="218FD2B9" w14:textId="6D5C499E"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172" w:name="_Toc110351550"/>
      <w:r w:rsidRPr="00981163">
        <w:rPr>
          <w:rFonts w:hint="eastAsia"/>
        </w:rPr>
        <w:lastRenderedPageBreak/>
        <w:t>表目錄</w:t>
      </w:r>
      <w:bookmarkEnd w:id="172"/>
    </w:p>
    <w:p w14:paraId="585AAB3F" w14:textId="02B5EAC4" w:rsidR="002378F3" w:rsidRPr="002378F3" w:rsidRDefault="001535E0"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3-" </w:instrText>
      </w:r>
      <w:r w:rsidRPr="001535E0">
        <w:rPr>
          <w:rStyle w:val="ad"/>
          <w:noProof/>
        </w:rPr>
        <w:fldChar w:fldCharType="separate"/>
      </w:r>
      <w:hyperlink w:anchor="_Toc111209842" w:history="1">
        <w:r w:rsidR="002378F3" w:rsidRPr="0023634E">
          <w:rPr>
            <w:rStyle w:val="ad"/>
            <w:rFonts w:hint="eastAsia"/>
            <w:noProof/>
          </w:rPr>
          <w:t>表</w:t>
        </w:r>
        <w:r w:rsidR="002378F3" w:rsidRPr="0023634E">
          <w:rPr>
            <w:rStyle w:val="ad"/>
            <w:noProof/>
          </w:rPr>
          <w:t xml:space="preserve"> 3- 1</w:t>
        </w:r>
        <w:r w:rsidR="002378F3" w:rsidRPr="0023634E">
          <w:rPr>
            <w:rStyle w:val="ad"/>
            <w:rFonts w:hint="eastAsia"/>
            <w:noProof/>
          </w:rPr>
          <w:t>研究參與者人數</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2 \h </w:instrText>
        </w:r>
        <w:r w:rsidR="002378F3" w:rsidRPr="002378F3">
          <w:rPr>
            <w:rStyle w:val="ad"/>
            <w:noProof/>
            <w:webHidden/>
          </w:rPr>
        </w:r>
        <w:r w:rsidR="002378F3" w:rsidRPr="002378F3">
          <w:rPr>
            <w:rStyle w:val="ad"/>
            <w:noProof/>
            <w:webHidden/>
          </w:rPr>
          <w:fldChar w:fldCharType="separate"/>
        </w:r>
        <w:r w:rsidR="00BE60C3">
          <w:rPr>
            <w:rStyle w:val="ad"/>
            <w:noProof/>
            <w:webHidden/>
          </w:rPr>
          <w:t>21</w:t>
        </w:r>
        <w:r w:rsidR="002378F3" w:rsidRPr="002378F3">
          <w:rPr>
            <w:rStyle w:val="ad"/>
            <w:noProof/>
            <w:webHidden/>
          </w:rPr>
          <w:fldChar w:fldCharType="end"/>
        </w:r>
      </w:hyperlink>
    </w:p>
    <w:p w14:paraId="29688500" w14:textId="39DAE99B"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43" w:history="1">
        <w:r w:rsidR="002378F3" w:rsidRPr="0023634E">
          <w:rPr>
            <w:rStyle w:val="ad"/>
            <w:rFonts w:hint="eastAsia"/>
            <w:noProof/>
          </w:rPr>
          <w:t>表</w:t>
        </w:r>
        <w:r w:rsidR="002378F3" w:rsidRPr="0023634E">
          <w:rPr>
            <w:rStyle w:val="ad"/>
            <w:noProof/>
          </w:rPr>
          <w:t xml:space="preserve"> 3- 2</w:t>
        </w:r>
        <w:r w:rsidR="002378F3" w:rsidRPr="0023634E">
          <w:rPr>
            <w:rStyle w:val="ad"/>
            <w:rFonts w:hint="eastAsia"/>
            <w:noProof/>
          </w:rPr>
          <w:t>研究程序</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3 \h </w:instrText>
        </w:r>
        <w:r w:rsidR="002378F3" w:rsidRPr="002378F3">
          <w:rPr>
            <w:rStyle w:val="ad"/>
            <w:noProof/>
            <w:webHidden/>
          </w:rPr>
        </w:r>
        <w:r w:rsidR="002378F3" w:rsidRPr="002378F3">
          <w:rPr>
            <w:rStyle w:val="ad"/>
            <w:noProof/>
            <w:webHidden/>
          </w:rPr>
          <w:fldChar w:fldCharType="separate"/>
        </w:r>
        <w:r w:rsidR="00BE60C3">
          <w:rPr>
            <w:rStyle w:val="ad"/>
            <w:noProof/>
            <w:webHidden/>
          </w:rPr>
          <w:t>32</w:t>
        </w:r>
        <w:r w:rsidR="002378F3" w:rsidRPr="002378F3">
          <w:rPr>
            <w:rStyle w:val="ad"/>
            <w:noProof/>
            <w:webHidden/>
          </w:rPr>
          <w:fldChar w:fldCharType="end"/>
        </w:r>
      </w:hyperlink>
    </w:p>
    <w:p w14:paraId="29C3272B" w14:textId="32B2C7FF"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44" w:history="1">
        <w:r w:rsidR="002378F3" w:rsidRPr="0023634E">
          <w:rPr>
            <w:rStyle w:val="ad"/>
            <w:rFonts w:hint="eastAsia"/>
            <w:noProof/>
          </w:rPr>
          <w:t>表</w:t>
        </w:r>
        <w:r w:rsidR="002378F3" w:rsidRPr="0023634E">
          <w:rPr>
            <w:rStyle w:val="ad"/>
            <w:noProof/>
          </w:rPr>
          <w:t xml:space="preserve"> 3- 3</w:t>
        </w:r>
        <w:r w:rsidR="002378F3" w:rsidRPr="0023634E">
          <w:rPr>
            <w:rStyle w:val="ad"/>
            <w:rFonts w:hint="eastAsia"/>
            <w:noProof/>
          </w:rPr>
          <w:t>實驗組與控制組教學流程設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4 \h </w:instrText>
        </w:r>
        <w:r w:rsidR="002378F3" w:rsidRPr="002378F3">
          <w:rPr>
            <w:rStyle w:val="ad"/>
            <w:noProof/>
            <w:webHidden/>
          </w:rPr>
        </w:r>
        <w:r w:rsidR="002378F3" w:rsidRPr="002378F3">
          <w:rPr>
            <w:rStyle w:val="ad"/>
            <w:noProof/>
            <w:webHidden/>
          </w:rPr>
          <w:fldChar w:fldCharType="separate"/>
        </w:r>
        <w:r w:rsidR="00BE60C3">
          <w:rPr>
            <w:rStyle w:val="ad"/>
            <w:noProof/>
            <w:webHidden/>
          </w:rPr>
          <w:t>33</w:t>
        </w:r>
        <w:r w:rsidR="002378F3" w:rsidRPr="002378F3">
          <w:rPr>
            <w:rStyle w:val="ad"/>
            <w:noProof/>
            <w:webHidden/>
          </w:rPr>
          <w:fldChar w:fldCharType="end"/>
        </w:r>
      </w:hyperlink>
    </w:p>
    <w:p w14:paraId="3EC2721D" w14:textId="54A2F102"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45" w:history="1">
        <w:r w:rsidR="002378F3" w:rsidRPr="0023634E">
          <w:rPr>
            <w:rStyle w:val="ad"/>
            <w:rFonts w:hint="eastAsia"/>
            <w:noProof/>
          </w:rPr>
          <w:t>表</w:t>
        </w:r>
        <w:r w:rsidR="002378F3" w:rsidRPr="0023634E">
          <w:rPr>
            <w:rStyle w:val="ad"/>
            <w:noProof/>
          </w:rPr>
          <w:t xml:space="preserve"> 3- 4</w:t>
        </w:r>
        <w:r w:rsidR="002378F3" w:rsidRPr="0023634E">
          <w:rPr>
            <w:rStyle w:val="ad"/>
            <w:rFonts w:hint="eastAsia"/>
            <w:noProof/>
          </w:rPr>
          <w:t>實驗組課程安排</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5 \h </w:instrText>
        </w:r>
        <w:r w:rsidR="002378F3" w:rsidRPr="002378F3">
          <w:rPr>
            <w:rStyle w:val="ad"/>
            <w:noProof/>
            <w:webHidden/>
          </w:rPr>
        </w:r>
        <w:r w:rsidR="002378F3" w:rsidRPr="002378F3">
          <w:rPr>
            <w:rStyle w:val="ad"/>
            <w:noProof/>
            <w:webHidden/>
          </w:rPr>
          <w:fldChar w:fldCharType="separate"/>
        </w:r>
        <w:r w:rsidR="00BE60C3">
          <w:rPr>
            <w:rStyle w:val="ad"/>
            <w:noProof/>
            <w:webHidden/>
          </w:rPr>
          <w:t>36</w:t>
        </w:r>
        <w:r w:rsidR="002378F3" w:rsidRPr="002378F3">
          <w:rPr>
            <w:rStyle w:val="ad"/>
            <w:noProof/>
            <w:webHidden/>
          </w:rPr>
          <w:fldChar w:fldCharType="end"/>
        </w:r>
      </w:hyperlink>
    </w:p>
    <w:p w14:paraId="44A0A60A" w14:textId="7523E869"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46" w:history="1">
        <w:r w:rsidR="002378F3" w:rsidRPr="0023634E">
          <w:rPr>
            <w:rStyle w:val="ad"/>
            <w:rFonts w:hint="eastAsia"/>
            <w:noProof/>
          </w:rPr>
          <w:t>表</w:t>
        </w:r>
        <w:r w:rsidR="002378F3" w:rsidRPr="0023634E">
          <w:rPr>
            <w:rStyle w:val="ad"/>
            <w:noProof/>
          </w:rPr>
          <w:t xml:space="preserve"> 3- 5</w:t>
        </w:r>
        <w:r w:rsidR="002378F3" w:rsidRPr="0023634E">
          <w:rPr>
            <w:rStyle w:val="ad"/>
            <w:rFonts w:hint="eastAsia"/>
            <w:noProof/>
          </w:rPr>
          <w:t>控制組課程安排</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6 \h </w:instrText>
        </w:r>
        <w:r w:rsidR="002378F3" w:rsidRPr="002378F3">
          <w:rPr>
            <w:rStyle w:val="ad"/>
            <w:noProof/>
            <w:webHidden/>
          </w:rPr>
        </w:r>
        <w:r w:rsidR="002378F3" w:rsidRPr="002378F3">
          <w:rPr>
            <w:rStyle w:val="ad"/>
            <w:noProof/>
            <w:webHidden/>
          </w:rPr>
          <w:fldChar w:fldCharType="separate"/>
        </w:r>
        <w:r w:rsidR="00BE60C3">
          <w:rPr>
            <w:rStyle w:val="ad"/>
            <w:noProof/>
            <w:webHidden/>
          </w:rPr>
          <w:t>37</w:t>
        </w:r>
        <w:r w:rsidR="002378F3" w:rsidRPr="002378F3">
          <w:rPr>
            <w:rStyle w:val="ad"/>
            <w:noProof/>
            <w:webHidden/>
          </w:rPr>
          <w:fldChar w:fldCharType="end"/>
        </w:r>
      </w:hyperlink>
    </w:p>
    <w:p w14:paraId="620EAFDD" w14:textId="480908D3"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47" w:history="1">
        <w:r w:rsidR="002378F3" w:rsidRPr="0023634E">
          <w:rPr>
            <w:rStyle w:val="ad"/>
            <w:rFonts w:hint="eastAsia"/>
            <w:noProof/>
          </w:rPr>
          <w:t>表</w:t>
        </w:r>
        <w:r w:rsidR="002378F3" w:rsidRPr="0023634E">
          <w:rPr>
            <w:rStyle w:val="ad"/>
            <w:noProof/>
          </w:rPr>
          <w:t xml:space="preserve"> 3- 6</w:t>
        </w:r>
        <w:r w:rsidR="002378F3" w:rsidRPr="0023634E">
          <w:rPr>
            <w:rStyle w:val="ad"/>
            <w:rFonts w:hint="eastAsia"/>
            <w:noProof/>
          </w:rPr>
          <w:t>半結構式訪談控制組與實驗組之題目</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7 \h </w:instrText>
        </w:r>
        <w:r w:rsidR="002378F3" w:rsidRPr="002378F3">
          <w:rPr>
            <w:rStyle w:val="ad"/>
            <w:noProof/>
            <w:webHidden/>
          </w:rPr>
        </w:r>
        <w:r w:rsidR="002378F3" w:rsidRPr="002378F3">
          <w:rPr>
            <w:rStyle w:val="ad"/>
            <w:noProof/>
            <w:webHidden/>
          </w:rPr>
          <w:fldChar w:fldCharType="separate"/>
        </w:r>
        <w:r w:rsidR="00BE60C3">
          <w:rPr>
            <w:rStyle w:val="ad"/>
            <w:noProof/>
            <w:webHidden/>
          </w:rPr>
          <w:t>41</w:t>
        </w:r>
        <w:r w:rsidR="002378F3" w:rsidRPr="002378F3">
          <w:rPr>
            <w:rStyle w:val="ad"/>
            <w:noProof/>
            <w:webHidden/>
          </w:rPr>
          <w:fldChar w:fldCharType="end"/>
        </w:r>
      </w:hyperlink>
    </w:p>
    <w:p w14:paraId="0D2B7A79" w14:textId="708281A0" w:rsidR="002378F3" w:rsidRPr="002378F3" w:rsidRDefault="001535E0"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4-" </w:instrText>
      </w:r>
      <w:r w:rsidRPr="001535E0">
        <w:rPr>
          <w:rStyle w:val="ad"/>
          <w:noProof/>
        </w:rPr>
        <w:fldChar w:fldCharType="separate"/>
      </w:r>
      <w:hyperlink w:anchor="_Toc111209874" w:history="1">
        <w:r w:rsidR="002378F3" w:rsidRPr="00CF2CE8">
          <w:rPr>
            <w:rStyle w:val="ad"/>
            <w:rFonts w:hint="eastAsia"/>
            <w:noProof/>
          </w:rPr>
          <w:t>表</w:t>
        </w:r>
        <w:r w:rsidR="002378F3" w:rsidRPr="00CF2CE8">
          <w:rPr>
            <w:rStyle w:val="ad"/>
            <w:noProof/>
          </w:rPr>
          <w:t xml:space="preserve"> 4- 1</w:t>
        </w:r>
        <w:r w:rsidR="002378F3" w:rsidRPr="00CF2CE8">
          <w:rPr>
            <w:rStyle w:val="ad"/>
            <w:rFonts w:hint="eastAsia"/>
            <w:noProof/>
          </w:rPr>
          <w:t>人工智慧概念前測與後測之描述性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4 \h </w:instrText>
        </w:r>
        <w:r w:rsidR="002378F3" w:rsidRPr="002378F3">
          <w:rPr>
            <w:rStyle w:val="ad"/>
            <w:noProof/>
            <w:webHidden/>
          </w:rPr>
        </w:r>
        <w:r w:rsidR="002378F3" w:rsidRPr="002378F3">
          <w:rPr>
            <w:rStyle w:val="ad"/>
            <w:noProof/>
            <w:webHidden/>
          </w:rPr>
          <w:fldChar w:fldCharType="separate"/>
        </w:r>
        <w:r w:rsidR="00BE60C3">
          <w:rPr>
            <w:rStyle w:val="ad"/>
            <w:noProof/>
            <w:webHidden/>
          </w:rPr>
          <w:t>47</w:t>
        </w:r>
        <w:r w:rsidR="002378F3" w:rsidRPr="002378F3">
          <w:rPr>
            <w:rStyle w:val="ad"/>
            <w:noProof/>
            <w:webHidden/>
          </w:rPr>
          <w:fldChar w:fldCharType="end"/>
        </w:r>
      </w:hyperlink>
    </w:p>
    <w:p w14:paraId="58061F1D" w14:textId="5FCF0BEC"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75" w:history="1">
        <w:r w:rsidR="002378F3" w:rsidRPr="00CF2CE8">
          <w:rPr>
            <w:rStyle w:val="ad"/>
            <w:rFonts w:hint="eastAsia"/>
            <w:noProof/>
          </w:rPr>
          <w:t>表</w:t>
        </w:r>
        <w:r w:rsidR="002378F3" w:rsidRPr="00CF2CE8">
          <w:rPr>
            <w:rStyle w:val="ad"/>
            <w:noProof/>
          </w:rPr>
          <w:t xml:space="preserve"> 4- 2</w:t>
        </w:r>
        <w:r w:rsidR="002378F3" w:rsidRPr="00CF2CE8">
          <w:rPr>
            <w:rStyle w:val="ad"/>
            <w:rFonts w:hint="eastAsia"/>
            <w:noProof/>
          </w:rPr>
          <w:t>人工智慧概念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5 \h </w:instrText>
        </w:r>
        <w:r w:rsidR="002378F3" w:rsidRPr="002378F3">
          <w:rPr>
            <w:rStyle w:val="ad"/>
            <w:noProof/>
            <w:webHidden/>
          </w:rPr>
        </w:r>
        <w:r w:rsidR="002378F3" w:rsidRPr="002378F3">
          <w:rPr>
            <w:rStyle w:val="ad"/>
            <w:noProof/>
            <w:webHidden/>
          </w:rPr>
          <w:fldChar w:fldCharType="separate"/>
        </w:r>
        <w:r w:rsidR="00BE60C3">
          <w:rPr>
            <w:rStyle w:val="ad"/>
            <w:noProof/>
            <w:webHidden/>
          </w:rPr>
          <w:t>48</w:t>
        </w:r>
        <w:r w:rsidR="002378F3" w:rsidRPr="002378F3">
          <w:rPr>
            <w:rStyle w:val="ad"/>
            <w:noProof/>
            <w:webHidden/>
          </w:rPr>
          <w:fldChar w:fldCharType="end"/>
        </w:r>
      </w:hyperlink>
    </w:p>
    <w:p w14:paraId="7DE48D59" w14:textId="723F605E"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76" w:history="1">
        <w:r w:rsidR="002378F3" w:rsidRPr="00CF2CE8">
          <w:rPr>
            <w:rStyle w:val="ad"/>
            <w:rFonts w:hint="eastAsia"/>
            <w:noProof/>
          </w:rPr>
          <w:t>表</w:t>
        </w:r>
        <w:r w:rsidR="002378F3" w:rsidRPr="00CF2CE8">
          <w:rPr>
            <w:rStyle w:val="ad"/>
            <w:noProof/>
          </w:rPr>
          <w:t xml:space="preserve"> 4- 3</w:t>
        </w:r>
        <w:r w:rsidR="002378F3" w:rsidRPr="00CF2CE8">
          <w:rPr>
            <w:rStyle w:val="ad"/>
            <w:rFonts w:hint="eastAsia"/>
            <w:noProof/>
          </w:rPr>
          <w:t>人工智慧概念後測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6 \h </w:instrText>
        </w:r>
        <w:r w:rsidR="002378F3" w:rsidRPr="002378F3">
          <w:rPr>
            <w:rStyle w:val="ad"/>
            <w:noProof/>
            <w:webHidden/>
          </w:rPr>
        </w:r>
        <w:r w:rsidR="002378F3" w:rsidRPr="002378F3">
          <w:rPr>
            <w:rStyle w:val="ad"/>
            <w:noProof/>
            <w:webHidden/>
          </w:rPr>
          <w:fldChar w:fldCharType="separate"/>
        </w:r>
        <w:r w:rsidR="00BE60C3">
          <w:rPr>
            <w:rStyle w:val="ad"/>
            <w:noProof/>
            <w:webHidden/>
          </w:rPr>
          <w:t>48</w:t>
        </w:r>
        <w:r w:rsidR="002378F3" w:rsidRPr="002378F3">
          <w:rPr>
            <w:rStyle w:val="ad"/>
            <w:noProof/>
            <w:webHidden/>
          </w:rPr>
          <w:fldChar w:fldCharType="end"/>
        </w:r>
      </w:hyperlink>
    </w:p>
    <w:p w14:paraId="440F8C2A" w14:textId="143FAA3F"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77" w:history="1">
        <w:r w:rsidR="002378F3" w:rsidRPr="00CF2CE8">
          <w:rPr>
            <w:rStyle w:val="ad"/>
            <w:rFonts w:hint="eastAsia"/>
            <w:noProof/>
          </w:rPr>
          <w:t>表</w:t>
        </w:r>
        <w:r w:rsidR="002378F3" w:rsidRPr="00CF2CE8">
          <w:rPr>
            <w:rStyle w:val="ad"/>
            <w:noProof/>
          </w:rPr>
          <w:t xml:space="preserve"> 4- 4</w:t>
        </w:r>
        <w:r w:rsidR="002378F3" w:rsidRPr="00CF2CE8">
          <w:rPr>
            <w:rStyle w:val="ad"/>
            <w:rFonts w:hint="eastAsia"/>
            <w:noProof/>
          </w:rPr>
          <w:t>隨堂測驗平均成績之描述性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7 \h </w:instrText>
        </w:r>
        <w:r w:rsidR="002378F3" w:rsidRPr="002378F3">
          <w:rPr>
            <w:rStyle w:val="ad"/>
            <w:noProof/>
            <w:webHidden/>
          </w:rPr>
        </w:r>
        <w:r w:rsidR="002378F3" w:rsidRPr="002378F3">
          <w:rPr>
            <w:rStyle w:val="ad"/>
            <w:noProof/>
            <w:webHidden/>
          </w:rPr>
          <w:fldChar w:fldCharType="separate"/>
        </w:r>
        <w:r w:rsidR="00BE60C3">
          <w:rPr>
            <w:rStyle w:val="ad"/>
            <w:noProof/>
            <w:webHidden/>
          </w:rPr>
          <w:t>49</w:t>
        </w:r>
        <w:r w:rsidR="002378F3" w:rsidRPr="002378F3">
          <w:rPr>
            <w:rStyle w:val="ad"/>
            <w:noProof/>
            <w:webHidden/>
          </w:rPr>
          <w:fldChar w:fldCharType="end"/>
        </w:r>
      </w:hyperlink>
    </w:p>
    <w:p w14:paraId="2380F26A" w14:textId="76D9FC84"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78" w:history="1">
        <w:r w:rsidR="002378F3" w:rsidRPr="00CF2CE8">
          <w:rPr>
            <w:rStyle w:val="ad"/>
            <w:rFonts w:hint="eastAsia"/>
            <w:noProof/>
          </w:rPr>
          <w:t>表</w:t>
        </w:r>
        <w:r w:rsidR="002378F3" w:rsidRPr="00CF2CE8">
          <w:rPr>
            <w:rStyle w:val="ad"/>
            <w:noProof/>
          </w:rPr>
          <w:t xml:space="preserve"> 4- 5</w:t>
        </w:r>
        <w:r w:rsidR="002378F3" w:rsidRPr="00CF2CE8">
          <w:rPr>
            <w:rStyle w:val="ad"/>
            <w:rFonts w:hint="eastAsia"/>
            <w:noProof/>
          </w:rPr>
          <w:t>人工智慧概念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8 \h </w:instrText>
        </w:r>
        <w:r w:rsidR="002378F3" w:rsidRPr="002378F3">
          <w:rPr>
            <w:rStyle w:val="ad"/>
            <w:noProof/>
            <w:webHidden/>
          </w:rPr>
        </w:r>
        <w:r w:rsidR="002378F3" w:rsidRPr="002378F3">
          <w:rPr>
            <w:rStyle w:val="ad"/>
            <w:noProof/>
            <w:webHidden/>
          </w:rPr>
          <w:fldChar w:fldCharType="separate"/>
        </w:r>
        <w:r w:rsidR="00BE60C3">
          <w:rPr>
            <w:rStyle w:val="ad"/>
            <w:noProof/>
            <w:webHidden/>
          </w:rPr>
          <w:t>50</w:t>
        </w:r>
        <w:r w:rsidR="002378F3" w:rsidRPr="002378F3">
          <w:rPr>
            <w:rStyle w:val="ad"/>
            <w:noProof/>
            <w:webHidden/>
          </w:rPr>
          <w:fldChar w:fldCharType="end"/>
        </w:r>
      </w:hyperlink>
    </w:p>
    <w:p w14:paraId="24E0871B" w14:textId="16EFBEF1"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79" w:history="1">
        <w:r w:rsidR="002378F3" w:rsidRPr="00CF2CE8">
          <w:rPr>
            <w:rStyle w:val="ad"/>
            <w:rFonts w:hint="eastAsia"/>
            <w:noProof/>
          </w:rPr>
          <w:t>表</w:t>
        </w:r>
        <w:r w:rsidR="002378F3" w:rsidRPr="00CF2CE8">
          <w:rPr>
            <w:rStyle w:val="ad"/>
            <w:noProof/>
          </w:rPr>
          <w:t xml:space="preserve"> 4- 6</w:t>
        </w:r>
        <w:r w:rsidR="002378F3" w:rsidRPr="00CF2CE8">
          <w:rPr>
            <w:rStyle w:val="ad"/>
            <w:rFonts w:hint="eastAsia"/>
            <w:noProof/>
          </w:rPr>
          <w:t>隨堂測驗平均成績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9 \h </w:instrText>
        </w:r>
        <w:r w:rsidR="002378F3" w:rsidRPr="002378F3">
          <w:rPr>
            <w:rStyle w:val="ad"/>
            <w:noProof/>
            <w:webHidden/>
          </w:rPr>
        </w:r>
        <w:r w:rsidR="002378F3" w:rsidRPr="002378F3">
          <w:rPr>
            <w:rStyle w:val="ad"/>
            <w:noProof/>
            <w:webHidden/>
          </w:rPr>
          <w:fldChar w:fldCharType="separate"/>
        </w:r>
        <w:r w:rsidR="00BE60C3">
          <w:rPr>
            <w:rStyle w:val="ad"/>
            <w:noProof/>
            <w:webHidden/>
          </w:rPr>
          <w:t>50</w:t>
        </w:r>
        <w:r w:rsidR="002378F3" w:rsidRPr="002378F3">
          <w:rPr>
            <w:rStyle w:val="ad"/>
            <w:noProof/>
            <w:webHidden/>
          </w:rPr>
          <w:fldChar w:fldCharType="end"/>
        </w:r>
      </w:hyperlink>
    </w:p>
    <w:p w14:paraId="54ABCBEF" w14:textId="7DC51F8C"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80" w:history="1">
        <w:r w:rsidR="002378F3" w:rsidRPr="00CF2CE8">
          <w:rPr>
            <w:rStyle w:val="ad"/>
            <w:rFonts w:hint="eastAsia"/>
            <w:noProof/>
          </w:rPr>
          <w:t>表</w:t>
        </w:r>
        <w:r w:rsidR="002378F3" w:rsidRPr="00CF2CE8">
          <w:rPr>
            <w:rStyle w:val="ad"/>
            <w:noProof/>
          </w:rPr>
          <w:t xml:space="preserve"> 4- 7</w:t>
        </w:r>
        <w:r w:rsidR="002378F3" w:rsidRPr="00CF2CE8">
          <w:rPr>
            <w:rStyle w:val="ad"/>
            <w:rFonts w:hint="eastAsia"/>
            <w:noProof/>
          </w:rPr>
          <w:t>專題總分之描述性統計資料與獨立樣本</w:t>
        </w:r>
        <w:r w:rsidR="002378F3" w:rsidRPr="00CF2CE8">
          <w:rPr>
            <w:rStyle w:val="ad"/>
            <w:noProof/>
          </w:rPr>
          <w:t xml:space="preserve"> t </w:t>
        </w:r>
        <w:r w:rsidR="002378F3" w:rsidRPr="00CF2CE8">
          <w:rPr>
            <w:rStyle w:val="ad"/>
            <w:rFonts w:hint="eastAsia"/>
            <w:noProof/>
          </w:rPr>
          <w:t>檢定分析</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0 \h </w:instrText>
        </w:r>
        <w:r w:rsidR="002378F3" w:rsidRPr="002378F3">
          <w:rPr>
            <w:rStyle w:val="ad"/>
            <w:noProof/>
            <w:webHidden/>
          </w:rPr>
        </w:r>
        <w:r w:rsidR="002378F3" w:rsidRPr="002378F3">
          <w:rPr>
            <w:rStyle w:val="ad"/>
            <w:noProof/>
            <w:webHidden/>
          </w:rPr>
          <w:fldChar w:fldCharType="separate"/>
        </w:r>
        <w:r w:rsidR="00BE60C3">
          <w:rPr>
            <w:rStyle w:val="ad"/>
            <w:noProof/>
            <w:webHidden/>
          </w:rPr>
          <w:t>51</w:t>
        </w:r>
        <w:r w:rsidR="002378F3" w:rsidRPr="002378F3">
          <w:rPr>
            <w:rStyle w:val="ad"/>
            <w:noProof/>
            <w:webHidden/>
          </w:rPr>
          <w:fldChar w:fldCharType="end"/>
        </w:r>
      </w:hyperlink>
    </w:p>
    <w:p w14:paraId="5DBB6158" w14:textId="6BC48CCD"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81" w:history="1">
        <w:r w:rsidR="002378F3" w:rsidRPr="00CF2CE8">
          <w:rPr>
            <w:rStyle w:val="ad"/>
            <w:rFonts w:hint="eastAsia"/>
            <w:noProof/>
          </w:rPr>
          <w:t>表</w:t>
        </w:r>
        <w:r w:rsidR="002378F3" w:rsidRPr="00CF2CE8">
          <w:rPr>
            <w:rStyle w:val="ad"/>
            <w:noProof/>
          </w:rPr>
          <w:t xml:space="preserve"> 4- 8</w:t>
        </w:r>
        <w:r w:rsidR="002378F3" w:rsidRPr="00CF2CE8">
          <w:rPr>
            <w:rStyle w:val="ad"/>
            <w:rFonts w:hint="eastAsia"/>
            <w:noProof/>
          </w:rPr>
          <w:t>態度問卷前測三個面向信度分析結果</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1 \h </w:instrText>
        </w:r>
        <w:r w:rsidR="002378F3" w:rsidRPr="002378F3">
          <w:rPr>
            <w:rStyle w:val="ad"/>
            <w:noProof/>
            <w:webHidden/>
          </w:rPr>
        </w:r>
        <w:r w:rsidR="002378F3" w:rsidRPr="002378F3">
          <w:rPr>
            <w:rStyle w:val="ad"/>
            <w:noProof/>
            <w:webHidden/>
          </w:rPr>
          <w:fldChar w:fldCharType="separate"/>
        </w:r>
        <w:r w:rsidR="00BE60C3">
          <w:rPr>
            <w:rStyle w:val="ad"/>
            <w:noProof/>
            <w:webHidden/>
          </w:rPr>
          <w:t>52</w:t>
        </w:r>
        <w:r w:rsidR="002378F3" w:rsidRPr="002378F3">
          <w:rPr>
            <w:rStyle w:val="ad"/>
            <w:noProof/>
            <w:webHidden/>
          </w:rPr>
          <w:fldChar w:fldCharType="end"/>
        </w:r>
      </w:hyperlink>
    </w:p>
    <w:p w14:paraId="78925EC8" w14:textId="1F075C39"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82" w:history="1">
        <w:r w:rsidR="002378F3" w:rsidRPr="00CF2CE8">
          <w:rPr>
            <w:rStyle w:val="ad"/>
            <w:rFonts w:hint="eastAsia"/>
            <w:noProof/>
          </w:rPr>
          <w:t>表</w:t>
        </w:r>
        <w:r w:rsidR="002378F3" w:rsidRPr="00CF2CE8">
          <w:rPr>
            <w:rStyle w:val="ad"/>
            <w:noProof/>
          </w:rPr>
          <w:t xml:space="preserve"> 4- 9</w:t>
        </w:r>
        <w:r w:rsidR="002378F3" w:rsidRPr="00CF2CE8">
          <w:rPr>
            <w:rStyle w:val="ad"/>
            <w:rFonts w:hint="eastAsia"/>
            <w:noProof/>
          </w:rPr>
          <w:t>態度問卷後測內部一致性係數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2 \h </w:instrText>
        </w:r>
        <w:r w:rsidR="002378F3" w:rsidRPr="002378F3">
          <w:rPr>
            <w:rStyle w:val="ad"/>
            <w:noProof/>
            <w:webHidden/>
          </w:rPr>
        </w:r>
        <w:r w:rsidR="002378F3" w:rsidRPr="002378F3">
          <w:rPr>
            <w:rStyle w:val="ad"/>
            <w:noProof/>
            <w:webHidden/>
          </w:rPr>
          <w:fldChar w:fldCharType="separate"/>
        </w:r>
        <w:r w:rsidR="00BE60C3">
          <w:rPr>
            <w:rStyle w:val="ad"/>
            <w:noProof/>
            <w:webHidden/>
          </w:rPr>
          <w:t>53</w:t>
        </w:r>
        <w:r w:rsidR="002378F3" w:rsidRPr="002378F3">
          <w:rPr>
            <w:rStyle w:val="ad"/>
            <w:noProof/>
            <w:webHidden/>
          </w:rPr>
          <w:fldChar w:fldCharType="end"/>
        </w:r>
      </w:hyperlink>
    </w:p>
    <w:p w14:paraId="224B1B7D" w14:textId="09989467"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83" w:history="1">
        <w:r w:rsidR="002378F3" w:rsidRPr="00CF2CE8">
          <w:rPr>
            <w:rStyle w:val="ad"/>
            <w:rFonts w:hint="eastAsia"/>
            <w:noProof/>
          </w:rPr>
          <w:t>表</w:t>
        </w:r>
        <w:r w:rsidR="002378F3" w:rsidRPr="00CF2CE8">
          <w:rPr>
            <w:rStyle w:val="ad"/>
            <w:noProof/>
          </w:rPr>
          <w:t xml:space="preserve"> 4- 10</w:t>
        </w:r>
        <w:r w:rsidR="002378F3" w:rsidRPr="00CF2CE8">
          <w:rPr>
            <w:rStyle w:val="ad"/>
            <w:rFonts w:hint="eastAsia"/>
            <w:noProof/>
          </w:rPr>
          <w:t>實驗組與控制組學習態度各面向前後測驗之描述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3 \h </w:instrText>
        </w:r>
        <w:r w:rsidR="002378F3" w:rsidRPr="002378F3">
          <w:rPr>
            <w:rStyle w:val="ad"/>
            <w:noProof/>
            <w:webHidden/>
          </w:rPr>
        </w:r>
        <w:r w:rsidR="002378F3" w:rsidRPr="002378F3">
          <w:rPr>
            <w:rStyle w:val="ad"/>
            <w:noProof/>
            <w:webHidden/>
          </w:rPr>
          <w:fldChar w:fldCharType="separate"/>
        </w:r>
        <w:r w:rsidR="00BE60C3">
          <w:rPr>
            <w:rStyle w:val="ad"/>
            <w:noProof/>
            <w:webHidden/>
          </w:rPr>
          <w:t>54</w:t>
        </w:r>
        <w:r w:rsidR="002378F3" w:rsidRPr="002378F3">
          <w:rPr>
            <w:rStyle w:val="ad"/>
            <w:noProof/>
            <w:webHidden/>
          </w:rPr>
          <w:fldChar w:fldCharType="end"/>
        </w:r>
      </w:hyperlink>
    </w:p>
    <w:p w14:paraId="366A5590" w14:textId="3DCE167B"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84" w:history="1">
        <w:r w:rsidR="002378F3" w:rsidRPr="00CF2CE8">
          <w:rPr>
            <w:rStyle w:val="ad"/>
            <w:rFonts w:hint="eastAsia"/>
            <w:noProof/>
          </w:rPr>
          <w:t>表</w:t>
        </w:r>
        <w:r w:rsidR="002378F3" w:rsidRPr="00CF2CE8">
          <w:rPr>
            <w:rStyle w:val="ad"/>
            <w:noProof/>
          </w:rPr>
          <w:t xml:space="preserve"> 4- 11</w:t>
        </w:r>
        <w:r w:rsidR="002378F3" w:rsidRPr="00CF2CE8">
          <w:rPr>
            <w:rStyle w:val="ad"/>
            <w:rFonts w:hint="eastAsia"/>
            <w:noProof/>
          </w:rPr>
          <w:t>實驗組與控制組人工智慧學習自我評鑑之描述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4 \h </w:instrText>
        </w:r>
        <w:r w:rsidR="002378F3" w:rsidRPr="002378F3">
          <w:rPr>
            <w:rStyle w:val="ad"/>
            <w:noProof/>
            <w:webHidden/>
          </w:rPr>
        </w:r>
        <w:r w:rsidR="002378F3" w:rsidRPr="002378F3">
          <w:rPr>
            <w:rStyle w:val="ad"/>
            <w:noProof/>
            <w:webHidden/>
          </w:rPr>
          <w:fldChar w:fldCharType="separate"/>
        </w:r>
        <w:r w:rsidR="00BE60C3">
          <w:rPr>
            <w:rStyle w:val="ad"/>
            <w:noProof/>
            <w:webHidden/>
          </w:rPr>
          <w:t>54</w:t>
        </w:r>
        <w:r w:rsidR="002378F3" w:rsidRPr="002378F3">
          <w:rPr>
            <w:rStyle w:val="ad"/>
            <w:noProof/>
            <w:webHidden/>
          </w:rPr>
          <w:fldChar w:fldCharType="end"/>
        </w:r>
      </w:hyperlink>
    </w:p>
    <w:p w14:paraId="28615645" w14:textId="31A88F70"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85" w:history="1">
        <w:r w:rsidR="002378F3" w:rsidRPr="00CF2CE8">
          <w:rPr>
            <w:rStyle w:val="ad"/>
            <w:rFonts w:hint="eastAsia"/>
            <w:noProof/>
          </w:rPr>
          <w:t>表</w:t>
        </w:r>
        <w:r w:rsidR="002378F3" w:rsidRPr="00CF2CE8">
          <w:rPr>
            <w:rStyle w:val="ad"/>
            <w:noProof/>
          </w:rPr>
          <w:t xml:space="preserve"> 4- 12</w:t>
        </w:r>
        <w:r w:rsidR="002378F3" w:rsidRPr="00CF2CE8">
          <w:rPr>
            <w:rStyle w:val="ad"/>
            <w:rFonts w:hint="eastAsia"/>
            <w:noProof/>
          </w:rPr>
          <w:t>學習態度之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5 \h </w:instrText>
        </w:r>
        <w:r w:rsidR="002378F3" w:rsidRPr="002378F3">
          <w:rPr>
            <w:rStyle w:val="ad"/>
            <w:noProof/>
            <w:webHidden/>
          </w:rPr>
        </w:r>
        <w:r w:rsidR="002378F3" w:rsidRPr="002378F3">
          <w:rPr>
            <w:rStyle w:val="ad"/>
            <w:noProof/>
            <w:webHidden/>
          </w:rPr>
          <w:fldChar w:fldCharType="separate"/>
        </w:r>
        <w:r w:rsidR="00BE60C3">
          <w:rPr>
            <w:rStyle w:val="ad"/>
            <w:noProof/>
            <w:webHidden/>
          </w:rPr>
          <w:t>55</w:t>
        </w:r>
        <w:r w:rsidR="002378F3" w:rsidRPr="002378F3">
          <w:rPr>
            <w:rStyle w:val="ad"/>
            <w:noProof/>
            <w:webHidden/>
          </w:rPr>
          <w:fldChar w:fldCharType="end"/>
        </w:r>
      </w:hyperlink>
    </w:p>
    <w:p w14:paraId="3937708E" w14:textId="7A5233EB"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86" w:history="1">
        <w:r w:rsidR="002378F3" w:rsidRPr="00CF2CE8">
          <w:rPr>
            <w:rStyle w:val="ad"/>
            <w:rFonts w:hint="eastAsia"/>
            <w:noProof/>
          </w:rPr>
          <w:t>表</w:t>
        </w:r>
        <w:r w:rsidR="002378F3" w:rsidRPr="00CF2CE8">
          <w:rPr>
            <w:rStyle w:val="ad"/>
            <w:noProof/>
          </w:rPr>
          <w:t xml:space="preserve"> 4- 13</w:t>
        </w:r>
        <w:r w:rsidR="002378F3" w:rsidRPr="00CF2CE8">
          <w:rPr>
            <w:rStyle w:val="ad"/>
            <w:rFonts w:hint="eastAsia"/>
            <w:noProof/>
          </w:rPr>
          <w:t>實驗組與控制組學習態度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6 \h </w:instrText>
        </w:r>
        <w:r w:rsidR="002378F3" w:rsidRPr="002378F3">
          <w:rPr>
            <w:rStyle w:val="ad"/>
            <w:noProof/>
            <w:webHidden/>
          </w:rPr>
        </w:r>
        <w:r w:rsidR="002378F3" w:rsidRPr="002378F3">
          <w:rPr>
            <w:rStyle w:val="ad"/>
            <w:noProof/>
            <w:webHidden/>
          </w:rPr>
          <w:fldChar w:fldCharType="separate"/>
        </w:r>
        <w:r w:rsidR="00BE60C3">
          <w:rPr>
            <w:rStyle w:val="ad"/>
            <w:noProof/>
            <w:webHidden/>
          </w:rPr>
          <w:t>55</w:t>
        </w:r>
        <w:r w:rsidR="002378F3" w:rsidRPr="002378F3">
          <w:rPr>
            <w:rStyle w:val="ad"/>
            <w:noProof/>
            <w:webHidden/>
          </w:rPr>
          <w:fldChar w:fldCharType="end"/>
        </w:r>
      </w:hyperlink>
    </w:p>
    <w:p w14:paraId="1EE5C91C" w14:textId="6BD69594"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87" w:history="1">
        <w:r w:rsidR="002378F3" w:rsidRPr="00CF2CE8">
          <w:rPr>
            <w:rStyle w:val="ad"/>
            <w:rFonts w:hint="eastAsia"/>
            <w:noProof/>
          </w:rPr>
          <w:t>表</w:t>
        </w:r>
        <w:r w:rsidR="002378F3" w:rsidRPr="00CF2CE8">
          <w:rPr>
            <w:rStyle w:val="ad"/>
            <w:noProof/>
          </w:rPr>
          <w:t xml:space="preserve"> 4- 14</w:t>
        </w:r>
        <w:r w:rsidR="002378F3" w:rsidRPr="00CF2CE8">
          <w:rPr>
            <w:rStyle w:val="ad"/>
            <w:rFonts w:hint="eastAsia"/>
            <w:noProof/>
          </w:rPr>
          <w:t>人工智慧學習自我評鑑之描述性統計資料與獨立樣本</w:t>
        </w:r>
        <w:r w:rsidR="002378F3" w:rsidRPr="00CF2CE8">
          <w:rPr>
            <w:rStyle w:val="ad"/>
            <w:noProof/>
          </w:rPr>
          <w:t xml:space="preserve"> t </w:t>
        </w:r>
        <w:r w:rsidR="002378F3" w:rsidRPr="00CF2CE8">
          <w:rPr>
            <w:rStyle w:val="ad"/>
            <w:rFonts w:hint="eastAsia"/>
            <w:noProof/>
          </w:rPr>
          <w:t>檢定分析</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7 \h </w:instrText>
        </w:r>
        <w:r w:rsidR="002378F3" w:rsidRPr="002378F3">
          <w:rPr>
            <w:rStyle w:val="ad"/>
            <w:noProof/>
            <w:webHidden/>
          </w:rPr>
        </w:r>
        <w:r w:rsidR="002378F3" w:rsidRPr="002378F3">
          <w:rPr>
            <w:rStyle w:val="ad"/>
            <w:noProof/>
            <w:webHidden/>
          </w:rPr>
          <w:fldChar w:fldCharType="separate"/>
        </w:r>
        <w:r w:rsidR="00BE60C3">
          <w:rPr>
            <w:rStyle w:val="ad"/>
            <w:noProof/>
            <w:webHidden/>
          </w:rPr>
          <w:t>56</w:t>
        </w:r>
        <w:r w:rsidR="002378F3" w:rsidRPr="002378F3">
          <w:rPr>
            <w:rStyle w:val="ad"/>
            <w:noProof/>
            <w:webHidden/>
          </w:rPr>
          <w:fldChar w:fldCharType="end"/>
        </w:r>
      </w:hyperlink>
    </w:p>
    <w:p w14:paraId="7061029F" w14:textId="6DA8655D"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88" w:history="1">
        <w:r w:rsidR="002378F3" w:rsidRPr="00CF2CE8">
          <w:rPr>
            <w:rStyle w:val="ad"/>
            <w:rFonts w:hint="eastAsia"/>
            <w:noProof/>
          </w:rPr>
          <w:t>表</w:t>
        </w:r>
        <w:r w:rsidR="002378F3" w:rsidRPr="00CF2CE8">
          <w:rPr>
            <w:rStyle w:val="ad"/>
            <w:noProof/>
          </w:rPr>
          <w:t xml:space="preserve"> 4- 15</w:t>
        </w:r>
        <w:r w:rsidR="002378F3" w:rsidRPr="00CF2CE8">
          <w:rPr>
            <w:rStyle w:val="ad"/>
            <w:rFonts w:hint="eastAsia"/>
            <w:noProof/>
          </w:rPr>
          <w:t>「概念理解」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8 \h </w:instrText>
        </w:r>
        <w:r w:rsidR="002378F3" w:rsidRPr="002378F3">
          <w:rPr>
            <w:rStyle w:val="ad"/>
            <w:noProof/>
            <w:webHidden/>
          </w:rPr>
        </w:r>
        <w:r w:rsidR="002378F3" w:rsidRPr="002378F3">
          <w:rPr>
            <w:rStyle w:val="ad"/>
            <w:noProof/>
            <w:webHidden/>
          </w:rPr>
          <w:fldChar w:fldCharType="separate"/>
        </w:r>
        <w:r w:rsidR="00BE60C3">
          <w:rPr>
            <w:rStyle w:val="ad"/>
            <w:noProof/>
            <w:webHidden/>
          </w:rPr>
          <w:t>58</w:t>
        </w:r>
        <w:r w:rsidR="002378F3" w:rsidRPr="002378F3">
          <w:rPr>
            <w:rStyle w:val="ad"/>
            <w:noProof/>
            <w:webHidden/>
          </w:rPr>
          <w:fldChar w:fldCharType="end"/>
        </w:r>
      </w:hyperlink>
    </w:p>
    <w:p w14:paraId="54AE8A97" w14:textId="396085B1"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89" w:history="1">
        <w:r w:rsidR="002378F3" w:rsidRPr="00CF2CE8">
          <w:rPr>
            <w:rStyle w:val="ad"/>
            <w:rFonts w:hint="eastAsia"/>
            <w:noProof/>
          </w:rPr>
          <w:t>表</w:t>
        </w:r>
        <w:r w:rsidR="002378F3" w:rsidRPr="00CF2CE8">
          <w:rPr>
            <w:rStyle w:val="ad"/>
            <w:noProof/>
          </w:rPr>
          <w:t xml:space="preserve"> 4- 16</w:t>
        </w:r>
        <w:r w:rsidR="002378F3" w:rsidRPr="00CF2CE8">
          <w:rPr>
            <w:rStyle w:val="ad"/>
            <w:rFonts w:hint="eastAsia"/>
            <w:noProof/>
          </w:rPr>
          <w:t>「概念反思」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9 \h </w:instrText>
        </w:r>
        <w:r w:rsidR="002378F3" w:rsidRPr="002378F3">
          <w:rPr>
            <w:rStyle w:val="ad"/>
            <w:noProof/>
            <w:webHidden/>
          </w:rPr>
        </w:r>
        <w:r w:rsidR="002378F3" w:rsidRPr="002378F3">
          <w:rPr>
            <w:rStyle w:val="ad"/>
            <w:noProof/>
            <w:webHidden/>
          </w:rPr>
          <w:fldChar w:fldCharType="separate"/>
        </w:r>
        <w:r w:rsidR="00BE60C3">
          <w:rPr>
            <w:rStyle w:val="ad"/>
            <w:noProof/>
            <w:webHidden/>
          </w:rPr>
          <w:t>59</w:t>
        </w:r>
        <w:r w:rsidR="002378F3" w:rsidRPr="002378F3">
          <w:rPr>
            <w:rStyle w:val="ad"/>
            <w:noProof/>
            <w:webHidden/>
          </w:rPr>
          <w:fldChar w:fldCharType="end"/>
        </w:r>
      </w:hyperlink>
    </w:p>
    <w:p w14:paraId="4707B45F" w14:textId="58719C94"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90" w:history="1">
        <w:r w:rsidR="002378F3" w:rsidRPr="00CF2CE8">
          <w:rPr>
            <w:rStyle w:val="ad"/>
            <w:rFonts w:hint="eastAsia"/>
            <w:noProof/>
          </w:rPr>
          <w:t>表</w:t>
        </w:r>
        <w:r w:rsidR="002378F3" w:rsidRPr="00CF2CE8">
          <w:rPr>
            <w:rStyle w:val="ad"/>
            <w:noProof/>
          </w:rPr>
          <w:t xml:space="preserve"> 4- 17</w:t>
        </w:r>
        <w:r w:rsidR="002378F3" w:rsidRPr="00CF2CE8">
          <w:rPr>
            <w:rStyle w:val="ad"/>
            <w:rFonts w:hint="eastAsia"/>
            <w:noProof/>
          </w:rPr>
          <w:t>「概念應用」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0 \h </w:instrText>
        </w:r>
        <w:r w:rsidR="002378F3" w:rsidRPr="002378F3">
          <w:rPr>
            <w:rStyle w:val="ad"/>
            <w:noProof/>
            <w:webHidden/>
          </w:rPr>
        </w:r>
        <w:r w:rsidR="002378F3" w:rsidRPr="002378F3">
          <w:rPr>
            <w:rStyle w:val="ad"/>
            <w:noProof/>
            <w:webHidden/>
          </w:rPr>
          <w:fldChar w:fldCharType="separate"/>
        </w:r>
        <w:r w:rsidR="00BE60C3">
          <w:rPr>
            <w:rStyle w:val="ad"/>
            <w:noProof/>
            <w:webHidden/>
          </w:rPr>
          <w:t>60</w:t>
        </w:r>
        <w:r w:rsidR="002378F3" w:rsidRPr="002378F3">
          <w:rPr>
            <w:rStyle w:val="ad"/>
            <w:noProof/>
            <w:webHidden/>
          </w:rPr>
          <w:fldChar w:fldCharType="end"/>
        </w:r>
      </w:hyperlink>
    </w:p>
    <w:p w14:paraId="0D9F8179" w14:textId="62CDAA5F"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91" w:history="1">
        <w:r w:rsidR="002378F3" w:rsidRPr="00CF2CE8">
          <w:rPr>
            <w:rStyle w:val="ad"/>
            <w:rFonts w:hint="eastAsia"/>
            <w:noProof/>
          </w:rPr>
          <w:t>表</w:t>
        </w:r>
        <w:r w:rsidR="002378F3" w:rsidRPr="00CF2CE8">
          <w:rPr>
            <w:rStyle w:val="ad"/>
            <w:noProof/>
          </w:rPr>
          <w:t xml:space="preserve"> 4- 18</w:t>
        </w:r>
        <w:r w:rsidR="002378F3" w:rsidRPr="00CF2CE8">
          <w:rPr>
            <w:rStyle w:val="ad"/>
            <w:rFonts w:hint="eastAsia"/>
            <w:noProof/>
          </w:rPr>
          <w:t>視覺化模擬輔助教學之感受比較複選題之選取人數</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1 \h </w:instrText>
        </w:r>
        <w:r w:rsidR="002378F3" w:rsidRPr="002378F3">
          <w:rPr>
            <w:rStyle w:val="ad"/>
            <w:noProof/>
            <w:webHidden/>
          </w:rPr>
        </w:r>
        <w:r w:rsidR="002378F3" w:rsidRPr="002378F3">
          <w:rPr>
            <w:rStyle w:val="ad"/>
            <w:noProof/>
            <w:webHidden/>
          </w:rPr>
          <w:fldChar w:fldCharType="separate"/>
        </w:r>
        <w:r w:rsidR="00BE60C3">
          <w:rPr>
            <w:rStyle w:val="ad"/>
            <w:noProof/>
            <w:webHidden/>
          </w:rPr>
          <w:t>61</w:t>
        </w:r>
        <w:r w:rsidR="002378F3" w:rsidRPr="002378F3">
          <w:rPr>
            <w:rStyle w:val="ad"/>
            <w:noProof/>
            <w:webHidden/>
          </w:rPr>
          <w:fldChar w:fldCharType="end"/>
        </w:r>
      </w:hyperlink>
    </w:p>
    <w:p w14:paraId="3B36B415" w14:textId="3AAD354C"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92" w:history="1">
        <w:r w:rsidR="002378F3" w:rsidRPr="00CF2CE8">
          <w:rPr>
            <w:rStyle w:val="ad"/>
            <w:rFonts w:hint="eastAsia"/>
            <w:noProof/>
          </w:rPr>
          <w:t>表</w:t>
        </w:r>
        <w:r w:rsidR="002378F3" w:rsidRPr="00CF2CE8">
          <w:rPr>
            <w:rStyle w:val="ad"/>
            <w:noProof/>
          </w:rPr>
          <w:t xml:space="preserve"> 4- 19</w:t>
        </w:r>
        <w:r w:rsidR="002378F3" w:rsidRPr="00CF2CE8">
          <w:rPr>
            <w:rStyle w:val="ad"/>
            <w:rFonts w:hint="eastAsia"/>
            <w:noProof/>
          </w:rPr>
          <w:t>「老師講解」有助於各概念學習的認可狀況</w:t>
        </w:r>
        <w:r w:rsidR="002378F3" w:rsidRPr="00CF2CE8">
          <w:rPr>
            <w:rStyle w:val="ad"/>
            <w:noProof/>
          </w:rPr>
          <w:t>(</w:t>
        </w:r>
        <w:r w:rsidR="002378F3" w:rsidRPr="00CF2CE8">
          <w:rPr>
            <w:rStyle w:val="ad"/>
            <w:rFonts w:hint="eastAsia"/>
            <w:noProof/>
          </w:rPr>
          <w:t>控制組</w:t>
        </w:r>
        <w:r w:rsidR="002378F3" w:rsidRPr="00CF2CE8">
          <w:rPr>
            <w:rStyle w:val="ad"/>
            <w:noProof/>
          </w:rPr>
          <w:t>)</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2 \h </w:instrText>
        </w:r>
        <w:r w:rsidR="002378F3" w:rsidRPr="002378F3">
          <w:rPr>
            <w:rStyle w:val="ad"/>
            <w:noProof/>
            <w:webHidden/>
          </w:rPr>
        </w:r>
        <w:r w:rsidR="002378F3" w:rsidRPr="002378F3">
          <w:rPr>
            <w:rStyle w:val="ad"/>
            <w:noProof/>
            <w:webHidden/>
          </w:rPr>
          <w:fldChar w:fldCharType="separate"/>
        </w:r>
        <w:r w:rsidR="00BE60C3">
          <w:rPr>
            <w:rStyle w:val="ad"/>
            <w:noProof/>
            <w:webHidden/>
          </w:rPr>
          <w:t>63</w:t>
        </w:r>
        <w:r w:rsidR="002378F3" w:rsidRPr="002378F3">
          <w:rPr>
            <w:rStyle w:val="ad"/>
            <w:noProof/>
            <w:webHidden/>
          </w:rPr>
          <w:fldChar w:fldCharType="end"/>
        </w:r>
      </w:hyperlink>
    </w:p>
    <w:p w14:paraId="3CA75B27" w14:textId="08002020"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93" w:history="1">
        <w:r w:rsidR="002378F3" w:rsidRPr="00CF2CE8">
          <w:rPr>
            <w:rStyle w:val="ad"/>
            <w:rFonts w:hint="eastAsia"/>
            <w:noProof/>
          </w:rPr>
          <w:t>表</w:t>
        </w:r>
        <w:r w:rsidR="002378F3" w:rsidRPr="00CF2CE8">
          <w:rPr>
            <w:rStyle w:val="ad"/>
            <w:noProof/>
          </w:rPr>
          <w:t xml:space="preserve"> 4- 20</w:t>
        </w:r>
        <w:r w:rsidR="002378F3" w:rsidRPr="00CF2CE8">
          <w:rPr>
            <w:rStyle w:val="ad"/>
            <w:rFonts w:hint="eastAsia"/>
            <w:noProof/>
          </w:rPr>
          <w:t>「程式實作」有助於各概念學習的認可狀況</w:t>
        </w:r>
        <w:r w:rsidR="002378F3" w:rsidRPr="00CF2CE8">
          <w:rPr>
            <w:rStyle w:val="ad"/>
            <w:noProof/>
          </w:rPr>
          <w:t>(</w:t>
        </w:r>
        <w:r w:rsidR="002378F3" w:rsidRPr="00CF2CE8">
          <w:rPr>
            <w:rStyle w:val="ad"/>
            <w:rFonts w:hint="eastAsia"/>
            <w:noProof/>
          </w:rPr>
          <w:t>控制組</w:t>
        </w:r>
        <w:r w:rsidR="002378F3" w:rsidRPr="00CF2CE8">
          <w:rPr>
            <w:rStyle w:val="ad"/>
            <w:noProof/>
          </w:rPr>
          <w:t>)</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3 \h </w:instrText>
        </w:r>
        <w:r w:rsidR="002378F3" w:rsidRPr="002378F3">
          <w:rPr>
            <w:rStyle w:val="ad"/>
            <w:noProof/>
            <w:webHidden/>
          </w:rPr>
        </w:r>
        <w:r w:rsidR="002378F3" w:rsidRPr="002378F3">
          <w:rPr>
            <w:rStyle w:val="ad"/>
            <w:noProof/>
            <w:webHidden/>
          </w:rPr>
          <w:fldChar w:fldCharType="separate"/>
        </w:r>
        <w:r w:rsidR="00BE60C3">
          <w:rPr>
            <w:rStyle w:val="ad"/>
            <w:noProof/>
            <w:webHidden/>
          </w:rPr>
          <w:t>63</w:t>
        </w:r>
        <w:r w:rsidR="002378F3" w:rsidRPr="002378F3">
          <w:rPr>
            <w:rStyle w:val="ad"/>
            <w:noProof/>
            <w:webHidden/>
          </w:rPr>
          <w:fldChar w:fldCharType="end"/>
        </w:r>
      </w:hyperlink>
    </w:p>
    <w:p w14:paraId="7B60B29E" w14:textId="4BF5D7FA"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94" w:history="1">
        <w:r w:rsidR="002378F3" w:rsidRPr="00CF2CE8">
          <w:rPr>
            <w:rStyle w:val="ad"/>
            <w:rFonts w:hint="eastAsia"/>
            <w:noProof/>
          </w:rPr>
          <w:t>表</w:t>
        </w:r>
        <w:r w:rsidR="002378F3" w:rsidRPr="00CF2CE8">
          <w:rPr>
            <w:rStyle w:val="ad"/>
            <w:noProof/>
          </w:rPr>
          <w:t xml:space="preserve"> 4- 21</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4 \h </w:instrText>
        </w:r>
        <w:r w:rsidR="002378F3" w:rsidRPr="002378F3">
          <w:rPr>
            <w:rStyle w:val="ad"/>
            <w:noProof/>
            <w:webHidden/>
          </w:rPr>
        </w:r>
        <w:r w:rsidR="002378F3" w:rsidRPr="002378F3">
          <w:rPr>
            <w:rStyle w:val="ad"/>
            <w:noProof/>
            <w:webHidden/>
          </w:rPr>
          <w:fldChar w:fldCharType="separate"/>
        </w:r>
        <w:r w:rsidR="00BE60C3">
          <w:rPr>
            <w:rStyle w:val="ad"/>
            <w:noProof/>
            <w:webHidden/>
          </w:rPr>
          <w:t>69</w:t>
        </w:r>
        <w:r w:rsidR="002378F3" w:rsidRPr="002378F3">
          <w:rPr>
            <w:rStyle w:val="ad"/>
            <w:noProof/>
            <w:webHidden/>
          </w:rPr>
          <w:fldChar w:fldCharType="end"/>
        </w:r>
      </w:hyperlink>
    </w:p>
    <w:p w14:paraId="47B1543B" w14:textId="7EEBDCA3"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95" w:history="1">
        <w:r w:rsidR="002378F3" w:rsidRPr="00CF2CE8">
          <w:rPr>
            <w:rStyle w:val="ad"/>
            <w:rFonts w:hint="eastAsia"/>
            <w:noProof/>
          </w:rPr>
          <w:t>表</w:t>
        </w:r>
        <w:r w:rsidR="002378F3" w:rsidRPr="00CF2CE8">
          <w:rPr>
            <w:rStyle w:val="ad"/>
            <w:noProof/>
          </w:rPr>
          <w:t xml:space="preserve"> 4- 22</w:t>
        </w:r>
        <w:r w:rsidR="002378F3" w:rsidRPr="00CF2CE8">
          <w:rPr>
            <w:rStyle w:val="ad"/>
            <w:rFonts w:hint="eastAsia"/>
            <w:noProof/>
          </w:rPr>
          <w:t>控制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5 \h </w:instrText>
        </w:r>
        <w:r w:rsidR="002378F3" w:rsidRPr="002378F3">
          <w:rPr>
            <w:rStyle w:val="ad"/>
            <w:noProof/>
            <w:webHidden/>
          </w:rPr>
        </w:r>
        <w:r w:rsidR="002378F3" w:rsidRPr="002378F3">
          <w:rPr>
            <w:rStyle w:val="ad"/>
            <w:noProof/>
            <w:webHidden/>
          </w:rPr>
          <w:fldChar w:fldCharType="separate"/>
        </w:r>
        <w:r w:rsidR="00BE60C3">
          <w:rPr>
            <w:rStyle w:val="ad"/>
            <w:noProof/>
            <w:webHidden/>
          </w:rPr>
          <w:t>72</w:t>
        </w:r>
        <w:r w:rsidR="002378F3" w:rsidRPr="002378F3">
          <w:rPr>
            <w:rStyle w:val="ad"/>
            <w:noProof/>
            <w:webHidden/>
          </w:rPr>
          <w:fldChar w:fldCharType="end"/>
        </w:r>
      </w:hyperlink>
    </w:p>
    <w:p w14:paraId="78F92695" w14:textId="6F09D773"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96" w:history="1">
        <w:r w:rsidR="002378F3" w:rsidRPr="00CF2CE8">
          <w:rPr>
            <w:rStyle w:val="ad"/>
            <w:rFonts w:hint="eastAsia"/>
            <w:noProof/>
          </w:rPr>
          <w:t>表</w:t>
        </w:r>
        <w:r w:rsidR="002378F3" w:rsidRPr="00CF2CE8">
          <w:rPr>
            <w:rStyle w:val="ad"/>
            <w:noProof/>
          </w:rPr>
          <w:t xml:space="preserve"> 4- 23</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6 \h </w:instrText>
        </w:r>
        <w:r w:rsidR="002378F3" w:rsidRPr="002378F3">
          <w:rPr>
            <w:rStyle w:val="ad"/>
            <w:noProof/>
            <w:webHidden/>
          </w:rPr>
        </w:r>
        <w:r w:rsidR="002378F3" w:rsidRPr="002378F3">
          <w:rPr>
            <w:rStyle w:val="ad"/>
            <w:noProof/>
            <w:webHidden/>
          </w:rPr>
          <w:fldChar w:fldCharType="separate"/>
        </w:r>
        <w:r w:rsidR="00BE60C3">
          <w:rPr>
            <w:rStyle w:val="ad"/>
            <w:noProof/>
            <w:webHidden/>
          </w:rPr>
          <w:t>74</w:t>
        </w:r>
        <w:r w:rsidR="002378F3" w:rsidRPr="002378F3">
          <w:rPr>
            <w:rStyle w:val="ad"/>
            <w:noProof/>
            <w:webHidden/>
          </w:rPr>
          <w:fldChar w:fldCharType="end"/>
        </w:r>
      </w:hyperlink>
    </w:p>
    <w:p w14:paraId="094A2974" w14:textId="491D7E47"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97" w:history="1">
        <w:r w:rsidR="002378F3" w:rsidRPr="00CF2CE8">
          <w:rPr>
            <w:rStyle w:val="ad"/>
            <w:rFonts w:hint="eastAsia"/>
            <w:noProof/>
          </w:rPr>
          <w:t>表</w:t>
        </w:r>
        <w:r w:rsidR="002378F3" w:rsidRPr="00CF2CE8">
          <w:rPr>
            <w:rStyle w:val="ad"/>
            <w:noProof/>
          </w:rPr>
          <w:t xml:space="preserve"> 4- 24</w:t>
        </w:r>
        <w:r w:rsidR="002378F3" w:rsidRPr="00CF2CE8">
          <w:rPr>
            <w:rStyle w:val="ad"/>
            <w:rFonts w:hint="eastAsia"/>
            <w:noProof/>
          </w:rPr>
          <w:t>控制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7 \h </w:instrText>
        </w:r>
        <w:r w:rsidR="002378F3" w:rsidRPr="002378F3">
          <w:rPr>
            <w:rStyle w:val="ad"/>
            <w:noProof/>
            <w:webHidden/>
          </w:rPr>
        </w:r>
        <w:r w:rsidR="002378F3" w:rsidRPr="002378F3">
          <w:rPr>
            <w:rStyle w:val="ad"/>
            <w:noProof/>
            <w:webHidden/>
          </w:rPr>
          <w:fldChar w:fldCharType="separate"/>
        </w:r>
        <w:r w:rsidR="00BE60C3">
          <w:rPr>
            <w:rStyle w:val="ad"/>
            <w:noProof/>
            <w:webHidden/>
          </w:rPr>
          <w:t>75</w:t>
        </w:r>
        <w:r w:rsidR="002378F3" w:rsidRPr="002378F3">
          <w:rPr>
            <w:rStyle w:val="ad"/>
            <w:noProof/>
            <w:webHidden/>
          </w:rPr>
          <w:fldChar w:fldCharType="end"/>
        </w:r>
      </w:hyperlink>
    </w:p>
    <w:p w14:paraId="7D24FC69" w14:textId="21047D08"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898" w:history="1">
        <w:r w:rsidR="002378F3" w:rsidRPr="00CF2CE8">
          <w:rPr>
            <w:rStyle w:val="ad"/>
            <w:rFonts w:hint="eastAsia"/>
            <w:noProof/>
          </w:rPr>
          <w:t>表</w:t>
        </w:r>
        <w:r w:rsidR="002378F3" w:rsidRPr="00CF2CE8">
          <w:rPr>
            <w:rStyle w:val="ad"/>
            <w:noProof/>
          </w:rPr>
          <w:t xml:space="preserve"> 4- 25</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8 \h </w:instrText>
        </w:r>
        <w:r w:rsidR="002378F3" w:rsidRPr="002378F3">
          <w:rPr>
            <w:rStyle w:val="ad"/>
            <w:noProof/>
            <w:webHidden/>
          </w:rPr>
        </w:r>
        <w:r w:rsidR="002378F3" w:rsidRPr="002378F3">
          <w:rPr>
            <w:rStyle w:val="ad"/>
            <w:noProof/>
            <w:webHidden/>
          </w:rPr>
          <w:fldChar w:fldCharType="separate"/>
        </w:r>
        <w:r w:rsidR="00BE60C3">
          <w:rPr>
            <w:rStyle w:val="ad"/>
            <w:noProof/>
            <w:webHidden/>
          </w:rPr>
          <w:t>81</w:t>
        </w:r>
        <w:r w:rsidR="002378F3" w:rsidRPr="002378F3">
          <w:rPr>
            <w:rStyle w:val="ad"/>
            <w:noProof/>
            <w:webHidden/>
          </w:rPr>
          <w:fldChar w:fldCharType="end"/>
        </w:r>
      </w:hyperlink>
    </w:p>
    <w:p w14:paraId="2FF67C2F" w14:textId="26BAAE96" w:rsidR="0081147A" w:rsidRPr="002378F3" w:rsidRDefault="001535E0" w:rsidP="001535E0">
      <w:pPr>
        <w:pStyle w:val="afd"/>
        <w:tabs>
          <w:tab w:val="right" w:leader="dot" w:pos="8720"/>
        </w:tabs>
        <w:spacing w:line="360" w:lineRule="auto"/>
        <w:ind w:leftChars="0" w:left="199" w:hangingChars="83" w:hanging="199"/>
        <w:rPr>
          <w:rStyle w:val="ad"/>
          <w:noProof/>
        </w:rPr>
      </w:pPr>
      <w:r w:rsidRPr="001535E0">
        <w:rPr>
          <w:rStyle w:val="ad"/>
          <w:noProof/>
        </w:rP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173" w:name="_Toc110351551"/>
      <w:r w:rsidRPr="00981163">
        <w:rPr>
          <w:rFonts w:hint="eastAsia"/>
        </w:rPr>
        <w:lastRenderedPageBreak/>
        <w:t>圖目錄</w:t>
      </w:r>
      <w:bookmarkEnd w:id="173"/>
    </w:p>
    <w:bookmarkEnd w:id="1"/>
    <w:p w14:paraId="309AEFC7" w14:textId="76F42BE5"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1-" </w:instrText>
      </w:r>
      <w:r w:rsidRPr="001535E0">
        <w:rPr>
          <w:rStyle w:val="ad"/>
          <w:noProof/>
        </w:rPr>
        <w:fldChar w:fldCharType="separate"/>
      </w:r>
      <w:hyperlink w:anchor="_Toc111209911" w:history="1">
        <w:r w:rsidR="002378F3" w:rsidRPr="002B2140">
          <w:rPr>
            <w:rStyle w:val="ad"/>
            <w:rFonts w:hint="eastAsia"/>
            <w:noProof/>
          </w:rPr>
          <w:t>圖</w:t>
        </w:r>
        <w:r w:rsidR="002378F3" w:rsidRPr="002B2140">
          <w:rPr>
            <w:rStyle w:val="ad"/>
            <w:noProof/>
          </w:rPr>
          <w:t xml:space="preserve"> 1- 1</w:t>
        </w:r>
        <w:r w:rsidR="002378F3" w:rsidRPr="002B2140">
          <w:rPr>
            <w:rStyle w:val="ad"/>
            <w:rFonts w:hint="eastAsia"/>
            <w:noProof/>
          </w:rPr>
          <w:t>本研究視覺化模擬輔助教學策略</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1 \h </w:instrText>
        </w:r>
        <w:r w:rsidR="002378F3" w:rsidRPr="002378F3">
          <w:rPr>
            <w:rStyle w:val="ad"/>
            <w:noProof/>
            <w:webHidden/>
          </w:rPr>
        </w:r>
        <w:r w:rsidR="002378F3" w:rsidRPr="002378F3">
          <w:rPr>
            <w:rStyle w:val="ad"/>
            <w:noProof/>
            <w:webHidden/>
          </w:rPr>
          <w:fldChar w:fldCharType="separate"/>
        </w:r>
        <w:r w:rsidR="00BE60C3">
          <w:rPr>
            <w:rStyle w:val="ad"/>
            <w:noProof/>
            <w:webHidden/>
          </w:rPr>
          <w:t>4</w:t>
        </w:r>
        <w:r w:rsidR="002378F3" w:rsidRPr="002378F3">
          <w:rPr>
            <w:rStyle w:val="ad"/>
            <w:noProof/>
            <w:webHidden/>
          </w:rPr>
          <w:fldChar w:fldCharType="end"/>
        </w:r>
      </w:hyperlink>
    </w:p>
    <w:p w14:paraId="42ED7CBC" w14:textId="3C014FE4"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912" w:history="1">
        <w:r w:rsidR="002378F3" w:rsidRPr="002B2140">
          <w:rPr>
            <w:rStyle w:val="ad"/>
            <w:rFonts w:hint="eastAsia"/>
            <w:noProof/>
          </w:rPr>
          <w:t>圖</w:t>
        </w:r>
        <w:r w:rsidR="002378F3" w:rsidRPr="002B2140">
          <w:rPr>
            <w:rStyle w:val="ad"/>
            <w:noProof/>
          </w:rPr>
          <w:t xml:space="preserve"> 1- 2</w:t>
        </w:r>
        <w:r w:rsidR="002378F3" w:rsidRPr="002B2140">
          <w:rPr>
            <w:rStyle w:val="ad"/>
            <w:rFonts w:hint="eastAsia"/>
            <w:noProof/>
          </w:rPr>
          <w:t>視覺化模擬輔助學習平台示意圖</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2 \h </w:instrText>
        </w:r>
        <w:r w:rsidR="002378F3" w:rsidRPr="002378F3">
          <w:rPr>
            <w:rStyle w:val="ad"/>
            <w:noProof/>
            <w:webHidden/>
          </w:rPr>
        </w:r>
        <w:r w:rsidR="002378F3" w:rsidRPr="002378F3">
          <w:rPr>
            <w:rStyle w:val="ad"/>
            <w:noProof/>
            <w:webHidden/>
          </w:rPr>
          <w:fldChar w:fldCharType="separate"/>
        </w:r>
        <w:r w:rsidR="00BE60C3">
          <w:rPr>
            <w:rStyle w:val="ad"/>
            <w:noProof/>
            <w:webHidden/>
          </w:rPr>
          <w:t>6</w:t>
        </w:r>
        <w:r w:rsidR="002378F3" w:rsidRPr="002378F3">
          <w:rPr>
            <w:rStyle w:val="ad"/>
            <w:noProof/>
            <w:webHidden/>
          </w:rPr>
          <w:fldChar w:fldCharType="end"/>
        </w:r>
      </w:hyperlink>
    </w:p>
    <w:p w14:paraId="76534124" w14:textId="7CB0FB55"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2-" </w:instrText>
      </w:r>
      <w:r w:rsidRPr="001535E0">
        <w:rPr>
          <w:rStyle w:val="ad"/>
          <w:noProof/>
        </w:rPr>
        <w:fldChar w:fldCharType="separate"/>
      </w:r>
      <w:hyperlink w:anchor="_Toc111209918" w:history="1">
        <w:r w:rsidR="002378F3" w:rsidRPr="005B1DB0">
          <w:rPr>
            <w:rStyle w:val="ad"/>
            <w:rFonts w:hint="eastAsia"/>
            <w:noProof/>
          </w:rPr>
          <w:t>圖</w:t>
        </w:r>
        <w:r w:rsidR="002378F3" w:rsidRPr="005B1DB0">
          <w:rPr>
            <w:rStyle w:val="ad"/>
            <w:noProof/>
          </w:rPr>
          <w:t xml:space="preserve"> 2- 1</w:t>
        </w:r>
        <w:r w:rsidR="002378F3" w:rsidRPr="005B1DB0">
          <w:rPr>
            <w:rStyle w:val="ad"/>
            <w:rFonts w:hint="eastAsia"/>
            <w:noProof/>
          </w:rPr>
          <w:t>模擬式教學的模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8 \h </w:instrText>
        </w:r>
        <w:r w:rsidR="002378F3" w:rsidRPr="002378F3">
          <w:rPr>
            <w:rStyle w:val="ad"/>
            <w:noProof/>
            <w:webHidden/>
          </w:rPr>
        </w:r>
        <w:r w:rsidR="002378F3" w:rsidRPr="002378F3">
          <w:rPr>
            <w:rStyle w:val="ad"/>
            <w:noProof/>
            <w:webHidden/>
          </w:rPr>
          <w:fldChar w:fldCharType="separate"/>
        </w:r>
        <w:r w:rsidR="00BE60C3">
          <w:rPr>
            <w:rStyle w:val="ad"/>
            <w:noProof/>
            <w:webHidden/>
          </w:rPr>
          <w:t>15</w:t>
        </w:r>
        <w:r w:rsidR="002378F3" w:rsidRPr="002378F3">
          <w:rPr>
            <w:rStyle w:val="ad"/>
            <w:noProof/>
            <w:webHidden/>
          </w:rPr>
          <w:fldChar w:fldCharType="end"/>
        </w:r>
      </w:hyperlink>
    </w:p>
    <w:p w14:paraId="72F6FD08" w14:textId="17C7B551"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919" w:history="1">
        <w:r w:rsidR="002378F3" w:rsidRPr="005B1DB0">
          <w:rPr>
            <w:rStyle w:val="ad"/>
            <w:rFonts w:hint="eastAsia"/>
            <w:noProof/>
          </w:rPr>
          <w:t>圖</w:t>
        </w:r>
        <w:r w:rsidR="002378F3" w:rsidRPr="005B1DB0">
          <w:rPr>
            <w:rStyle w:val="ad"/>
            <w:noProof/>
          </w:rPr>
          <w:t xml:space="preserve"> 2- 2</w:t>
        </w:r>
        <w:r w:rsidR="002378F3" w:rsidRPr="005B1DB0">
          <w:rPr>
            <w:rStyle w:val="ad"/>
            <w:rFonts w:hint="eastAsia"/>
            <w:noProof/>
          </w:rPr>
          <w:t>模擬輔助數學教學工具</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9 \h </w:instrText>
        </w:r>
        <w:r w:rsidR="002378F3" w:rsidRPr="002378F3">
          <w:rPr>
            <w:rStyle w:val="ad"/>
            <w:noProof/>
            <w:webHidden/>
          </w:rPr>
        </w:r>
        <w:r w:rsidR="002378F3" w:rsidRPr="002378F3">
          <w:rPr>
            <w:rStyle w:val="ad"/>
            <w:noProof/>
            <w:webHidden/>
          </w:rPr>
          <w:fldChar w:fldCharType="separate"/>
        </w:r>
        <w:r w:rsidR="00BE60C3">
          <w:rPr>
            <w:rStyle w:val="ad"/>
            <w:noProof/>
            <w:webHidden/>
          </w:rPr>
          <w:t>16</w:t>
        </w:r>
        <w:r w:rsidR="002378F3" w:rsidRPr="002378F3">
          <w:rPr>
            <w:rStyle w:val="ad"/>
            <w:noProof/>
            <w:webHidden/>
          </w:rPr>
          <w:fldChar w:fldCharType="end"/>
        </w:r>
      </w:hyperlink>
    </w:p>
    <w:p w14:paraId="0F572DEE" w14:textId="4BC8DAAF"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3-" </w:instrText>
      </w:r>
      <w:r w:rsidRPr="001535E0">
        <w:rPr>
          <w:rStyle w:val="ad"/>
          <w:noProof/>
        </w:rPr>
        <w:fldChar w:fldCharType="separate"/>
      </w:r>
      <w:hyperlink w:anchor="_Toc111209931" w:history="1">
        <w:r w:rsidR="002378F3" w:rsidRPr="00CD3994">
          <w:rPr>
            <w:rStyle w:val="ad"/>
            <w:rFonts w:hint="eastAsia"/>
            <w:noProof/>
          </w:rPr>
          <w:t>圖</w:t>
        </w:r>
        <w:r w:rsidR="002378F3" w:rsidRPr="00CD3994">
          <w:rPr>
            <w:rStyle w:val="ad"/>
            <w:noProof/>
          </w:rPr>
          <w:t xml:space="preserve"> 3- 1</w:t>
        </w:r>
        <w:r w:rsidR="002378F3" w:rsidRPr="00CD3994">
          <w:rPr>
            <w:rStyle w:val="ad"/>
            <w:rFonts w:hint="eastAsia"/>
            <w:noProof/>
          </w:rPr>
          <w:t>研究架構圖</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1 \h </w:instrText>
        </w:r>
        <w:r w:rsidR="002378F3" w:rsidRPr="002378F3">
          <w:rPr>
            <w:rStyle w:val="ad"/>
            <w:noProof/>
            <w:webHidden/>
          </w:rPr>
        </w:r>
        <w:r w:rsidR="002378F3" w:rsidRPr="002378F3">
          <w:rPr>
            <w:rStyle w:val="ad"/>
            <w:noProof/>
            <w:webHidden/>
          </w:rPr>
          <w:fldChar w:fldCharType="separate"/>
        </w:r>
        <w:r w:rsidR="00BE60C3">
          <w:rPr>
            <w:rStyle w:val="ad"/>
            <w:noProof/>
            <w:webHidden/>
          </w:rPr>
          <w:t>19</w:t>
        </w:r>
        <w:r w:rsidR="002378F3" w:rsidRPr="002378F3">
          <w:rPr>
            <w:rStyle w:val="ad"/>
            <w:noProof/>
            <w:webHidden/>
          </w:rPr>
          <w:fldChar w:fldCharType="end"/>
        </w:r>
      </w:hyperlink>
    </w:p>
    <w:p w14:paraId="1E89C7F3" w14:textId="337B340E"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932" w:history="1">
        <w:r w:rsidR="002378F3" w:rsidRPr="00CD3994">
          <w:rPr>
            <w:rStyle w:val="ad"/>
            <w:rFonts w:hint="eastAsia"/>
            <w:noProof/>
          </w:rPr>
          <w:t>圖</w:t>
        </w:r>
        <w:r w:rsidR="002378F3" w:rsidRPr="00CD3994">
          <w:rPr>
            <w:rStyle w:val="ad"/>
            <w:noProof/>
          </w:rPr>
          <w:t xml:space="preserve"> 3- 2</w:t>
        </w:r>
        <w:r w:rsidR="002378F3" w:rsidRPr="00CD3994">
          <w:rPr>
            <w:rStyle w:val="ad"/>
            <w:rFonts w:hint="eastAsia"/>
            <w:noProof/>
          </w:rPr>
          <w:t>本研究視覺化模擬輔助教學策略</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2 \h </w:instrText>
        </w:r>
        <w:r w:rsidR="002378F3" w:rsidRPr="002378F3">
          <w:rPr>
            <w:rStyle w:val="ad"/>
            <w:noProof/>
            <w:webHidden/>
          </w:rPr>
        </w:r>
        <w:r w:rsidR="002378F3" w:rsidRPr="002378F3">
          <w:rPr>
            <w:rStyle w:val="ad"/>
            <w:noProof/>
            <w:webHidden/>
          </w:rPr>
          <w:fldChar w:fldCharType="separate"/>
        </w:r>
        <w:r w:rsidR="00BE60C3">
          <w:rPr>
            <w:rStyle w:val="ad"/>
            <w:noProof/>
            <w:webHidden/>
          </w:rPr>
          <w:t>22</w:t>
        </w:r>
        <w:r w:rsidR="002378F3" w:rsidRPr="002378F3">
          <w:rPr>
            <w:rStyle w:val="ad"/>
            <w:noProof/>
            <w:webHidden/>
          </w:rPr>
          <w:fldChar w:fldCharType="end"/>
        </w:r>
      </w:hyperlink>
    </w:p>
    <w:p w14:paraId="26C86981" w14:textId="50E43F39"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933" w:history="1">
        <w:r w:rsidR="002378F3" w:rsidRPr="00CD3994">
          <w:rPr>
            <w:rStyle w:val="ad"/>
            <w:rFonts w:hint="eastAsia"/>
            <w:noProof/>
          </w:rPr>
          <w:t>圖</w:t>
        </w:r>
        <w:r w:rsidR="002378F3" w:rsidRPr="00CD3994">
          <w:rPr>
            <w:rStyle w:val="ad"/>
            <w:noProof/>
          </w:rPr>
          <w:t xml:space="preserve"> 3- 3</w:t>
        </w:r>
        <w:r w:rsidR="002378F3" w:rsidRPr="00CD3994">
          <w:rPr>
            <w:rStyle w:val="ad"/>
            <w:rFonts w:hint="eastAsia"/>
            <w:noProof/>
          </w:rPr>
          <w:t>資料搜集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3 \h </w:instrText>
        </w:r>
        <w:r w:rsidR="002378F3" w:rsidRPr="002378F3">
          <w:rPr>
            <w:rStyle w:val="ad"/>
            <w:noProof/>
            <w:webHidden/>
          </w:rPr>
        </w:r>
        <w:r w:rsidR="002378F3" w:rsidRPr="002378F3">
          <w:rPr>
            <w:rStyle w:val="ad"/>
            <w:noProof/>
            <w:webHidden/>
          </w:rPr>
          <w:fldChar w:fldCharType="separate"/>
        </w:r>
        <w:r w:rsidR="00BE60C3">
          <w:rPr>
            <w:rStyle w:val="ad"/>
            <w:noProof/>
            <w:webHidden/>
          </w:rPr>
          <w:t>24</w:t>
        </w:r>
        <w:r w:rsidR="002378F3" w:rsidRPr="002378F3">
          <w:rPr>
            <w:rStyle w:val="ad"/>
            <w:noProof/>
            <w:webHidden/>
          </w:rPr>
          <w:fldChar w:fldCharType="end"/>
        </w:r>
      </w:hyperlink>
    </w:p>
    <w:p w14:paraId="7184447D" w14:textId="25F0521A"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934" w:history="1">
        <w:r w:rsidR="002378F3" w:rsidRPr="00CD3994">
          <w:rPr>
            <w:rStyle w:val="ad"/>
            <w:rFonts w:hint="eastAsia"/>
            <w:noProof/>
          </w:rPr>
          <w:t>圖</w:t>
        </w:r>
        <w:r w:rsidR="002378F3" w:rsidRPr="00CD3994">
          <w:rPr>
            <w:rStyle w:val="ad"/>
            <w:noProof/>
          </w:rPr>
          <w:t xml:space="preserve"> 3- 4</w:t>
        </w:r>
        <w:r w:rsidR="002378F3" w:rsidRPr="00CD3994">
          <w:rPr>
            <w:rStyle w:val="ad"/>
            <w:rFonts w:hint="eastAsia"/>
            <w:noProof/>
          </w:rPr>
          <w:t>訓練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4 \h </w:instrText>
        </w:r>
        <w:r w:rsidR="002378F3" w:rsidRPr="002378F3">
          <w:rPr>
            <w:rStyle w:val="ad"/>
            <w:noProof/>
            <w:webHidden/>
          </w:rPr>
        </w:r>
        <w:r w:rsidR="002378F3" w:rsidRPr="002378F3">
          <w:rPr>
            <w:rStyle w:val="ad"/>
            <w:noProof/>
            <w:webHidden/>
          </w:rPr>
          <w:fldChar w:fldCharType="separate"/>
        </w:r>
        <w:r w:rsidR="00BE60C3">
          <w:rPr>
            <w:rStyle w:val="ad"/>
            <w:noProof/>
            <w:webHidden/>
          </w:rPr>
          <w:t>26</w:t>
        </w:r>
        <w:r w:rsidR="002378F3" w:rsidRPr="002378F3">
          <w:rPr>
            <w:rStyle w:val="ad"/>
            <w:noProof/>
            <w:webHidden/>
          </w:rPr>
          <w:fldChar w:fldCharType="end"/>
        </w:r>
      </w:hyperlink>
    </w:p>
    <w:p w14:paraId="7A446C50" w14:textId="4DBF29DA"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935" w:history="1">
        <w:r w:rsidR="002378F3" w:rsidRPr="00CD3994">
          <w:rPr>
            <w:rStyle w:val="ad"/>
            <w:rFonts w:hint="eastAsia"/>
            <w:noProof/>
          </w:rPr>
          <w:t>圖</w:t>
        </w:r>
        <w:r w:rsidR="002378F3" w:rsidRPr="00CD3994">
          <w:rPr>
            <w:rStyle w:val="ad"/>
            <w:noProof/>
          </w:rPr>
          <w:t xml:space="preserve"> 3- 5</w:t>
        </w:r>
        <w:r w:rsidR="002378F3" w:rsidRPr="00CD3994">
          <w:rPr>
            <w:rStyle w:val="ad"/>
            <w:rFonts w:hint="eastAsia"/>
            <w:noProof/>
          </w:rPr>
          <w:t>應用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5 \h </w:instrText>
        </w:r>
        <w:r w:rsidR="002378F3" w:rsidRPr="002378F3">
          <w:rPr>
            <w:rStyle w:val="ad"/>
            <w:noProof/>
            <w:webHidden/>
          </w:rPr>
        </w:r>
        <w:r w:rsidR="002378F3" w:rsidRPr="002378F3">
          <w:rPr>
            <w:rStyle w:val="ad"/>
            <w:noProof/>
            <w:webHidden/>
          </w:rPr>
          <w:fldChar w:fldCharType="separate"/>
        </w:r>
        <w:r w:rsidR="00BE60C3">
          <w:rPr>
            <w:rStyle w:val="ad"/>
            <w:noProof/>
            <w:webHidden/>
          </w:rPr>
          <w:t>27</w:t>
        </w:r>
        <w:r w:rsidR="002378F3" w:rsidRPr="002378F3">
          <w:rPr>
            <w:rStyle w:val="ad"/>
            <w:noProof/>
            <w:webHidden/>
          </w:rPr>
          <w:fldChar w:fldCharType="end"/>
        </w:r>
      </w:hyperlink>
    </w:p>
    <w:p w14:paraId="2DFC3179" w14:textId="7E69FBAE"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936" w:history="1">
        <w:r w:rsidR="002378F3" w:rsidRPr="00CD3994">
          <w:rPr>
            <w:rStyle w:val="ad"/>
            <w:rFonts w:hint="eastAsia"/>
            <w:noProof/>
          </w:rPr>
          <w:t>圖</w:t>
        </w:r>
        <w:r w:rsidR="002378F3" w:rsidRPr="00CD3994">
          <w:rPr>
            <w:rStyle w:val="ad"/>
            <w:noProof/>
          </w:rPr>
          <w:t xml:space="preserve"> 3- 6</w:t>
        </w:r>
        <w:r w:rsidR="002378F3" w:rsidRPr="00CD3994">
          <w:rPr>
            <w:rStyle w:val="ad"/>
            <w:rFonts w:hint="eastAsia"/>
            <w:noProof/>
          </w:rPr>
          <w:t>圖片資料輸入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6 \h </w:instrText>
        </w:r>
        <w:r w:rsidR="002378F3" w:rsidRPr="002378F3">
          <w:rPr>
            <w:rStyle w:val="ad"/>
            <w:noProof/>
            <w:webHidden/>
          </w:rPr>
        </w:r>
        <w:r w:rsidR="002378F3" w:rsidRPr="002378F3">
          <w:rPr>
            <w:rStyle w:val="ad"/>
            <w:noProof/>
            <w:webHidden/>
          </w:rPr>
          <w:fldChar w:fldCharType="separate"/>
        </w:r>
        <w:r w:rsidR="00BE60C3">
          <w:rPr>
            <w:rStyle w:val="ad"/>
            <w:noProof/>
            <w:webHidden/>
          </w:rPr>
          <w:t>28</w:t>
        </w:r>
        <w:r w:rsidR="002378F3" w:rsidRPr="002378F3">
          <w:rPr>
            <w:rStyle w:val="ad"/>
            <w:noProof/>
            <w:webHidden/>
          </w:rPr>
          <w:fldChar w:fldCharType="end"/>
        </w:r>
      </w:hyperlink>
    </w:p>
    <w:p w14:paraId="3F02C4E6" w14:textId="0AFE9EBD"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937" w:history="1">
        <w:r w:rsidR="002378F3" w:rsidRPr="00CD3994">
          <w:rPr>
            <w:rStyle w:val="ad"/>
            <w:rFonts w:hint="eastAsia"/>
            <w:noProof/>
          </w:rPr>
          <w:t>圖</w:t>
        </w:r>
        <w:r w:rsidR="002378F3" w:rsidRPr="00CD3994">
          <w:rPr>
            <w:rStyle w:val="ad"/>
            <w:noProof/>
          </w:rPr>
          <w:t xml:space="preserve"> 3- 7</w:t>
        </w:r>
        <w:r w:rsidR="002378F3" w:rsidRPr="00CD3994">
          <w:rPr>
            <w:rStyle w:val="ad"/>
            <w:rFonts w:hint="eastAsia"/>
            <w:noProof/>
          </w:rPr>
          <w:t>健康照護與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7 \h </w:instrText>
        </w:r>
        <w:r w:rsidR="002378F3" w:rsidRPr="002378F3">
          <w:rPr>
            <w:rStyle w:val="ad"/>
            <w:noProof/>
            <w:webHidden/>
          </w:rPr>
        </w:r>
        <w:r w:rsidR="002378F3" w:rsidRPr="002378F3">
          <w:rPr>
            <w:rStyle w:val="ad"/>
            <w:noProof/>
            <w:webHidden/>
          </w:rPr>
          <w:fldChar w:fldCharType="separate"/>
        </w:r>
        <w:r w:rsidR="00BE60C3">
          <w:rPr>
            <w:rStyle w:val="ad"/>
            <w:noProof/>
            <w:webHidden/>
          </w:rPr>
          <w:t>28</w:t>
        </w:r>
        <w:r w:rsidR="002378F3" w:rsidRPr="002378F3">
          <w:rPr>
            <w:rStyle w:val="ad"/>
            <w:noProof/>
            <w:webHidden/>
          </w:rPr>
          <w:fldChar w:fldCharType="end"/>
        </w:r>
      </w:hyperlink>
    </w:p>
    <w:p w14:paraId="68489281" w14:textId="100859E5"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938" w:history="1">
        <w:r w:rsidR="002378F3" w:rsidRPr="00CD3994">
          <w:rPr>
            <w:rStyle w:val="ad"/>
            <w:rFonts w:hint="eastAsia"/>
            <w:noProof/>
          </w:rPr>
          <w:t>圖</w:t>
        </w:r>
        <w:r w:rsidR="002378F3" w:rsidRPr="00CD3994">
          <w:rPr>
            <w:rStyle w:val="ad"/>
            <w:noProof/>
          </w:rPr>
          <w:t xml:space="preserve"> 3- 8</w:t>
        </w:r>
        <w:r w:rsidR="002378F3" w:rsidRPr="00CD3994">
          <w:rPr>
            <w:rStyle w:val="ad"/>
            <w:rFonts w:hint="eastAsia"/>
            <w:noProof/>
          </w:rPr>
          <w:t>權重與誤差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8 \h </w:instrText>
        </w:r>
        <w:r w:rsidR="002378F3" w:rsidRPr="002378F3">
          <w:rPr>
            <w:rStyle w:val="ad"/>
            <w:noProof/>
            <w:webHidden/>
          </w:rPr>
        </w:r>
        <w:r w:rsidR="002378F3" w:rsidRPr="002378F3">
          <w:rPr>
            <w:rStyle w:val="ad"/>
            <w:noProof/>
            <w:webHidden/>
          </w:rPr>
          <w:fldChar w:fldCharType="separate"/>
        </w:r>
        <w:r w:rsidR="00BE60C3">
          <w:rPr>
            <w:rStyle w:val="ad"/>
            <w:noProof/>
            <w:webHidden/>
          </w:rPr>
          <w:t>29</w:t>
        </w:r>
        <w:r w:rsidR="002378F3" w:rsidRPr="002378F3">
          <w:rPr>
            <w:rStyle w:val="ad"/>
            <w:noProof/>
            <w:webHidden/>
          </w:rPr>
          <w:fldChar w:fldCharType="end"/>
        </w:r>
      </w:hyperlink>
    </w:p>
    <w:p w14:paraId="43294EBB" w14:textId="20B07D48"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939" w:history="1">
        <w:r w:rsidR="002378F3" w:rsidRPr="00CD3994">
          <w:rPr>
            <w:rStyle w:val="ad"/>
            <w:rFonts w:hint="eastAsia"/>
            <w:noProof/>
          </w:rPr>
          <w:t>圖</w:t>
        </w:r>
        <w:r w:rsidR="002378F3" w:rsidRPr="00CD3994">
          <w:rPr>
            <w:rStyle w:val="ad"/>
            <w:noProof/>
          </w:rPr>
          <w:t xml:space="preserve"> 3- 9</w:t>
        </w:r>
        <w:r w:rsidR="002378F3" w:rsidRPr="00CD3994">
          <w:rPr>
            <w:rStyle w:val="ad"/>
            <w:rFonts w:hint="eastAsia"/>
            <w:noProof/>
          </w:rPr>
          <w:t>類神經元模型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9 \h </w:instrText>
        </w:r>
        <w:r w:rsidR="002378F3" w:rsidRPr="002378F3">
          <w:rPr>
            <w:rStyle w:val="ad"/>
            <w:noProof/>
            <w:webHidden/>
          </w:rPr>
        </w:r>
        <w:r w:rsidR="002378F3" w:rsidRPr="002378F3">
          <w:rPr>
            <w:rStyle w:val="ad"/>
            <w:noProof/>
            <w:webHidden/>
          </w:rPr>
          <w:fldChar w:fldCharType="separate"/>
        </w:r>
        <w:r w:rsidR="00BE60C3">
          <w:rPr>
            <w:rStyle w:val="ad"/>
            <w:noProof/>
            <w:webHidden/>
          </w:rPr>
          <w:t>30</w:t>
        </w:r>
        <w:r w:rsidR="002378F3" w:rsidRPr="002378F3">
          <w:rPr>
            <w:rStyle w:val="ad"/>
            <w:noProof/>
            <w:webHidden/>
          </w:rPr>
          <w:fldChar w:fldCharType="end"/>
        </w:r>
      </w:hyperlink>
    </w:p>
    <w:p w14:paraId="22BE3D0B" w14:textId="2BFF2508"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940" w:history="1">
        <w:r w:rsidR="002378F3" w:rsidRPr="00CD3994">
          <w:rPr>
            <w:rStyle w:val="ad"/>
            <w:rFonts w:hint="eastAsia"/>
            <w:noProof/>
          </w:rPr>
          <w:t>圖</w:t>
        </w:r>
        <w:r w:rsidR="002378F3" w:rsidRPr="00CD3994">
          <w:rPr>
            <w:rStyle w:val="ad"/>
            <w:noProof/>
          </w:rPr>
          <w:t xml:space="preserve"> 3- 10</w:t>
        </w:r>
        <w:r w:rsidR="002378F3" w:rsidRPr="00CD3994">
          <w:rPr>
            <w:rStyle w:val="ad"/>
            <w:rFonts w:hint="eastAsia"/>
            <w:noProof/>
          </w:rPr>
          <w:t>學習演算法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0 \h </w:instrText>
        </w:r>
        <w:r w:rsidR="002378F3" w:rsidRPr="002378F3">
          <w:rPr>
            <w:rStyle w:val="ad"/>
            <w:noProof/>
            <w:webHidden/>
          </w:rPr>
        </w:r>
        <w:r w:rsidR="002378F3" w:rsidRPr="002378F3">
          <w:rPr>
            <w:rStyle w:val="ad"/>
            <w:noProof/>
            <w:webHidden/>
          </w:rPr>
          <w:fldChar w:fldCharType="separate"/>
        </w:r>
        <w:r w:rsidR="00BE60C3">
          <w:rPr>
            <w:rStyle w:val="ad"/>
            <w:noProof/>
            <w:webHidden/>
          </w:rPr>
          <w:t>31</w:t>
        </w:r>
        <w:r w:rsidR="002378F3" w:rsidRPr="002378F3">
          <w:rPr>
            <w:rStyle w:val="ad"/>
            <w:noProof/>
            <w:webHidden/>
          </w:rPr>
          <w:fldChar w:fldCharType="end"/>
        </w:r>
      </w:hyperlink>
    </w:p>
    <w:p w14:paraId="7738920E" w14:textId="04E57149"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941" w:history="1">
        <w:r w:rsidR="002378F3" w:rsidRPr="00CD3994">
          <w:rPr>
            <w:rStyle w:val="ad"/>
            <w:rFonts w:hint="eastAsia"/>
            <w:noProof/>
          </w:rPr>
          <w:t>圖</w:t>
        </w:r>
        <w:r w:rsidR="002378F3" w:rsidRPr="00CD3994">
          <w:rPr>
            <w:rStyle w:val="ad"/>
            <w:noProof/>
          </w:rPr>
          <w:t xml:space="preserve"> 3- 11</w:t>
        </w:r>
        <w:r w:rsidR="002378F3" w:rsidRPr="00CD3994">
          <w:rPr>
            <w:rStyle w:val="ad"/>
            <w:rFonts w:hint="eastAsia"/>
            <w:noProof/>
          </w:rPr>
          <w:t>視覺化模擬輔助教學策略與教學活動之對應關係圖</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1 \h </w:instrText>
        </w:r>
        <w:r w:rsidR="002378F3" w:rsidRPr="002378F3">
          <w:rPr>
            <w:rStyle w:val="ad"/>
            <w:noProof/>
            <w:webHidden/>
          </w:rPr>
        </w:r>
        <w:r w:rsidR="002378F3" w:rsidRPr="002378F3">
          <w:rPr>
            <w:rStyle w:val="ad"/>
            <w:noProof/>
            <w:webHidden/>
          </w:rPr>
          <w:fldChar w:fldCharType="separate"/>
        </w:r>
        <w:r w:rsidR="00BE60C3">
          <w:rPr>
            <w:rStyle w:val="ad"/>
            <w:noProof/>
            <w:webHidden/>
          </w:rPr>
          <w:t>33</w:t>
        </w:r>
        <w:r w:rsidR="002378F3" w:rsidRPr="002378F3">
          <w:rPr>
            <w:rStyle w:val="ad"/>
            <w:noProof/>
            <w:webHidden/>
          </w:rPr>
          <w:fldChar w:fldCharType="end"/>
        </w:r>
      </w:hyperlink>
    </w:p>
    <w:p w14:paraId="4BA2B00D" w14:textId="7FBF019E"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001535E0" w:rsidRPr="001535E0">
        <w:rPr>
          <w:rStyle w:val="ad"/>
          <w:noProof/>
        </w:rPr>
        <w:fldChar w:fldCharType="begin"/>
      </w:r>
      <w:r w:rsidR="001535E0" w:rsidRPr="001535E0">
        <w:rPr>
          <w:rStyle w:val="ad"/>
          <w:noProof/>
        </w:rPr>
        <w:instrText xml:space="preserve"> TOC \h \z \c "</w:instrText>
      </w:r>
      <w:r w:rsidR="001535E0" w:rsidRPr="001535E0">
        <w:rPr>
          <w:rStyle w:val="ad"/>
          <w:noProof/>
        </w:rPr>
        <w:instrText>圖</w:instrText>
      </w:r>
      <w:r w:rsidR="001535E0" w:rsidRPr="001535E0">
        <w:rPr>
          <w:rStyle w:val="ad"/>
          <w:noProof/>
        </w:rPr>
        <w:instrText xml:space="preserve"> 4-" </w:instrText>
      </w:r>
      <w:r w:rsidR="001535E0" w:rsidRPr="001535E0">
        <w:rPr>
          <w:rStyle w:val="ad"/>
          <w:noProof/>
        </w:rPr>
        <w:fldChar w:fldCharType="separate"/>
      </w:r>
      <w:hyperlink w:anchor="_Toc111209945" w:history="1">
        <w:r w:rsidR="002378F3" w:rsidRPr="00094DFF">
          <w:rPr>
            <w:rStyle w:val="ad"/>
            <w:rFonts w:hint="eastAsia"/>
            <w:noProof/>
          </w:rPr>
          <w:t>圖</w:t>
        </w:r>
        <w:r w:rsidR="002378F3" w:rsidRPr="00094DFF">
          <w:rPr>
            <w:rStyle w:val="ad"/>
            <w:noProof/>
          </w:rPr>
          <w:t xml:space="preserve"> 4- 1</w:t>
        </w:r>
        <w:r w:rsidR="002378F3" w:rsidRPr="00094DFF">
          <w:rPr>
            <w:rStyle w:val="ad"/>
            <w:rFonts w:hint="eastAsia"/>
            <w:noProof/>
          </w:rPr>
          <w:t>訓練類神經網路之教材投影片示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5 \h </w:instrText>
        </w:r>
        <w:r w:rsidR="002378F3" w:rsidRPr="002378F3">
          <w:rPr>
            <w:rStyle w:val="ad"/>
            <w:noProof/>
            <w:webHidden/>
          </w:rPr>
        </w:r>
        <w:r w:rsidR="002378F3" w:rsidRPr="002378F3">
          <w:rPr>
            <w:rStyle w:val="ad"/>
            <w:noProof/>
            <w:webHidden/>
          </w:rPr>
          <w:fldChar w:fldCharType="separate"/>
        </w:r>
        <w:r w:rsidR="00BE60C3">
          <w:rPr>
            <w:rStyle w:val="ad"/>
            <w:noProof/>
            <w:webHidden/>
          </w:rPr>
          <w:t>66</w:t>
        </w:r>
        <w:r w:rsidR="002378F3" w:rsidRPr="002378F3">
          <w:rPr>
            <w:rStyle w:val="ad"/>
            <w:noProof/>
            <w:webHidden/>
          </w:rPr>
          <w:fldChar w:fldCharType="end"/>
        </w:r>
      </w:hyperlink>
    </w:p>
    <w:p w14:paraId="3B48B54B" w14:textId="774719CB"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946" w:history="1">
        <w:r w:rsidR="002378F3" w:rsidRPr="00094DFF">
          <w:rPr>
            <w:rStyle w:val="ad"/>
            <w:rFonts w:hint="eastAsia"/>
            <w:noProof/>
          </w:rPr>
          <w:t>圖</w:t>
        </w:r>
        <w:r w:rsidR="002378F3" w:rsidRPr="00094DFF">
          <w:rPr>
            <w:rStyle w:val="ad"/>
            <w:noProof/>
          </w:rPr>
          <w:t xml:space="preserve"> 4- 2</w:t>
        </w:r>
        <w:r w:rsidR="002378F3" w:rsidRPr="00094DFF">
          <w:rPr>
            <w:rStyle w:val="ad"/>
            <w:rFonts w:hint="eastAsia"/>
            <w:noProof/>
          </w:rPr>
          <w:t>訓練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6 \h </w:instrText>
        </w:r>
        <w:r w:rsidR="002378F3" w:rsidRPr="002378F3">
          <w:rPr>
            <w:rStyle w:val="ad"/>
            <w:noProof/>
            <w:webHidden/>
          </w:rPr>
        </w:r>
        <w:r w:rsidR="002378F3" w:rsidRPr="002378F3">
          <w:rPr>
            <w:rStyle w:val="ad"/>
            <w:noProof/>
            <w:webHidden/>
          </w:rPr>
          <w:fldChar w:fldCharType="separate"/>
        </w:r>
        <w:r w:rsidR="00BE60C3">
          <w:rPr>
            <w:rStyle w:val="ad"/>
            <w:noProof/>
            <w:webHidden/>
          </w:rPr>
          <w:t>66</w:t>
        </w:r>
        <w:r w:rsidR="002378F3" w:rsidRPr="002378F3">
          <w:rPr>
            <w:rStyle w:val="ad"/>
            <w:noProof/>
            <w:webHidden/>
          </w:rPr>
          <w:fldChar w:fldCharType="end"/>
        </w:r>
      </w:hyperlink>
    </w:p>
    <w:p w14:paraId="6F5FDE87" w14:textId="38544E43"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947" w:history="1">
        <w:r w:rsidR="002378F3" w:rsidRPr="00094DFF">
          <w:rPr>
            <w:rStyle w:val="ad"/>
            <w:rFonts w:hint="eastAsia"/>
            <w:noProof/>
          </w:rPr>
          <w:t>圖</w:t>
        </w:r>
        <w:r w:rsidR="002378F3" w:rsidRPr="00094DFF">
          <w:rPr>
            <w:rStyle w:val="ad"/>
            <w:noProof/>
          </w:rPr>
          <w:t xml:space="preserve"> 4- 3</w:t>
        </w:r>
        <w:r w:rsidR="002378F3" w:rsidRPr="00094DFF">
          <w:rPr>
            <w:rStyle w:val="ad"/>
            <w:rFonts w:hint="eastAsia"/>
            <w:noProof/>
          </w:rPr>
          <w:t>誤差計算之教材投影片示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7 \h </w:instrText>
        </w:r>
        <w:r w:rsidR="002378F3" w:rsidRPr="002378F3">
          <w:rPr>
            <w:rStyle w:val="ad"/>
            <w:noProof/>
            <w:webHidden/>
          </w:rPr>
        </w:r>
        <w:r w:rsidR="002378F3" w:rsidRPr="002378F3">
          <w:rPr>
            <w:rStyle w:val="ad"/>
            <w:noProof/>
            <w:webHidden/>
          </w:rPr>
          <w:fldChar w:fldCharType="separate"/>
        </w:r>
        <w:r w:rsidR="00BE60C3">
          <w:rPr>
            <w:rStyle w:val="ad"/>
            <w:noProof/>
            <w:webHidden/>
          </w:rPr>
          <w:t>67</w:t>
        </w:r>
        <w:r w:rsidR="002378F3" w:rsidRPr="002378F3">
          <w:rPr>
            <w:rStyle w:val="ad"/>
            <w:noProof/>
            <w:webHidden/>
          </w:rPr>
          <w:fldChar w:fldCharType="end"/>
        </w:r>
      </w:hyperlink>
    </w:p>
    <w:p w14:paraId="4BE8CA8B" w14:textId="0134D1B3"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948" w:history="1">
        <w:r w:rsidR="002378F3" w:rsidRPr="00094DFF">
          <w:rPr>
            <w:rStyle w:val="ad"/>
            <w:rFonts w:hint="eastAsia"/>
            <w:noProof/>
          </w:rPr>
          <w:t>圖</w:t>
        </w:r>
        <w:r w:rsidR="002378F3" w:rsidRPr="00094DFF">
          <w:rPr>
            <w:rStyle w:val="ad"/>
            <w:noProof/>
          </w:rPr>
          <w:t xml:space="preserve"> 4- 4</w:t>
        </w:r>
        <w:r w:rsidR="002378F3" w:rsidRPr="00094DFF">
          <w:rPr>
            <w:rStyle w:val="ad"/>
            <w:rFonts w:hint="eastAsia"/>
            <w:noProof/>
          </w:rPr>
          <w:t>權重與誤差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8 \h </w:instrText>
        </w:r>
        <w:r w:rsidR="002378F3" w:rsidRPr="002378F3">
          <w:rPr>
            <w:rStyle w:val="ad"/>
            <w:noProof/>
            <w:webHidden/>
          </w:rPr>
        </w:r>
        <w:r w:rsidR="002378F3" w:rsidRPr="002378F3">
          <w:rPr>
            <w:rStyle w:val="ad"/>
            <w:noProof/>
            <w:webHidden/>
          </w:rPr>
          <w:fldChar w:fldCharType="separate"/>
        </w:r>
        <w:r w:rsidR="00BE60C3">
          <w:rPr>
            <w:rStyle w:val="ad"/>
            <w:noProof/>
            <w:webHidden/>
          </w:rPr>
          <w:t>67</w:t>
        </w:r>
        <w:r w:rsidR="002378F3" w:rsidRPr="002378F3">
          <w:rPr>
            <w:rStyle w:val="ad"/>
            <w:noProof/>
            <w:webHidden/>
          </w:rPr>
          <w:fldChar w:fldCharType="end"/>
        </w:r>
      </w:hyperlink>
    </w:p>
    <w:p w14:paraId="3CAF06BF" w14:textId="348CBFE7"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949" w:history="1">
        <w:r w:rsidR="002378F3" w:rsidRPr="00094DFF">
          <w:rPr>
            <w:rStyle w:val="ad"/>
            <w:rFonts w:hint="eastAsia"/>
            <w:noProof/>
          </w:rPr>
          <w:t>圖</w:t>
        </w:r>
        <w:r w:rsidR="002378F3" w:rsidRPr="00094DFF">
          <w:rPr>
            <w:rStyle w:val="ad"/>
            <w:noProof/>
          </w:rPr>
          <w:t xml:space="preserve"> 4- 5</w:t>
        </w:r>
        <w:r w:rsidR="002378F3" w:rsidRPr="00094DFF">
          <w:rPr>
            <w:rStyle w:val="ad"/>
            <w:rFonts w:hint="eastAsia"/>
            <w:noProof/>
          </w:rPr>
          <w:t>如何應用類神經網路解決問題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9 \h </w:instrText>
        </w:r>
        <w:r w:rsidR="002378F3" w:rsidRPr="002378F3">
          <w:rPr>
            <w:rStyle w:val="ad"/>
            <w:noProof/>
            <w:webHidden/>
          </w:rPr>
        </w:r>
        <w:r w:rsidR="002378F3" w:rsidRPr="002378F3">
          <w:rPr>
            <w:rStyle w:val="ad"/>
            <w:noProof/>
            <w:webHidden/>
          </w:rPr>
          <w:fldChar w:fldCharType="separate"/>
        </w:r>
        <w:r w:rsidR="00BE60C3">
          <w:rPr>
            <w:rStyle w:val="ad"/>
            <w:noProof/>
            <w:webHidden/>
          </w:rPr>
          <w:t>79</w:t>
        </w:r>
        <w:r w:rsidR="002378F3" w:rsidRPr="002378F3">
          <w:rPr>
            <w:rStyle w:val="ad"/>
            <w:noProof/>
            <w:webHidden/>
          </w:rPr>
          <w:fldChar w:fldCharType="end"/>
        </w:r>
      </w:hyperlink>
    </w:p>
    <w:p w14:paraId="21A29578" w14:textId="30F3948B"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950" w:history="1">
        <w:r w:rsidR="002378F3" w:rsidRPr="00094DFF">
          <w:rPr>
            <w:rStyle w:val="ad"/>
            <w:rFonts w:hint="eastAsia"/>
            <w:noProof/>
          </w:rPr>
          <w:t>圖</w:t>
        </w:r>
        <w:r w:rsidR="002378F3" w:rsidRPr="00094DFF">
          <w:rPr>
            <w:rStyle w:val="ad"/>
            <w:noProof/>
          </w:rPr>
          <w:t xml:space="preserve"> 4- 6</w:t>
        </w:r>
        <w:r w:rsidR="002378F3" w:rsidRPr="00094DFF">
          <w:rPr>
            <w:rStyle w:val="ad"/>
            <w:rFonts w:hint="eastAsia"/>
            <w:noProof/>
          </w:rPr>
          <w:t>資料搜集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0 \h </w:instrText>
        </w:r>
        <w:r w:rsidR="002378F3" w:rsidRPr="002378F3">
          <w:rPr>
            <w:rStyle w:val="ad"/>
            <w:noProof/>
            <w:webHidden/>
          </w:rPr>
        </w:r>
        <w:r w:rsidR="002378F3" w:rsidRPr="002378F3">
          <w:rPr>
            <w:rStyle w:val="ad"/>
            <w:noProof/>
            <w:webHidden/>
          </w:rPr>
          <w:fldChar w:fldCharType="separate"/>
        </w:r>
        <w:r w:rsidR="00BE60C3">
          <w:rPr>
            <w:rStyle w:val="ad"/>
            <w:noProof/>
            <w:webHidden/>
          </w:rPr>
          <w:t>79</w:t>
        </w:r>
        <w:r w:rsidR="002378F3" w:rsidRPr="002378F3">
          <w:rPr>
            <w:rStyle w:val="ad"/>
            <w:noProof/>
            <w:webHidden/>
          </w:rPr>
          <w:fldChar w:fldCharType="end"/>
        </w:r>
      </w:hyperlink>
    </w:p>
    <w:p w14:paraId="754CEC64" w14:textId="214371BE"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951" w:history="1">
        <w:r w:rsidR="002378F3" w:rsidRPr="00094DFF">
          <w:rPr>
            <w:rStyle w:val="ad"/>
            <w:rFonts w:hint="eastAsia"/>
            <w:noProof/>
          </w:rPr>
          <w:t>圖</w:t>
        </w:r>
        <w:r w:rsidR="002378F3" w:rsidRPr="00094DFF">
          <w:rPr>
            <w:rStyle w:val="ad"/>
            <w:noProof/>
          </w:rPr>
          <w:t xml:space="preserve"> 4- 7</w:t>
        </w:r>
        <w:r w:rsidR="002378F3" w:rsidRPr="00094DFF">
          <w:rPr>
            <w:rStyle w:val="ad"/>
            <w:rFonts w:hint="eastAsia"/>
            <w:noProof/>
          </w:rPr>
          <w:t>訓練類神經網路的目的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1 \h </w:instrText>
        </w:r>
        <w:r w:rsidR="002378F3" w:rsidRPr="002378F3">
          <w:rPr>
            <w:rStyle w:val="ad"/>
            <w:noProof/>
            <w:webHidden/>
          </w:rPr>
        </w:r>
        <w:r w:rsidR="002378F3" w:rsidRPr="002378F3">
          <w:rPr>
            <w:rStyle w:val="ad"/>
            <w:noProof/>
            <w:webHidden/>
          </w:rPr>
          <w:fldChar w:fldCharType="separate"/>
        </w:r>
        <w:r w:rsidR="00BE60C3">
          <w:rPr>
            <w:rStyle w:val="ad"/>
            <w:noProof/>
            <w:webHidden/>
          </w:rPr>
          <w:t>79</w:t>
        </w:r>
        <w:r w:rsidR="002378F3" w:rsidRPr="002378F3">
          <w:rPr>
            <w:rStyle w:val="ad"/>
            <w:noProof/>
            <w:webHidden/>
          </w:rPr>
          <w:fldChar w:fldCharType="end"/>
        </w:r>
      </w:hyperlink>
    </w:p>
    <w:p w14:paraId="2315A354" w14:textId="4E2B8798" w:rsidR="002378F3" w:rsidRPr="002378F3" w:rsidRDefault="00433581" w:rsidP="002378F3">
      <w:pPr>
        <w:pStyle w:val="afd"/>
        <w:tabs>
          <w:tab w:val="right" w:leader="dot" w:pos="8720"/>
        </w:tabs>
        <w:spacing w:line="360" w:lineRule="auto"/>
        <w:ind w:leftChars="0" w:left="199" w:hangingChars="83" w:hanging="199"/>
        <w:rPr>
          <w:rStyle w:val="ad"/>
          <w:noProof/>
        </w:rPr>
      </w:pPr>
      <w:hyperlink w:anchor="_Toc111209952" w:history="1">
        <w:r w:rsidR="002378F3" w:rsidRPr="00094DFF">
          <w:rPr>
            <w:rStyle w:val="ad"/>
            <w:rFonts w:hint="eastAsia"/>
            <w:noProof/>
          </w:rPr>
          <w:t>圖</w:t>
        </w:r>
        <w:r w:rsidR="002378F3" w:rsidRPr="00094DFF">
          <w:rPr>
            <w:rStyle w:val="ad"/>
            <w:noProof/>
          </w:rPr>
          <w:t xml:space="preserve"> 4- 8</w:t>
        </w:r>
        <w:r w:rsidR="002378F3" w:rsidRPr="00094DFF">
          <w:rPr>
            <w:rStyle w:val="ad"/>
            <w:rFonts w:hint="eastAsia"/>
            <w:noProof/>
          </w:rPr>
          <w:t>激勵函數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2 \h </w:instrText>
        </w:r>
        <w:r w:rsidR="002378F3" w:rsidRPr="002378F3">
          <w:rPr>
            <w:rStyle w:val="ad"/>
            <w:noProof/>
            <w:webHidden/>
          </w:rPr>
        </w:r>
        <w:r w:rsidR="002378F3" w:rsidRPr="002378F3">
          <w:rPr>
            <w:rStyle w:val="ad"/>
            <w:noProof/>
            <w:webHidden/>
          </w:rPr>
          <w:fldChar w:fldCharType="separate"/>
        </w:r>
        <w:r w:rsidR="00BE60C3">
          <w:rPr>
            <w:rStyle w:val="ad"/>
            <w:noProof/>
            <w:webHidden/>
          </w:rPr>
          <w:t>80</w:t>
        </w:r>
        <w:r w:rsidR="002378F3" w:rsidRPr="002378F3">
          <w:rPr>
            <w:rStyle w:val="ad"/>
            <w:noProof/>
            <w:webHidden/>
          </w:rPr>
          <w:fldChar w:fldCharType="end"/>
        </w:r>
      </w:hyperlink>
    </w:p>
    <w:p w14:paraId="2B88A08A" w14:textId="7B124063" w:rsidR="00E35E05" w:rsidRPr="00751766" w:rsidRDefault="00433581" w:rsidP="002378F3">
      <w:pPr>
        <w:pStyle w:val="afd"/>
        <w:tabs>
          <w:tab w:val="right" w:leader="dot" w:pos="8720"/>
        </w:tabs>
        <w:spacing w:line="360" w:lineRule="auto"/>
        <w:ind w:leftChars="0" w:left="199" w:hangingChars="83" w:hanging="199"/>
        <w:rPr>
          <w:rStyle w:val="ad"/>
          <w:noProof/>
        </w:rPr>
      </w:pPr>
      <w:hyperlink w:anchor="_Toc111209953" w:history="1">
        <w:r w:rsidR="002378F3" w:rsidRPr="00094DFF">
          <w:rPr>
            <w:rStyle w:val="ad"/>
            <w:rFonts w:hint="eastAsia"/>
            <w:noProof/>
          </w:rPr>
          <w:t>圖</w:t>
        </w:r>
        <w:r w:rsidR="002378F3" w:rsidRPr="00094DFF">
          <w:rPr>
            <w:rStyle w:val="ad"/>
            <w:noProof/>
          </w:rPr>
          <w:t xml:space="preserve"> 4- 9</w:t>
        </w:r>
        <w:r w:rsidR="002378F3" w:rsidRPr="00094DFF">
          <w:rPr>
            <w:rStyle w:val="ad"/>
            <w:rFonts w:hint="eastAsia"/>
            <w:noProof/>
          </w:rPr>
          <w:t>學習演算法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3 \h </w:instrText>
        </w:r>
        <w:r w:rsidR="002378F3" w:rsidRPr="002378F3">
          <w:rPr>
            <w:rStyle w:val="ad"/>
            <w:noProof/>
            <w:webHidden/>
          </w:rPr>
        </w:r>
        <w:r w:rsidR="002378F3" w:rsidRPr="002378F3">
          <w:rPr>
            <w:rStyle w:val="ad"/>
            <w:noProof/>
            <w:webHidden/>
          </w:rPr>
          <w:fldChar w:fldCharType="separate"/>
        </w:r>
        <w:r w:rsidR="00BE60C3">
          <w:rPr>
            <w:rStyle w:val="ad"/>
            <w:noProof/>
            <w:webHidden/>
          </w:rPr>
          <w:t>80</w:t>
        </w:r>
        <w:r w:rsidR="002378F3" w:rsidRPr="002378F3">
          <w:rPr>
            <w:rStyle w:val="ad"/>
            <w:noProof/>
            <w:webHidden/>
          </w:rPr>
          <w:fldChar w:fldCharType="end"/>
        </w:r>
      </w:hyperlink>
      <w:r w:rsidR="001535E0" w:rsidRPr="001535E0">
        <w:rPr>
          <w:rStyle w:val="ad"/>
          <w:noProof/>
        </w:rPr>
        <w:fldChar w:fldCharType="end"/>
      </w:r>
    </w:p>
    <w:p w14:paraId="47C8DF03" w14:textId="55A16410" w:rsidR="00E35E05" w:rsidRPr="00751766" w:rsidRDefault="00E35E05" w:rsidP="00751766">
      <w:pPr>
        <w:pStyle w:val="afd"/>
        <w:tabs>
          <w:tab w:val="right" w:leader="dot" w:pos="8720"/>
        </w:tabs>
        <w:spacing w:line="360" w:lineRule="auto"/>
        <w:ind w:leftChars="0" w:left="199" w:hangingChars="83" w:hanging="199"/>
        <w:rPr>
          <w:rStyle w:val="ad"/>
          <w:noProof/>
        </w:rPr>
        <w:sectPr w:rsidR="00E35E05" w:rsidRPr="00751766" w:rsidSect="001D0883">
          <w:pgSz w:w="11906" w:h="16838"/>
          <w:pgMar w:top="1418" w:right="1418" w:bottom="1418" w:left="209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74" w:name="_Toc110351552"/>
      <w:r w:rsidRPr="00FD3789">
        <w:rPr>
          <w:rFonts w:hint="eastAsia"/>
        </w:rPr>
        <w:lastRenderedPageBreak/>
        <w:t>緒論</w:t>
      </w:r>
      <w:bookmarkEnd w:id="174"/>
    </w:p>
    <w:p w14:paraId="70D863F4" w14:textId="06ADF934"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w:t>
      </w:r>
      <w:r w:rsidR="00C45FCF">
        <w:rPr>
          <w:rFonts w:cs="Times New Roman" w:hint="eastAsia"/>
        </w:rPr>
        <w:t>視覺化模擬</w:t>
      </w:r>
      <w:r w:rsidRPr="00E92864">
        <w:rPr>
          <w:rFonts w:cs="Times New Roman" w:hint="eastAsia"/>
        </w:rPr>
        <w:t>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75" w:name="_Toc110351553"/>
      <w:r>
        <w:rPr>
          <w:rFonts w:hint="eastAsia"/>
        </w:rPr>
        <w:t>研究背景與動機</w:t>
      </w:r>
      <w:bookmarkEnd w:id="175"/>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w:t>
      </w:r>
      <w:r w:rsidRPr="00E92864">
        <w:rPr>
          <w:rFonts w:cs="Times New Roman" w:hint="eastAsia"/>
          <w:kern w:val="0"/>
          <w:szCs w:val="20"/>
        </w:rPr>
        <w:lastRenderedPageBreak/>
        <w:t>教學研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1887A698"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870BB9">
        <w:rPr>
          <w:rFonts w:cs="Times New Roman" w:hint="eastAsia"/>
          <w:kern w:val="0"/>
          <w:szCs w:val="20"/>
        </w:rPr>
        <w:t>。</w:t>
      </w:r>
      <w:r w:rsidR="0097275C" w:rsidRPr="00870BB9">
        <w:rPr>
          <w:rFonts w:cs="Times New Roman" w:hint="eastAsia"/>
        </w:rPr>
        <w:t>要協助學生跨越「抽象」與「現實」之間的差距，若使用動畫與視覺化的方式呈現演算法、程式相關邏輯，並融入生活中的實際例子，則能夠作為抽象概念與真實情況之間的橋樑，來協助學生學習抽象的資料表示，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0097275C" w:rsidRPr="00870BB9">
        <w:rPr>
          <w:rFonts w:cs="Times New Roman" w:hint="eastAsia"/>
        </w:rPr>
        <w:t>，透過上述的教學案例，發現動畫與互動式的教材能夠幫助學生學習程式設計與演算法</w:t>
      </w:r>
      <w:r w:rsidR="0097275C" w:rsidRPr="00870BB9">
        <w:rPr>
          <w:rFonts w:cs="Times New Roman" w:hint="eastAsia"/>
          <w:kern w:val="0"/>
          <w:szCs w:val="20"/>
        </w:rPr>
        <w:t>，</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288D7ECC"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w:t>
      </w:r>
      <w:r w:rsidR="00A04782">
        <w:rPr>
          <w:rFonts w:cs="Times New Roman"/>
          <w:kern w:val="0"/>
          <w:szCs w:val="20"/>
        </w:rPr>
        <w:t xml:space="preserve"> </w:t>
      </w:r>
      <w:r w:rsidRPr="00E92864">
        <w:rPr>
          <w:rFonts w:cs="Times New Roman" w:hint="eastAsia"/>
          <w:kern w:val="0"/>
          <w:szCs w:val="20"/>
        </w:rPr>
        <w:t>(2001)</w:t>
      </w:r>
      <w:r w:rsidRPr="00E92864">
        <w:rPr>
          <w:rFonts w:cs="Times New Roman" w:hint="eastAsia"/>
          <w:kern w:val="0"/>
          <w:szCs w:val="20"/>
        </w:rPr>
        <w:t>或</w:t>
      </w:r>
      <w:r w:rsidRPr="00E92864">
        <w:rPr>
          <w:rFonts w:cs="Times New Roman" w:hint="eastAsia"/>
          <w:kern w:val="0"/>
          <w:szCs w:val="20"/>
        </w:rPr>
        <w:t xml:space="preserve">De </w:t>
      </w:r>
      <w:r w:rsidRPr="00E92864">
        <w:rPr>
          <w:rFonts w:cs="Times New Roman" w:hint="eastAsia"/>
          <w:kern w:val="0"/>
          <w:szCs w:val="20"/>
        </w:rPr>
        <w:lastRenderedPageBreak/>
        <w:t xml:space="preserve">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00A04782">
        <w:rPr>
          <w:rFonts w:cs="Times New Roman"/>
          <w:kern w:val="0"/>
          <w:szCs w:val="20"/>
        </w:rPr>
        <w:t xml:space="preserve"> </w:t>
      </w:r>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w:t>
      </w:r>
      <w:r w:rsidR="00DD36CC">
        <w:rPr>
          <w:rFonts w:cs="Times New Roman" w:hint="eastAsia"/>
          <w:kern w:val="0"/>
          <w:szCs w:val="20"/>
        </w:rPr>
        <w:t>，若有融入調整參數或動態呈現演算法的運作過程</w:t>
      </w:r>
      <w:r w:rsidRPr="00E92864">
        <w:rPr>
          <w:rFonts w:cs="Times New Roman" w:hint="eastAsia"/>
          <w:kern w:val="0"/>
          <w:szCs w:val="20"/>
        </w:rPr>
        <w:t>，</w:t>
      </w:r>
      <w:r w:rsidR="00DD36CC">
        <w:rPr>
          <w:rFonts w:cs="Times New Roman" w:hint="eastAsia"/>
          <w:kern w:val="0"/>
          <w:szCs w:val="20"/>
        </w:rPr>
        <w:t>則能夠歸類於</w:t>
      </w:r>
      <w:r w:rsidRPr="00E92864">
        <w:rPr>
          <w:rFonts w:cs="Times New Roman" w:hint="eastAsia"/>
          <w:kern w:val="0"/>
          <w:szCs w:val="20"/>
        </w:rPr>
        <w:t>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然而，不論是模擬式教學或演算法視覺化的相關研究中，都有研究得出一個共同結論說明這類型的教學方法是因為提升學生的操作和互動機會</w:t>
      </w:r>
      <w:r w:rsidR="00101BAD">
        <w:rPr>
          <w:rFonts w:cs="Times New Roman" w:hint="eastAsia"/>
          <w:kern w:val="0"/>
          <w:szCs w:val="20"/>
        </w:rPr>
        <w:t>，</w:t>
      </w:r>
      <w:r w:rsidR="00101BAD">
        <w:rPr>
          <w:rFonts w:hint="eastAsia"/>
        </w:rPr>
        <w:t>讓學生調整模擬畫面中的參數，而模擬畫面也會因為不同參數呈現不同的科學實驗結果，或演算法執行的結果，透過此教學流程</w:t>
      </w:r>
      <w:r w:rsidRPr="00E92864">
        <w:rPr>
          <w:rFonts w:cs="Times New Roman" w:hint="eastAsia"/>
          <w:kern w:val="0"/>
          <w:szCs w:val="20"/>
        </w:rPr>
        <w:t>而增進</w:t>
      </w:r>
      <w:r w:rsidR="00101BAD">
        <w:rPr>
          <w:rFonts w:cs="Times New Roman" w:hint="eastAsia"/>
          <w:kern w:val="0"/>
          <w:szCs w:val="20"/>
        </w:rPr>
        <w:t>學生的</w:t>
      </w:r>
      <w:r w:rsidRPr="00E92864">
        <w:rPr>
          <w:rFonts w:cs="Times New Roman" w:hint="eastAsia"/>
          <w:kern w:val="0"/>
          <w:szCs w:val="20"/>
        </w:rPr>
        <w:t>學習</w:t>
      </w:r>
      <w:r w:rsidR="00101BAD">
        <w:rPr>
          <w:rFonts w:cs="Times New Roman" w:hint="eastAsia"/>
          <w:kern w:val="0"/>
          <w:szCs w:val="20"/>
        </w:rPr>
        <w:t>成效</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w:t>
      </w:r>
      <w:r w:rsidR="00A04782">
        <w:rPr>
          <w:rFonts w:cs="Times New Roman"/>
          <w:kern w:val="0"/>
          <w:szCs w:val="20"/>
        </w:rPr>
        <w:t xml:space="preserve"> </w:t>
      </w:r>
      <w:r w:rsidRPr="00E92864">
        <w:rPr>
          <w:rFonts w:cs="Times New Roman" w:hint="eastAsia"/>
          <w:kern w:val="0"/>
          <w:szCs w:val="20"/>
        </w:rPr>
        <w:t>(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討論</w:t>
      </w:r>
      <w:r w:rsidR="00FA0F1C">
        <w:rPr>
          <w:rFonts w:cs="Times New Roman" w:hint="eastAsia"/>
          <w:kern w:val="0"/>
          <w:szCs w:val="20"/>
        </w:rPr>
        <w:t>課程內容</w:t>
      </w:r>
      <w:r w:rsidRPr="00E92864">
        <w:rPr>
          <w:rFonts w:cs="Times New Roman" w:hint="eastAsia"/>
          <w:kern w:val="0"/>
          <w:szCs w:val="20"/>
        </w:rPr>
        <w:t>時，也更容易溝通與表達在</w:t>
      </w:r>
      <w:r w:rsidR="00FA0F1C">
        <w:rPr>
          <w:rFonts w:cs="Times New Roman" w:hint="eastAsia"/>
          <w:kern w:val="0"/>
          <w:szCs w:val="20"/>
        </w:rPr>
        <w:t>課程中</w:t>
      </w:r>
      <w:r w:rsidRPr="00E92864">
        <w:rPr>
          <w:rFonts w:cs="Times New Roman" w:hint="eastAsia"/>
          <w:kern w:val="0"/>
          <w:szCs w:val="20"/>
        </w:rPr>
        <w:t>所學習到的知識。</w:t>
      </w:r>
    </w:p>
    <w:p w14:paraId="0A71011E" w14:textId="1029B935"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理解演算法</w:t>
      </w:r>
      <w:r w:rsidRPr="00E92864">
        <w:rPr>
          <w:rFonts w:cs="Times New Roman" w:hint="eastAsia"/>
          <w:kern w:val="0"/>
          <w:szCs w:val="20"/>
        </w:rPr>
        <w:t xml:space="preserve">(Saraiya </w:t>
      </w:r>
      <w:r w:rsidRPr="00E92864">
        <w:rPr>
          <w:rFonts w:cs="Times New Roman" w:hint="eastAsia"/>
          <w:kern w:val="0"/>
          <w:szCs w:val="20"/>
        </w:rPr>
        <w:lastRenderedPageBreak/>
        <w:t>et al., 2004)</w:t>
      </w:r>
      <w:r w:rsidRPr="00E92864">
        <w:rPr>
          <w:rFonts w:cs="Times New Roman" w:hint="eastAsia"/>
          <w:kern w:val="0"/>
          <w:szCs w:val="20"/>
        </w:rPr>
        <w:t>，或是將演算法的執行過程比喻成</w:t>
      </w:r>
      <w:r w:rsidR="00222389">
        <w:rPr>
          <w:rFonts w:cs="Times New Roman" w:hint="eastAsia"/>
          <w:kern w:val="0"/>
          <w:szCs w:val="20"/>
        </w:rPr>
        <w:t>真實</w:t>
      </w:r>
      <w:r w:rsidRPr="00E92864">
        <w:rPr>
          <w:rFonts w:cs="Times New Roman" w:hint="eastAsia"/>
          <w:kern w:val="0"/>
          <w:szCs w:val="20"/>
        </w:rPr>
        <w:t>生活</w:t>
      </w:r>
      <w:r w:rsidR="00222389">
        <w:rPr>
          <w:rFonts w:cs="Times New Roman" w:hint="eastAsia"/>
          <w:kern w:val="0"/>
          <w:szCs w:val="20"/>
        </w:rPr>
        <w:t>情境</w:t>
      </w:r>
      <w:r w:rsidRPr="00E92864">
        <w:rPr>
          <w:rFonts w:cs="Times New Roman" w:hint="eastAsia"/>
          <w:kern w:val="0"/>
          <w:szCs w:val="20"/>
        </w:rPr>
        <w:t>，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3FAE78E5"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視覺化模擬輔助教學平</w:t>
      </w:r>
      <w:r w:rsidR="00396D1C">
        <w:rPr>
          <w:rFonts w:cs="Times New Roman" w:hint="eastAsia"/>
          <w:kern w:val="0"/>
          <w:szCs w:val="20"/>
        </w:rPr>
        <w:t>台</w:t>
      </w:r>
      <w:r w:rsidR="00C45FCF">
        <w:rPr>
          <w:rFonts w:cs="Times New Roman" w:hint="eastAsia"/>
          <w:kern w:val="0"/>
          <w:szCs w:val="20"/>
        </w:rPr>
        <w:t>與其教學策略</w:t>
      </w:r>
      <w:r w:rsidRPr="00E92864">
        <w:rPr>
          <w:rFonts w:cs="Times New Roman" w:hint="eastAsia"/>
          <w:kern w:val="0"/>
          <w:szCs w:val="20"/>
        </w:rPr>
        <w:t>，搭配人工智慧教材教導高中學生學習人工智慧領域中的類神經網路演算法。本研究的</w:t>
      </w:r>
      <w:r w:rsidR="00C45FCF">
        <w:rPr>
          <w:rFonts w:cs="Times New Roman" w:hint="eastAsia"/>
          <w:kern w:val="0"/>
          <w:szCs w:val="20"/>
        </w:rPr>
        <w:t>視覺化模擬輔助教學</w:t>
      </w:r>
      <w:r w:rsidRPr="00E92864">
        <w:rPr>
          <w:rFonts w:cs="Times New Roman" w:hint="eastAsia"/>
          <w:kern w:val="0"/>
          <w:szCs w:val="20"/>
        </w:rPr>
        <w:t>策略中，包含「概念理解」、「概念反思」、「概念應用」三項教學</w:t>
      </w:r>
      <w:r w:rsidR="00756B94">
        <w:rPr>
          <w:rFonts w:cs="Times New Roman" w:hint="eastAsia"/>
          <w:kern w:val="0"/>
          <w:szCs w:val="20"/>
        </w:rPr>
        <w:t>步驟</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24661B5D" w14:textId="77777777" w:rsidR="00C45FCF" w:rsidRDefault="00080C22" w:rsidP="00C45FCF">
      <w:pPr>
        <w:keepNext/>
        <w:ind w:firstLineChars="0" w:firstLine="0"/>
        <w:jc w:val="center"/>
      </w:pPr>
      <w:r>
        <w:rPr>
          <w:noProof/>
        </w:rPr>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3535E976" w14:textId="2E357C5D" w:rsidR="002C0C62" w:rsidRDefault="00C45FCF" w:rsidP="00C45FCF">
      <w:pPr>
        <w:pStyle w:val="af"/>
        <w:ind w:firstLine="400"/>
        <w:jc w:val="center"/>
      </w:pPr>
      <w:bookmarkStart w:id="176" w:name="_Toc111209911"/>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Pr>
          <w:noProof/>
        </w:rPr>
        <w:t>1</w:t>
      </w:r>
      <w:r>
        <w:fldChar w:fldCharType="end"/>
      </w:r>
      <w:r w:rsidRPr="004B272D">
        <w:rPr>
          <w:rFonts w:hint="eastAsia"/>
        </w:rPr>
        <w:t>本研究</w:t>
      </w:r>
      <w:r>
        <w:rPr>
          <w:rFonts w:hint="eastAsia"/>
        </w:rPr>
        <w:t>視覺化模擬輔助</w:t>
      </w:r>
      <w:r w:rsidRPr="004B272D">
        <w:rPr>
          <w:rFonts w:hint="eastAsia"/>
        </w:rPr>
        <w:t>教學策略</w:t>
      </w:r>
      <w:bookmarkEnd w:id="176"/>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77" w:name="_Toc110351554"/>
      <w:r>
        <w:rPr>
          <w:rFonts w:hint="eastAsia"/>
        </w:rPr>
        <w:lastRenderedPageBreak/>
        <w:t>研究目的</w:t>
      </w:r>
      <w:bookmarkEnd w:id="177"/>
    </w:p>
    <w:p w14:paraId="0D2D45E9" w14:textId="5EE61745"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w:t>
      </w:r>
      <w:r w:rsidR="00756B94">
        <w:rPr>
          <w:rFonts w:hint="eastAsia"/>
        </w:rPr>
        <w:t>影響之</w:t>
      </w:r>
      <w:r>
        <w:rPr>
          <w:rFonts w:hint="eastAsia"/>
        </w:rPr>
        <w:t>差異</w:t>
      </w:r>
      <w:r w:rsidR="0050432A">
        <w:rPr>
          <w:rFonts w:hint="eastAsia"/>
        </w:rPr>
        <w:t>，以及學生對</w:t>
      </w:r>
      <w:r w:rsidR="00FD6A79">
        <w:rPr>
          <w:rFonts w:hint="eastAsia"/>
        </w:rPr>
        <w:t>視覺化</w:t>
      </w:r>
      <w:r w:rsidR="0050432A">
        <w:rPr>
          <w:rFonts w:hint="eastAsia"/>
        </w:rPr>
        <w:t>模擬</w:t>
      </w:r>
      <w:r w:rsidR="00FD6A79">
        <w:rPr>
          <w:rFonts w:hint="eastAsia"/>
        </w:rPr>
        <w:t>輔助</w:t>
      </w:r>
      <w:r w:rsidR="0050432A">
        <w:rPr>
          <w:rFonts w:hint="eastAsia"/>
        </w:rPr>
        <w:t>教學</w:t>
      </w:r>
      <w:r w:rsidR="00FD6A79">
        <w:rPr>
          <w:rFonts w:hint="eastAsia"/>
        </w:rPr>
        <w:t>之</w:t>
      </w:r>
      <w:r w:rsidR="0050432A">
        <w:rPr>
          <w:rFonts w:hint="eastAsia"/>
        </w:rPr>
        <w:t>感受。</w:t>
      </w:r>
    </w:p>
    <w:p w14:paraId="5BD181B0" w14:textId="1CDFBCD6" w:rsidR="0008777E" w:rsidRPr="00265B7F" w:rsidRDefault="00013FE4" w:rsidP="00013FE4">
      <w:pPr>
        <w:ind w:firstLine="480"/>
      </w:pPr>
      <w:r>
        <w:rPr>
          <w:rFonts w:hint="eastAsia"/>
        </w:rPr>
        <w:t>研究之待答問題如下：</w:t>
      </w:r>
    </w:p>
    <w:p w14:paraId="0F693101" w14:textId="242A9DA2"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6A33F35" w:rsidR="002F6F7B" w:rsidRDefault="002F6F7B" w:rsidP="002F6F7B">
      <w:pPr>
        <w:ind w:firstLine="480"/>
      </w:pPr>
      <w:r>
        <w:rPr>
          <w:rFonts w:hint="eastAsia"/>
        </w:rPr>
        <w:t xml:space="preserve">1. </w:t>
      </w:r>
      <w:r>
        <w:rPr>
          <w:rFonts w:hint="eastAsia"/>
        </w:rPr>
        <w:t>對</w:t>
      </w:r>
      <w:r w:rsidR="00B52527">
        <w:rPr>
          <w:rFonts w:hint="eastAsia"/>
        </w:rPr>
        <w:t>學習</w:t>
      </w:r>
      <w:r>
        <w:rPr>
          <w:rFonts w:hint="eastAsia"/>
        </w:rPr>
        <w:t>人工智慧概念之影響</w:t>
      </w:r>
    </w:p>
    <w:p w14:paraId="20581DE6" w14:textId="0FBC83D6" w:rsidR="002F6F7B" w:rsidRDefault="002F6F7B" w:rsidP="002F6F7B">
      <w:pPr>
        <w:ind w:firstLine="480"/>
      </w:pPr>
      <w:r>
        <w:rPr>
          <w:rFonts w:hint="eastAsia"/>
        </w:rPr>
        <w:t xml:space="preserve">2. </w:t>
      </w:r>
      <w:r>
        <w:rPr>
          <w:rFonts w:hint="eastAsia"/>
        </w:rPr>
        <w:t>對</w:t>
      </w:r>
      <w:r w:rsidR="00B52527">
        <w:rPr>
          <w:rFonts w:hint="eastAsia"/>
        </w:rPr>
        <w:t>學習</w:t>
      </w:r>
      <w:r>
        <w:rPr>
          <w:rFonts w:hint="eastAsia"/>
        </w:rPr>
        <w:t>人工智慧演算法實作之影響</w:t>
      </w:r>
    </w:p>
    <w:p w14:paraId="4C71A87D" w14:textId="683FB0CB"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w:t>
      </w:r>
      <w:r w:rsidR="00BA4C2E">
        <w:rPr>
          <w:rFonts w:hint="eastAsia"/>
          <w:b/>
        </w:rPr>
        <w:t>能提升</w:t>
      </w:r>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2FE8636F" w14:textId="56176E03" w:rsidR="000553EC" w:rsidRDefault="00F626CC" w:rsidP="000553EC">
      <w:pPr>
        <w:ind w:firstLineChars="0" w:firstLine="0"/>
        <w:rPr>
          <w:b/>
          <w:bCs/>
        </w:rPr>
      </w:pPr>
      <w:r w:rsidRPr="00F626CC">
        <w:rPr>
          <w:rFonts w:hint="eastAsia"/>
          <w:b/>
          <w:bCs/>
        </w:rPr>
        <w:t>三、</w:t>
      </w:r>
      <w:r>
        <w:rPr>
          <w:rFonts w:hint="eastAsia"/>
          <w:b/>
          <w:bCs/>
        </w:rPr>
        <w:t>學生對</w:t>
      </w:r>
      <w:r w:rsidR="000553EC">
        <w:rPr>
          <w:rFonts w:hint="eastAsia"/>
          <w:b/>
          <w:bCs/>
        </w:rPr>
        <w:t>所提出的</w:t>
      </w:r>
      <w:r w:rsidR="00B52527">
        <w:rPr>
          <w:rFonts w:hint="eastAsia"/>
          <w:b/>
          <w:bCs/>
        </w:rPr>
        <w:t>視覺化</w:t>
      </w:r>
      <w:r w:rsidRPr="00F626CC">
        <w:rPr>
          <w:rFonts w:hint="eastAsia"/>
          <w:b/>
          <w:bCs/>
        </w:rPr>
        <w:t>模擬</w:t>
      </w:r>
      <w:r w:rsidR="00B52527">
        <w:rPr>
          <w:rFonts w:hint="eastAsia"/>
          <w:b/>
          <w:bCs/>
        </w:rPr>
        <w:t>輔助</w:t>
      </w:r>
      <w:r w:rsidRPr="00F626CC">
        <w:rPr>
          <w:rFonts w:hint="eastAsia"/>
          <w:b/>
          <w:bCs/>
        </w:rPr>
        <w:t>教學</w:t>
      </w:r>
      <w:r w:rsidR="00B52527">
        <w:rPr>
          <w:rFonts w:hint="eastAsia"/>
          <w:b/>
          <w:bCs/>
        </w:rPr>
        <w:t>之</w:t>
      </w:r>
      <w:r w:rsidRPr="00F626CC">
        <w:rPr>
          <w:rFonts w:hint="eastAsia"/>
          <w:b/>
          <w:bCs/>
        </w:rPr>
        <w:t>感受</w:t>
      </w:r>
      <w:r w:rsidR="000553EC">
        <w:rPr>
          <w:rFonts w:hint="eastAsia"/>
          <w:b/>
          <w:bCs/>
        </w:rPr>
        <w:t>為</w:t>
      </w:r>
      <w:r>
        <w:rPr>
          <w:rFonts w:hint="eastAsia"/>
          <w:b/>
          <w:bCs/>
        </w:rPr>
        <w:t>何？</w:t>
      </w:r>
    </w:p>
    <w:p w14:paraId="4F0C6156" w14:textId="28FF0F83" w:rsidR="000553EC" w:rsidRDefault="000553EC" w:rsidP="000553EC">
      <w:pPr>
        <w:ind w:firstLine="480"/>
      </w:pPr>
    </w:p>
    <w:p w14:paraId="5C02E450" w14:textId="77777777" w:rsidR="000553EC" w:rsidRPr="000553EC" w:rsidRDefault="000553EC" w:rsidP="000553EC">
      <w:pPr>
        <w:ind w:firstLine="480"/>
      </w:pP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78" w:name="_Toc110351555"/>
      <w:r>
        <w:rPr>
          <w:rFonts w:hint="eastAsia"/>
        </w:rPr>
        <w:lastRenderedPageBreak/>
        <w:t>名詞釋義</w:t>
      </w:r>
      <w:bookmarkEnd w:id="178"/>
    </w:p>
    <w:p w14:paraId="5F7FB2BD" w14:textId="3AA4CDC6" w:rsidR="001A0A4D" w:rsidRDefault="0050432A" w:rsidP="001A0C15">
      <w:pPr>
        <w:ind w:firstLine="480"/>
      </w:pPr>
      <w:r>
        <w:rPr>
          <w:rFonts w:hint="eastAsia"/>
        </w:rPr>
        <w:t>本研究透過發展之人工智慧的視覺化模擬輔助學習平台，以類神經網路作為教學主題，實施視覺化模擬輔助教學，並評估其對人工智慧學習成就</w:t>
      </w:r>
      <w:r w:rsidR="00A04782">
        <w:rPr>
          <w:rFonts w:hint="eastAsia"/>
        </w:rPr>
        <w:t>與</w:t>
      </w:r>
      <w:r>
        <w:rPr>
          <w:rFonts w:hint="eastAsia"/>
        </w:rPr>
        <w:t>學習態度</w:t>
      </w:r>
      <w:r w:rsidR="00A04782">
        <w:rPr>
          <w:rFonts w:hint="eastAsia"/>
        </w:rPr>
        <w:t>的影響</w:t>
      </w:r>
      <w:r>
        <w:rPr>
          <w:rFonts w:hint="eastAsia"/>
        </w:rPr>
        <w:t>，以及</w:t>
      </w:r>
      <w:r w:rsidR="00A04782">
        <w:rPr>
          <w:rFonts w:hint="eastAsia"/>
        </w:rPr>
        <w:t>學生對所提出之</w:t>
      </w:r>
      <w:r w:rsidR="00C45FCF">
        <w:rPr>
          <w:rFonts w:hint="eastAsia"/>
        </w:rPr>
        <w:t>視覺化</w:t>
      </w:r>
      <w:r>
        <w:rPr>
          <w:rFonts w:hint="eastAsia"/>
        </w:rPr>
        <w:t>模擬</w:t>
      </w:r>
      <w:r w:rsidR="00C45FCF">
        <w:rPr>
          <w:rFonts w:hint="eastAsia"/>
        </w:rPr>
        <w:t>輔助</w:t>
      </w:r>
      <w:r>
        <w:rPr>
          <w:rFonts w:hint="eastAsia"/>
        </w:rPr>
        <w:t>教學</w:t>
      </w:r>
      <w:r w:rsidR="00C45FCF">
        <w:rPr>
          <w:rFonts w:hint="eastAsia"/>
        </w:rPr>
        <w:t>之</w:t>
      </w:r>
      <w:r>
        <w:rPr>
          <w:rFonts w:hint="eastAsia"/>
        </w:rPr>
        <w:t>感受。本節針對研究內所提及之名詞予以釋義與討論。</w:t>
      </w:r>
    </w:p>
    <w:p w14:paraId="6F245A31" w14:textId="77777777" w:rsidR="001A0C15" w:rsidRDefault="001A0C15" w:rsidP="001A0C15">
      <w:pPr>
        <w:ind w:firstLine="480"/>
      </w:pPr>
    </w:p>
    <w:p w14:paraId="05330484" w14:textId="1131CC3C" w:rsidR="0050432A" w:rsidRPr="0050432A" w:rsidRDefault="001A0C15" w:rsidP="0050432A">
      <w:pPr>
        <w:ind w:firstLineChars="0" w:firstLine="0"/>
        <w:rPr>
          <w:b/>
          <w:bCs/>
        </w:rPr>
      </w:pPr>
      <w:r>
        <w:rPr>
          <w:rFonts w:hint="eastAsia"/>
          <w:b/>
          <w:bCs/>
        </w:rPr>
        <w:t>一</w:t>
      </w:r>
      <w:r w:rsidR="0050432A" w:rsidRPr="0050432A">
        <w:rPr>
          <w:rFonts w:hint="eastAsia"/>
          <w:b/>
          <w:bCs/>
        </w:rPr>
        <w:t>、視覺化模擬輔助教學</w:t>
      </w:r>
    </w:p>
    <w:p w14:paraId="68FE5BB4" w14:textId="77667362"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w:t>
      </w:r>
      <w:r w:rsidR="001A0C15">
        <w:rPr>
          <w:rFonts w:hint="eastAsia"/>
        </w:rPr>
        <w:t>教學</w:t>
      </w:r>
      <w:r w:rsidR="003016A3">
        <w:rPr>
          <w:rFonts w:hint="eastAsia"/>
        </w:rPr>
        <w:t>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sidR="00A04782">
        <w:rPr>
          <w:rFonts w:hint="eastAsia"/>
        </w:rPr>
        <w:t>上模擬工具的</w:t>
      </w:r>
      <w:r>
        <w:rPr>
          <w:rFonts w:hint="eastAsia"/>
        </w:rPr>
        <w:t>操作，</w:t>
      </w:r>
      <w:r w:rsidR="00A04782">
        <w:rPr>
          <w:rFonts w:hint="eastAsia"/>
        </w:rPr>
        <w:t>學習</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611F1337">
            <wp:extent cx="2893102" cy="1930060"/>
            <wp:effectExtent l="0" t="0" r="2540" b="635"/>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10107" cy="1941405"/>
                    </a:xfrm>
                    <a:prstGeom prst="rect">
                      <a:avLst/>
                    </a:prstGeom>
                  </pic:spPr>
                </pic:pic>
              </a:graphicData>
            </a:graphic>
          </wp:inline>
        </w:drawing>
      </w:r>
    </w:p>
    <w:p w14:paraId="584F5E00" w14:textId="508809B7" w:rsidR="0050432A" w:rsidRDefault="0078344C" w:rsidP="0078344C">
      <w:pPr>
        <w:pStyle w:val="af"/>
        <w:ind w:firstLine="400"/>
        <w:jc w:val="center"/>
      </w:pPr>
      <w:bookmarkStart w:id="179" w:name="_Toc111209912"/>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45FCF">
        <w:rPr>
          <w:noProof/>
        </w:rPr>
        <w:t>2</w:t>
      </w:r>
      <w:r>
        <w:fldChar w:fldCharType="end"/>
      </w:r>
      <w:r w:rsidRPr="004E67CE">
        <w:rPr>
          <w:rFonts w:hint="eastAsia"/>
        </w:rPr>
        <w:t>視覺化模擬輔助學習平</w:t>
      </w:r>
      <w:r>
        <w:rPr>
          <w:rFonts w:hint="eastAsia"/>
        </w:rPr>
        <w:t>台</w:t>
      </w:r>
      <w:r w:rsidRPr="004E67CE">
        <w:rPr>
          <w:rFonts w:hint="eastAsia"/>
        </w:rPr>
        <w:t>示意圖</w:t>
      </w:r>
      <w:bookmarkEnd w:id="179"/>
    </w:p>
    <w:p w14:paraId="699937B2" w14:textId="45093943" w:rsidR="0050432A" w:rsidRDefault="0050432A" w:rsidP="00C13D96">
      <w:pPr>
        <w:ind w:firstLine="480"/>
      </w:pPr>
    </w:p>
    <w:p w14:paraId="0DE69D01" w14:textId="37B0D1D3" w:rsidR="0050432A" w:rsidRPr="0050432A" w:rsidRDefault="001A0C15" w:rsidP="0050432A">
      <w:pPr>
        <w:ind w:firstLineChars="0" w:firstLine="0"/>
        <w:rPr>
          <w:b/>
          <w:bCs/>
        </w:rPr>
      </w:pPr>
      <w:r>
        <w:rPr>
          <w:rFonts w:hint="eastAsia"/>
          <w:b/>
          <w:bCs/>
        </w:rPr>
        <w:t>二</w:t>
      </w:r>
      <w:r w:rsidR="0050432A" w:rsidRPr="0050432A">
        <w:rPr>
          <w:rFonts w:hint="eastAsia"/>
          <w:b/>
          <w:bCs/>
        </w:rPr>
        <w:t>、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4DE57D67" w:rsidR="0050432A" w:rsidRPr="00870BB9" w:rsidRDefault="001A0C15" w:rsidP="0050432A">
      <w:pPr>
        <w:ind w:firstLineChars="0" w:firstLine="0"/>
        <w:rPr>
          <w:b/>
          <w:bCs/>
        </w:rPr>
      </w:pPr>
      <w:r>
        <w:rPr>
          <w:rFonts w:hint="eastAsia"/>
          <w:b/>
          <w:bCs/>
        </w:rPr>
        <w:t>三</w:t>
      </w:r>
      <w:r w:rsidR="0050432A" w:rsidRPr="00870BB9">
        <w:rPr>
          <w:rFonts w:hint="eastAsia"/>
          <w:b/>
          <w:bCs/>
        </w:rPr>
        <w:t>、學習態度</w:t>
      </w:r>
    </w:p>
    <w:p w14:paraId="038F877A" w14:textId="778FBBBF" w:rsidR="0050432A" w:rsidRPr="00870BB9" w:rsidRDefault="00EC43B2" w:rsidP="00EC43B2">
      <w:pPr>
        <w:ind w:firstLine="480"/>
      </w:pPr>
      <w:r w:rsidRPr="00870BB9">
        <w:rPr>
          <w:rFonts w:hint="eastAsia"/>
        </w:rPr>
        <w:t>本研究之學習態度為評估學生</w:t>
      </w:r>
      <w:r w:rsidR="00A04782" w:rsidRPr="00870BB9">
        <w:rPr>
          <w:rFonts w:hint="eastAsia"/>
        </w:rPr>
        <w:t>的</w:t>
      </w:r>
      <w:r w:rsidRPr="00870BB9">
        <w:rPr>
          <w:rFonts w:hint="eastAsia"/>
        </w:rPr>
        <w:t>人工智慧</w:t>
      </w:r>
      <w:r w:rsidR="00A04782" w:rsidRPr="00870BB9">
        <w:rPr>
          <w:rFonts w:hint="eastAsia"/>
        </w:rPr>
        <w:t>學習</w:t>
      </w:r>
      <w:r w:rsidRPr="00870BB9">
        <w:rPr>
          <w:rFonts w:hint="eastAsia"/>
        </w:rPr>
        <w:t>態度</w:t>
      </w:r>
      <w:r w:rsidR="00A04782" w:rsidRPr="00870BB9">
        <w:rPr>
          <w:rFonts w:hint="eastAsia"/>
        </w:rPr>
        <w:t>，包含人工智慧課程態度與</w:t>
      </w:r>
      <w:r w:rsidRPr="00870BB9">
        <w:rPr>
          <w:rFonts w:hint="eastAsia"/>
        </w:rPr>
        <w:t>電腦科學態度，評估方式包含態度問卷以及半結構式訪談。態度問卷於實驗前及實驗後分別實施一次；半結構式訪談則於實驗後實施。態度問卷之內容包含「電腦科學學習動機」、「電腦科學自我效能」、「資訊科學抽象概念</w:t>
      </w:r>
      <w:r w:rsidRPr="00870BB9">
        <w:rPr>
          <w:rFonts w:hint="eastAsia"/>
        </w:rPr>
        <w:t>/</w:t>
      </w:r>
      <w:r w:rsidRPr="00870BB9">
        <w:rPr>
          <w:rFonts w:hint="eastAsia"/>
        </w:rPr>
        <w:t>程序之學習感受」</w:t>
      </w:r>
      <w:r w:rsidR="004E6409" w:rsidRPr="00870BB9">
        <w:rPr>
          <w:rFonts w:hint="eastAsia"/>
        </w:rPr>
        <w:t>、「對於人工智慧學習自我評鑑」</w:t>
      </w:r>
      <w:r w:rsidR="00243F29" w:rsidRPr="00870BB9">
        <w:rPr>
          <w:rFonts w:hint="eastAsia"/>
        </w:rPr>
        <w:t>四個面向</w:t>
      </w:r>
      <w:r w:rsidRPr="00870BB9">
        <w:rPr>
          <w:rFonts w:hint="eastAsia"/>
        </w:rPr>
        <w:t>，題型採用李克特氏五點量表以及問答題，態度問卷詳細內容請見附錄</w:t>
      </w:r>
      <w:r w:rsidR="00243F29" w:rsidRPr="00870BB9">
        <w:rPr>
          <w:rFonts w:hint="eastAsia"/>
        </w:rPr>
        <w:t>七</w:t>
      </w:r>
      <w:r w:rsidRPr="00870BB9">
        <w:rPr>
          <w:rFonts w:hint="eastAsia"/>
        </w:rPr>
        <w:t>，半結構式訪談題目請見第三章第</w:t>
      </w:r>
      <w:r w:rsidR="00F82A39" w:rsidRPr="00870BB9">
        <w:rPr>
          <w:rFonts w:hint="eastAsia"/>
        </w:rPr>
        <w:t>五</w:t>
      </w:r>
      <w:r w:rsidRPr="00870BB9">
        <w:rPr>
          <w:rFonts w:hint="eastAsia"/>
        </w:rPr>
        <w:t>節之表</w:t>
      </w:r>
      <w:r w:rsidRPr="00870BB9">
        <w:rPr>
          <w:rFonts w:hint="eastAsia"/>
        </w:rPr>
        <w:t xml:space="preserve"> 3-</w:t>
      </w:r>
      <w:r w:rsidR="00F82A39" w:rsidRPr="00870BB9">
        <w:t>6</w:t>
      </w:r>
      <w:r w:rsidRPr="00870BB9">
        <w:rPr>
          <w:rFonts w:hint="eastAsia"/>
        </w:rPr>
        <w:t>。</w:t>
      </w:r>
    </w:p>
    <w:p w14:paraId="6B6EA7F5" w14:textId="3F9040A1" w:rsidR="0050432A" w:rsidRPr="00870BB9" w:rsidRDefault="0050432A" w:rsidP="00C13D96">
      <w:pPr>
        <w:ind w:firstLine="480"/>
      </w:pPr>
    </w:p>
    <w:p w14:paraId="1C0C4160" w14:textId="6EADA1D3" w:rsidR="00DC1949" w:rsidRPr="00852BF1" w:rsidRDefault="001A0C15" w:rsidP="00DC1949">
      <w:pPr>
        <w:ind w:firstLineChars="0" w:firstLine="0"/>
        <w:rPr>
          <w:b/>
          <w:bCs/>
        </w:rPr>
      </w:pPr>
      <w:r>
        <w:rPr>
          <w:rFonts w:hint="eastAsia"/>
          <w:b/>
          <w:bCs/>
        </w:rPr>
        <w:t>四</w:t>
      </w:r>
      <w:r w:rsidR="00DC1949" w:rsidRPr="00852BF1">
        <w:rPr>
          <w:rFonts w:hint="eastAsia"/>
          <w:b/>
          <w:bCs/>
        </w:rPr>
        <w:t>、</w:t>
      </w:r>
      <w:r w:rsidR="00B52527">
        <w:rPr>
          <w:rFonts w:hint="eastAsia"/>
          <w:b/>
          <w:bCs/>
        </w:rPr>
        <w:t>對視覺化</w:t>
      </w:r>
      <w:r w:rsidR="00DC1949" w:rsidRPr="00852BF1">
        <w:rPr>
          <w:rFonts w:hint="eastAsia"/>
          <w:b/>
          <w:bCs/>
        </w:rPr>
        <w:t>模擬</w:t>
      </w:r>
      <w:r w:rsidR="00B52527">
        <w:rPr>
          <w:rFonts w:hint="eastAsia"/>
          <w:b/>
          <w:bCs/>
        </w:rPr>
        <w:t>輔助</w:t>
      </w:r>
      <w:r w:rsidR="00DC1949" w:rsidRPr="00852BF1">
        <w:rPr>
          <w:rFonts w:hint="eastAsia"/>
          <w:b/>
          <w:bCs/>
        </w:rPr>
        <w:t>教學之感受</w:t>
      </w:r>
    </w:p>
    <w:p w14:paraId="7CC31350" w14:textId="63A5578A" w:rsidR="0050432A" w:rsidRDefault="00DC1949" w:rsidP="00C13D96">
      <w:pPr>
        <w:ind w:firstLine="480"/>
      </w:pPr>
      <w:r w:rsidRPr="00852BF1">
        <w:rPr>
          <w:rFonts w:hint="eastAsia"/>
        </w:rPr>
        <w:t>為探討學生對</w:t>
      </w:r>
      <w:r w:rsidR="00870BB9" w:rsidRPr="00852BF1">
        <w:rPr>
          <w:rFonts w:hint="eastAsia"/>
        </w:rPr>
        <w:t>本研究</w:t>
      </w:r>
      <w:r w:rsidRPr="00852BF1">
        <w:rPr>
          <w:rFonts w:hint="eastAsia"/>
        </w:rPr>
        <w:t>提出</w:t>
      </w:r>
      <w:r w:rsidR="00C45FCF">
        <w:rPr>
          <w:rFonts w:hint="eastAsia"/>
        </w:rPr>
        <w:t>視覺化模擬輔助之</w:t>
      </w:r>
      <w:r w:rsidRPr="00852BF1">
        <w:rPr>
          <w:rFonts w:hint="eastAsia"/>
        </w:rPr>
        <w:t>感受，針對實驗組調查「</w:t>
      </w:r>
      <w:r w:rsidR="00C45FCF">
        <w:rPr>
          <w:rFonts w:hint="eastAsia"/>
        </w:rPr>
        <w:t>視覺化模擬輔助教學</w:t>
      </w:r>
      <w:r w:rsidRPr="00852BF1">
        <w:rPr>
          <w:rFonts w:hint="eastAsia"/>
        </w:rPr>
        <w:t>策略之感受」，</w:t>
      </w:r>
      <w:r w:rsidR="00B07D12">
        <w:rPr>
          <w:rFonts w:hint="eastAsia"/>
        </w:rPr>
        <w:t>詢問</w:t>
      </w:r>
      <w:r w:rsidRPr="00B07D12">
        <w:rPr>
          <w:rFonts w:hint="eastAsia"/>
        </w:rPr>
        <w:t>學生是否認為</w:t>
      </w:r>
      <w:r w:rsidR="00C45FCF">
        <w:rPr>
          <w:rFonts w:hint="eastAsia"/>
        </w:rPr>
        <w:t>視覺化模擬輔助</w:t>
      </w:r>
      <w:r w:rsidR="00B07D12">
        <w:rPr>
          <w:rFonts w:hint="eastAsia"/>
        </w:rPr>
        <w:t>之</w:t>
      </w:r>
      <w:r w:rsidR="001A0C15">
        <w:rPr>
          <w:rFonts w:hint="eastAsia"/>
        </w:rPr>
        <w:t>教學</w:t>
      </w:r>
      <w:r w:rsidR="00B07D12">
        <w:rPr>
          <w:rFonts w:hint="eastAsia"/>
        </w:rPr>
        <w:t>活動有幫助於學習</w:t>
      </w:r>
      <w:r w:rsidR="00852BF1" w:rsidRPr="00B07D12">
        <w:rPr>
          <w:rFonts w:hint="eastAsia"/>
        </w:rPr>
        <w:t>課程</w:t>
      </w:r>
      <w:r w:rsidRPr="00B07D12">
        <w:rPr>
          <w:rFonts w:hint="eastAsia"/>
        </w:rPr>
        <w:t>概念（例如：資料搜集、權重、激勵函數、學習演算法等）</w:t>
      </w:r>
      <w:r w:rsidR="00B07D12">
        <w:rPr>
          <w:rFonts w:hint="eastAsia"/>
        </w:rPr>
        <w:t>。</w:t>
      </w:r>
      <w:r w:rsidRPr="00852BF1">
        <w:rPr>
          <w:rFonts w:hint="eastAsia"/>
        </w:rPr>
        <w:t>為了比較講述式教學感受之差異，針對控制組調查「講述式教學之感受」，詢問學生是否認同</w:t>
      </w:r>
      <w:r w:rsidR="00B07D12">
        <w:rPr>
          <w:rFonts w:hint="eastAsia"/>
        </w:rPr>
        <w:t>講述式教學策略之</w:t>
      </w:r>
      <w:r w:rsidR="001A0C15">
        <w:rPr>
          <w:rFonts w:hint="eastAsia"/>
        </w:rPr>
        <w:t>教學</w:t>
      </w:r>
      <w:r w:rsidRPr="00852BF1">
        <w:rPr>
          <w:rFonts w:hint="eastAsia"/>
        </w:rPr>
        <w:t>活動有助於學習</w:t>
      </w:r>
      <w:r w:rsidR="00870BB9" w:rsidRPr="00852BF1">
        <w:rPr>
          <w:rFonts w:hint="eastAsia"/>
        </w:rPr>
        <w:t>課程</w:t>
      </w:r>
      <w:r w:rsidRPr="00852BF1">
        <w:rPr>
          <w:rFonts w:hint="eastAsia"/>
        </w:rPr>
        <w:t>概念</w:t>
      </w:r>
      <w:r w:rsidR="00B07D12">
        <w:rPr>
          <w:rFonts w:hint="eastAsia"/>
        </w:rPr>
        <w:t>。</w:t>
      </w:r>
      <w:r w:rsidRPr="00852BF1">
        <w:rPr>
          <w:rFonts w:hint="eastAsia"/>
        </w:rPr>
        <w:t>題型採用複選題與李克特氏五點量表，詳細內容請見附錄七。</w:t>
      </w:r>
    </w:p>
    <w:p w14:paraId="1C77B808" w14:textId="77777777" w:rsidR="00DC1949" w:rsidRPr="0008777E" w:rsidRDefault="00DC1949"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80" w:name="_Toc110351556"/>
      <w:r>
        <w:rPr>
          <w:rFonts w:hint="eastAsia"/>
        </w:rPr>
        <w:lastRenderedPageBreak/>
        <w:t>文獻探討</w:t>
      </w:r>
      <w:bookmarkEnd w:id="180"/>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81" w:name="_Toc110351557"/>
      <w:r w:rsidRPr="00F626CC">
        <w:rPr>
          <w:rFonts w:hint="eastAsia"/>
        </w:rPr>
        <w:t>人工智慧</w:t>
      </w:r>
      <w:bookmarkEnd w:id="181"/>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2"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w:t>
      </w:r>
      <w:r>
        <w:rPr>
          <w:rFonts w:hint="eastAsia"/>
        </w:rPr>
        <w:lastRenderedPageBreak/>
        <w:t>探討人工智慧如何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7E471136"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教導孩子認識人工智慧，並且</w:t>
      </w:r>
      <w:commentRangeStart w:id="183"/>
      <w:r>
        <w:rPr>
          <w:rFonts w:hint="eastAsia"/>
        </w:rPr>
        <w:t>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commentRangeEnd w:id="183"/>
      <w:r w:rsidR="000B65F5">
        <w:rPr>
          <w:rStyle w:val="af7"/>
        </w:rPr>
        <w:commentReference w:id="183"/>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3AE37335"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教導的學生為電腦工程科系大學三年級的學生</w:t>
      </w:r>
      <w:r>
        <w:rPr>
          <w:rFonts w:hint="eastAsia"/>
        </w:rPr>
        <w:t>)</w:t>
      </w:r>
      <w:r>
        <w:rPr>
          <w:rFonts w:hint="eastAsia"/>
        </w:rPr>
        <w:t>，與國高中、國小階段的學生有相</w:t>
      </w:r>
      <w:r>
        <w:rPr>
          <w:rFonts w:hint="eastAsia"/>
        </w:rPr>
        <w:lastRenderedPageBreak/>
        <w:t>當大的學科能力差距，以至於這些教學案例或研究，對於此學習階段的參考價值並不高。</w:t>
      </w:r>
    </w:p>
    <w:p w14:paraId="05D13AF0" w14:textId="75281EC0" w:rsidR="00591DD3" w:rsidRDefault="00591DD3" w:rsidP="001A1C95">
      <w:pPr>
        <w:ind w:firstLine="480"/>
      </w:pPr>
      <w:r>
        <w:rPr>
          <w:rFonts w:hint="eastAsia"/>
        </w:rPr>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w:t>
      </w:r>
      <w:r w:rsidR="00A04782">
        <w:t xml:space="preserve"> </w:t>
      </w:r>
      <w:r>
        <w:rPr>
          <w:rFonts w:hint="eastAsia"/>
        </w:rPr>
        <w:t>(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sidR="00A04782">
        <w:t xml:space="preserve"> </w:t>
      </w:r>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sidR="00A04782">
        <w:t xml:space="preserve"> </w:t>
      </w:r>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rsidR="00A04782">
        <w:rPr>
          <w:rFonts w:hint="eastAsia"/>
        </w:rPr>
        <w:t xml:space="preserve"> </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rsidR="00A04782">
        <w:t xml:space="preserve"> </w:t>
      </w:r>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lastRenderedPageBreak/>
        <w:t>即便現有人工智慧素養相關研究的出現，讓幼兒階段，以及國中、國小階段有可行的人工智慧課程，但其相關研究的評估方法也僅旨在確認有達成研究自身訂定的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07147EED" w:rsidR="00D7627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3855F6FB" w14:textId="77777777" w:rsidR="00DA7F65" w:rsidRPr="00CD70A3" w:rsidRDefault="00DA7F65" w:rsidP="00D76273">
      <w:pPr>
        <w:ind w:firstLineChars="0" w:firstLine="0"/>
      </w:pP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84" w:name="_Toc110351558"/>
      <w:bookmarkEnd w:id="182"/>
      <w:r w:rsidRPr="00591DD3">
        <w:rPr>
          <w:rFonts w:hint="eastAsia"/>
        </w:rPr>
        <w:lastRenderedPageBreak/>
        <w:t>程式設計與演算法教學</w:t>
      </w:r>
      <w:bookmarkEnd w:id="184"/>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F309447"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00A04782">
        <w:rPr>
          <w:rFonts w:cs="Times New Roman"/>
        </w:rPr>
        <w:t xml:space="preserve"> </w:t>
      </w:r>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760321A8"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w:t>
      </w:r>
      <w:r w:rsidR="00364495">
        <w:rPr>
          <w:rFonts w:cs="Times New Roman" w:hint="eastAsia"/>
        </w:rPr>
        <w:t>認為</w:t>
      </w:r>
      <w:r w:rsidRPr="00591DD3">
        <w:rPr>
          <w:rFonts w:cs="Times New Roman" w:hint="eastAsia"/>
        </w:rPr>
        <w:t>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0845D4E5"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7A0505D1" w14:textId="77777777" w:rsidR="00D55650" w:rsidRDefault="00D55650" w:rsidP="001A1C95">
      <w:pPr>
        <w:ind w:firstLineChars="0" w:firstLine="480"/>
        <w:rPr>
          <w:rFonts w:cs="Times New Roman"/>
        </w:rPr>
      </w:pPr>
    </w:p>
    <w:p w14:paraId="29A8A8F3" w14:textId="77777777" w:rsidR="001A1C95" w:rsidRDefault="00591DD3" w:rsidP="001A1C95">
      <w:pPr>
        <w:ind w:firstLineChars="0" w:firstLine="480"/>
        <w:rPr>
          <w:rFonts w:cs="Times New Roman"/>
        </w:rPr>
      </w:pPr>
      <w:r>
        <w:rPr>
          <w:rFonts w:cs="Times New Roman"/>
        </w:rPr>
        <w:lastRenderedPageBreak/>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54F0CD74" w:rsidR="002605FC" w:rsidRPr="00870BB9" w:rsidRDefault="00591DD3" w:rsidP="0097275C">
      <w:pPr>
        <w:ind w:firstLineChars="0" w:firstLine="480"/>
        <w:rPr>
          <w:rFonts w:cs="Times New Roman"/>
        </w:rPr>
      </w:pPr>
      <w:r w:rsidRPr="00591DD3">
        <w:rPr>
          <w:rFonts w:cs="Times New Roman" w:hint="eastAsia"/>
        </w:rPr>
        <w:t>然而，第四種知識對於學生而言相對困難，</w:t>
      </w:r>
      <w:r w:rsidR="00AD1DF2" w:rsidRPr="00870BB9">
        <w:rPr>
          <w:rFonts w:cs="Times New Roman" w:hint="eastAsia"/>
        </w:rPr>
        <w:t>因為在面對特定問題時，需要將現實生活經驗或情況連結至演算法、程式邏輯相關的抽象概念</w:t>
      </w:r>
      <w:r w:rsidR="0097275C" w:rsidRPr="00870BB9">
        <w:rPr>
          <w:rFonts w:cs="Times New Roman" w:hint="eastAsia"/>
          <w:kern w:val="0"/>
          <w:szCs w:val="20"/>
        </w:rPr>
        <w:t xml:space="preserve">(Esteves, Fonseca, </w:t>
      </w:r>
      <w:proofErr w:type="spellStart"/>
      <w:r w:rsidR="0097275C" w:rsidRPr="00870BB9">
        <w:rPr>
          <w:rFonts w:cs="Times New Roman" w:hint="eastAsia"/>
          <w:kern w:val="0"/>
          <w:szCs w:val="20"/>
        </w:rPr>
        <w:t>Morgado</w:t>
      </w:r>
      <w:proofErr w:type="spellEnd"/>
      <w:r w:rsidR="0097275C" w:rsidRPr="00870BB9">
        <w:rPr>
          <w:rFonts w:cs="Times New Roman" w:hint="eastAsia"/>
          <w:kern w:val="0"/>
          <w:szCs w:val="20"/>
        </w:rPr>
        <w:t xml:space="preserve">, &amp; Martins, 2011; </w:t>
      </w:r>
      <w:proofErr w:type="spellStart"/>
      <w:r w:rsidR="0097275C" w:rsidRPr="00870BB9">
        <w:rPr>
          <w:rFonts w:cs="Times New Roman" w:hint="eastAsia"/>
          <w:kern w:val="0"/>
          <w:szCs w:val="20"/>
        </w:rPr>
        <w:t>Bellstrom</w:t>
      </w:r>
      <w:proofErr w:type="spellEnd"/>
      <w:r w:rsidR="0097275C" w:rsidRPr="00870BB9">
        <w:rPr>
          <w:rFonts w:cs="Times New Roman" w:hint="eastAsia"/>
          <w:kern w:val="0"/>
          <w:szCs w:val="20"/>
        </w:rPr>
        <w:t xml:space="preserve"> and </w:t>
      </w:r>
      <w:proofErr w:type="spellStart"/>
      <w:r w:rsidR="0097275C" w:rsidRPr="00870BB9">
        <w:rPr>
          <w:rFonts w:cs="Times New Roman" w:hint="eastAsia"/>
          <w:kern w:val="0"/>
          <w:szCs w:val="20"/>
        </w:rPr>
        <w:t>Thoren</w:t>
      </w:r>
      <w:proofErr w:type="spellEnd"/>
      <w:r w:rsidR="0097275C" w:rsidRPr="00870BB9">
        <w:rPr>
          <w:rFonts w:cs="Times New Roman" w:hint="eastAsia"/>
          <w:kern w:val="0"/>
          <w:szCs w:val="20"/>
        </w:rPr>
        <w:t>, 2009)</w:t>
      </w:r>
      <w:r w:rsidR="0097275C" w:rsidRPr="00870BB9">
        <w:rPr>
          <w:rFonts w:cs="Times New Roman" w:hint="eastAsia"/>
        </w:rPr>
        <w:t>。學生在發展程式設計相關技能時，需要理解真實世界的問題，建立演算法並解決問題，這代表著學生需要知道程式與真實世界之間的關聯，並學會從真實轉換到抽象，如果能使用動畫與視覺化的方式呈現演算法、程式相關邏輯，並融入生活中的實際例子，則能夠作為抽象概念與真實情況之間的橋樑，來協助學生學習抽象的資料結構、表示方法，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Pr="00870BB9">
        <w:rPr>
          <w:rFonts w:cs="Times New Roman" w:hint="eastAsia"/>
        </w:rPr>
        <w:t>，</w:t>
      </w:r>
      <w:r w:rsidR="0097275C" w:rsidRPr="00870BB9">
        <w:rPr>
          <w:rFonts w:cs="Times New Roman" w:hint="eastAsia"/>
        </w:rPr>
        <w:t>透過</w:t>
      </w:r>
      <w:r w:rsidRPr="00870BB9">
        <w:rPr>
          <w:rFonts w:cs="Times New Roman" w:hint="eastAsia"/>
        </w:rPr>
        <w:t>先前研究</w:t>
      </w:r>
      <w:r w:rsidR="0097275C" w:rsidRPr="00870BB9">
        <w:rPr>
          <w:rFonts w:cs="Times New Roman" w:hint="eastAsia"/>
        </w:rPr>
        <w:t>的教學案例，發現</w:t>
      </w:r>
      <w:r w:rsidRPr="00870BB9">
        <w:rPr>
          <w:rFonts w:cs="Times New Roman" w:hint="eastAsia"/>
        </w:rPr>
        <w:t>動畫與互動式的教材能夠幫助學生學習程式設計與演算法，所以本研究透過模擬與演算法視覺化的方式來輔助學生學習人工智慧</w:t>
      </w:r>
      <w:r w:rsidR="0097275C" w:rsidRPr="00870BB9">
        <w:rPr>
          <w:rFonts w:cs="Times New Roman" w:hint="eastAsia"/>
        </w:rPr>
        <w:t>，接續的兩個章節，將更詳細地探討模擬式教學與演算法視覺化相關研究。</w:t>
      </w:r>
    </w:p>
    <w:p w14:paraId="3506C5EA" w14:textId="77777777" w:rsidR="00DA7F65" w:rsidRPr="0097275C" w:rsidRDefault="00DA7F65" w:rsidP="0097275C">
      <w:pPr>
        <w:ind w:firstLineChars="0" w:firstLine="480"/>
        <w:rPr>
          <w:rFonts w:cs="Times New Roman"/>
          <w:highlight w:val="yellow"/>
        </w:rPr>
      </w:pP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185" w:name="_Toc110351559"/>
      <w:r w:rsidRPr="00591DD3">
        <w:rPr>
          <w:rFonts w:hint="eastAsia"/>
        </w:rPr>
        <w:lastRenderedPageBreak/>
        <w:t>模擬式教學</w:t>
      </w:r>
      <w:bookmarkStart w:id="186" w:name="_Hlk28141408"/>
      <w:bookmarkEnd w:id="185"/>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187" w:name="_Hlk21984464"/>
      <w:r w:rsidRPr="00591DD3">
        <w:rPr>
          <w:rFonts w:hint="eastAsia"/>
          <w:b/>
        </w:rPr>
        <w:t>模擬式教學的定義</w:t>
      </w:r>
    </w:p>
    <w:p w14:paraId="44A286BB" w14:textId="57953DD1"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w:t>
      </w:r>
      <w:r w:rsidR="00A04782">
        <w:t xml:space="preserve"> </w:t>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A04782">
        <w:t xml:space="preserve"> </w:t>
      </w:r>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13717284"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w:t>
      </w:r>
      <w:r w:rsidR="00A04782">
        <w:rPr>
          <w:rFonts w:cs="Times New Roman"/>
          <w:kern w:val="0"/>
        </w:rPr>
        <w:t xml:space="preserve"> </w:t>
      </w:r>
      <w:r w:rsidRPr="008C0603">
        <w:rPr>
          <w:rFonts w:cs="Times New Roman" w:hint="eastAsia"/>
          <w:kern w:val="0"/>
        </w:rPr>
        <w:t>(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0"/>
                    <a:srcRect/>
                    <a:stretch>
                      <a:fillRect/>
                    </a:stretch>
                  </pic:blipFill>
                  <pic:spPr>
                    <a:xfrm>
                      <a:off x="0" y="0"/>
                      <a:ext cx="3604975" cy="2142657"/>
                    </a:xfrm>
                    <a:prstGeom prst="rect">
                      <a:avLst/>
                    </a:prstGeom>
                    <a:ln/>
                  </pic:spPr>
                </pic:pic>
              </a:graphicData>
            </a:graphic>
          </wp:inline>
        </w:drawing>
      </w:r>
    </w:p>
    <w:p w14:paraId="4CBA5B29" w14:textId="19963C34" w:rsidR="00056430" w:rsidRDefault="002C0C62" w:rsidP="002C0C62">
      <w:pPr>
        <w:pStyle w:val="af"/>
        <w:ind w:firstLine="400"/>
        <w:jc w:val="center"/>
      </w:pPr>
      <w:bookmarkStart w:id="188" w:name="_Toc106290077"/>
      <w:bookmarkStart w:id="189" w:name="_Toc111209918"/>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1</w:t>
      </w:r>
      <w:r>
        <w:fldChar w:fldCharType="end"/>
      </w:r>
      <w:r w:rsidRPr="00020733">
        <w:rPr>
          <w:rFonts w:hint="eastAsia"/>
        </w:rPr>
        <w:t>模擬式教學的模型</w:t>
      </w:r>
      <w:bookmarkEnd w:id="188"/>
      <w:bookmarkEnd w:id="189"/>
    </w:p>
    <w:p w14:paraId="7F0A7713" w14:textId="4F870139" w:rsidR="008C0603" w:rsidRPr="008D5EA4" w:rsidRDefault="008C0603" w:rsidP="008C0603">
      <w:pPr>
        <w:ind w:firstLine="400"/>
        <w:jc w:val="center"/>
        <w:rPr>
          <w:rFonts w:cs="Times New Roman"/>
        </w:rPr>
      </w:pPr>
      <w:r w:rsidRPr="008D5EA4">
        <w:rPr>
          <w:rFonts w:eastAsia="楷體-簡" w:cs="Times New Roman"/>
          <w:sz w:val="20"/>
          <w:szCs w:val="20"/>
        </w:rPr>
        <w:t>(</w:t>
      </w:r>
      <w:r w:rsidRPr="008D5EA4">
        <w:rPr>
          <w:rFonts w:eastAsia="楷體-簡" w:cs="Times New Roman"/>
          <w:color w:val="222222"/>
          <w:sz w:val="20"/>
          <w:szCs w:val="20"/>
          <w:highlight w:val="white"/>
        </w:rPr>
        <w:t>Chen, Hong, Sung, &amp; Chang, 2011</w:t>
      </w:r>
      <w:r w:rsidRPr="008D5EA4">
        <w:rPr>
          <w:rFonts w:eastAsia="楷體-簡" w:cs="Times New Roman"/>
          <w:sz w:val="20"/>
          <w:szCs w:val="20"/>
        </w:rPr>
        <w:t>)</w:t>
      </w:r>
    </w:p>
    <w:p w14:paraId="4F4A7AA3" w14:textId="3FD9C490"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C94D59">
        <w:rPr>
          <w:rFonts w:cs="Times New Roman" w:hint="eastAsia"/>
          <w:kern w:val="0"/>
        </w:rPr>
        <w:t>。</w:t>
      </w:r>
    </w:p>
    <w:p w14:paraId="1546A180" w14:textId="5EC15511" w:rsidR="00C94D59"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00C94D59">
        <w:rPr>
          <w:rFonts w:cs="Times New Roman" w:hint="eastAsia"/>
          <w:kern w:val="0"/>
        </w:rPr>
        <w:t>，</w:t>
      </w:r>
      <w:r w:rsidR="00C94D59" w:rsidRPr="00870BB9">
        <w:rPr>
          <w:rFonts w:cs="Times New Roman" w:hint="eastAsia"/>
          <w:kern w:val="0"/>
        </w:rPr>
        <w:t>學生在模擬工具中反覆探索問題與解決問題，也較容易讓學生思考問題，獲得更深層的知識、觀點，或問題解決的想法，有過往研究在模擬環境中，設計了水資源汙染問題提供學生探究並解決，學生可以在模擬環境中運用生化的分析方法調查與問題相關的任何數據，扮演市政府當中的治水部門，學生在此教學過程中，認為自己學習到如何</w:t>
      </w:r>
      <w:r w:rsidR="00C94D59" w:rsidRPr="00870BB9">
        <w:rPr>
          <w:rFonts w:cs="Times New Roman" w:hint="eastAsia"/>
          <w:kern w:val="0"/>
        </w:rPr>
        <w:lastRenderedPageBreak/>
        <w:t>運用知識解決環境問題，也在模擬工具的輔助下，增進了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00C94D59" w:rsidRPr="00870BB9">
        <w:rPr>
          <w:rFonts w:cs="Times New Roman" w:hint="eastAsia"/>
          <w:kern w:val="0"/>
        </w:rPr>
        <w:t>。</w:t>
      </w:r>
    </w:p>
    <w:p w14:paraId="774F8FD6" w14:textId="0AC72798" w:rsidR="008C0603" w:rsidRDefault="008C0603" w:rsidP="00C94D59">
      <w:pPr>
        <w:ind w:firstLine="480"/>
      </w:pPr>
      <w:r w:rsidRPr="00870BB9">
        <w:rPr>
          <w:rFonts w:hint="eastAsia"/>
        </w:rPr>
        <w:t>教學內容如果牽涉到複雜的計算，但教學目的是期待學生了解一個整體性的概念，模擬工具可以協助一些計算過程，減輕學生的認知負荷，讓他們在與模擬工具互動時，更加專注於整體的概念運作</w:t>
      </w:r>
      <w:r w:rsidR="008D5EA4" w:rsidRPr="00870BB9">
        <w:rPr>
          <w:rFonts w:hint="eastAsia"/>
        </w:rPr>
        <w:t>，以數學教學使用模擬工具為例，學生在學習除法概念時，透過珠子的排列方式呈現數量關係，並在模擬工具上顯示珠子的數量與模擬畫面上進行的算式，讓學生不用清點珠子的數量就能夠知道畫面上的其表達的數量，降低學生的認知負荷使他們更能夠專注於除法的抽象概念</w:t>
      </w:r>
      <w:r w:rsidRPr="00870BB9">
        <w:rPr>
          <w:rFonts w:hint="eastAsia"/>
        </w:rPr>
        <w:t>(Moyer-Packenham et al., 2019)</w:t>
      </w:r>
      <w:r w:rsidR="008D5EA4" w:rsidRPr="00870BB9">
        <w:rPr>
          <w:rFonts w:hint="eastAsia"/>
        </w:rPr>
        <w:t>，而由於本研究在教導類神經網路演算法時，部分的教學內容會牽涉數學的計算，但其教學目的在於期望學生瞭解演算法的輸入、運算過程、輸出，以及不同情況應該如何調整演算法的設計</w:t>
      </w:r>
      <w:r w:rsidR="00503E58" w:rsidRPr="00870BB9">
        <w:rPr>
          <w:rFonts w:hint="eastAsia"/>
        </w:rPr>
        <w:t>，而不是反覆練習基本的數學計算（例如：加、減、乘、除）</w:t>
      </w:r>
      <w:r w:rsidR="008D5EA4" w:rsidRPr="00870BB9">
        <w:rPr>
          <w:rFonts w:hint="eastAsia"/>
        </w:rPr>
        <w:t>，所以本研究期望透過模擬輔助工具，將其運算過程、結果呈現於畫面中，降低學習上的認知負荷，讓學生有更好的學習成效。</w:t>
      </w:r>
    </w:p>
    <w:p w14:paraId="5B8C9EF8" w14:textId="77777777" w:rsidR="008D5EA4" w:rsidRDefault="008D5EA4" w:rsidP="008D5EA4">
      <w:pPr>
        <w:keepNext/>
        <w:ind w:firstLineChars="0" w:firstLine="0"/>
        <w:jc w:val="center"/>
      </w:pPr>
      <w:r>
        <w:rPr>
          <w:rFonts w:cs="Times New Roman" w:hint="eastAsia"/>
          <w:noProof/>
          <w:kern w:val="0"/>
        </w:rPr>
        <w:drawing>
          <wp:inline distT="0" distB="0" distL="0" distR="0" wp14:anchorId="524CFF0A" wp14:editId="3383921D">
            <wp:extent cx="2146852" cy="1583950"/>
            <wp:effectExtent l="0" t="0" r="0" b="3810"/>
            <wp:docPr id="470" name="圖片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圖片 47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70765" cy="1601593"/>
                    </a:xfrm>
                    <a:prstGeom prst="rect">
                      <a:avLst/>
                    </a:prstGeom>
                  </pic:spPr>
                </pic:pic>
              </a:graphicData>
            </a:graphic>
          </wp:inline>
        </w:drawing>
      </w:r>
    </w:p>
    <w:p w14:paraId="77EE9F49" w14:textId="211F748B" w:rsidR="008D5EA4" w:rsidRDefault="008D5EA4" w:rsidP="008D5EA4">
      <w:pPr>
        <w:pStyle w:val="af"/>
        <w:ind w:firstLine="400"/>
        <w:jc w:val="center"/>
        <w:rPr>
          <w:noProof/>
        </w:rPr>
      </w:pPr>
      <w:bookmarkStart w:id="190" w:name="_Toc111209919"/>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2</w:t>
      </w:r>
      <w:r>
        <w:fldChar w:fldCharType="end"/>
      </w:r>
      <w:r>
        <w:rPr>
          <w:rFonts w:hint="eastAsia"/>
        </w:rPr>
        <w:t>模擬</w:t>
      </w:r>
      <w:r>
        <w:rPr>
          <w:rFonts w:hint="eastAsia"/>
          <w:noProof/>
        </w:rPr>
        <w:t>輔助數學教學工具</w:t>
      </w:r>
      <w:bookmarkEnd w:id="190"/>
    </w:p>
    <w:p w14:paraId="599F3790" w14:textId="4C236A0D" w:rsidR="008D5EA4" w:rsidRPr="008D5EA4" w:rsidRDefault="008D5EA4" w:rsidP="008D5EA4">
      <w:pPr>
        <w:ind w:firstLine="400"/>
        <w:jc w:val="center"/>
        <w:rPr>
          <w:sz w:val="20"/>
          <w:szCs w:val="20"/>
        </w:rPr>
      </w:pPr>
      <w:r w:rsidRPr="008D5EA4">
        <w:rPr>
          <w:rFonts w:cs="Times New Roman" w:hint="eastAsia"/>
          <w:kern w:val="0"/>
          <w:sz w:val="20"/>
          <w:szCs w:val="20"/>
        </w:rPr>
        <w:t>(Moyer-Packenham et al., 2019)</w:t>
      </w:r>
    </w:p>
    <w:p w14:paraId="52B54D6A" w14:textId="5FE375A0"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w:t>
      </w:r>
      <w:r w:rsidRPr="008C0603">
        <w:rPr>
          <w:rFonts w:cs="Times New Roman" w:hint="eastAsia"/>
          <w:kern w:val="0"/>
        </w:rPr>
        <w:lastRenderedPageBreak/>
        <w:t>也會協助運算類神經網路中的數學概念，使學生更著重於學習類神經網路的整體概念。</w:t>
      </w:r>
    </w:p>
    <w:p w14:paraId="3424703D" w14:textId="77777777" w:rsidR="00DA7F65" w:rsidRDefault="00DA7F65" w:rsidP="008C0603">
      <w:pPr>
        <w:ind w:firstLineChars="0" w:firstLine="0"/>
        <w:rPr>
          <w:rFonts w:cs="Times New Roman"/>
          <w:kern w:val="0"/>
        </w:rPr>
      </w:pPr>
    </w:p>
    <w:bookmarkEnd w:id="186"/>
    <w:bookmarkEnd w:id="187"/>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191" w:name="_Toc110351560"/>
      <w:r w:rsidRPr="004F2883">
        <w:rPr>
          <w:rFonts w:hint="eastAsia"/>
        </w:rPr>
        <w:lastRenderedPageBreak/>
        <w:t>演算法視覺化</w:t>
      </w:r>
      <w:bookmarkEnd w:id="191"/>
    </w:p>
    <w:p w14:paraId="3F4FF3B8" w14:textId="7A9348FF" w:rsidR="006E7E97" w:rsidRPr="006E7E97" w:rsidRDefault="006E7E97" w:rsidP="006E7E97">
      <w:pPr>
        <w:ind w:firstLineChars="0" w:firstLine="0"/>
        <w:rPr>
          <w:b/>
          <w:bCs/>
          <w:highlight w:val="white"/>
        </w:rPr>
      </w:pPr>
      <w:r w:rsidRPr="006E7E97">
        <w:rPr>
          <w:rFonts w:hint="eastAsia"/>
          <w:b/>
          <w:bCs/>
          <w:highlight w:val="white"/>
        </w:rPr>
        <w:t>一、演算法視覺化的定義</w:t>
      </w:r>
    </w:p>
    <w:p w14:paraId="599B8EA3" w14:textId="286F0D7B" w:rsidR="006E7E97" w:rsidRDefault="004F2883" w:rsidP="006E7E97">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4764E281" w14:textId="045238E5" w:rsidR="006E7E97" w:rsidRDefault="006E7E97" w:rsidP="006E7E97">
      <w:pPr>
        <w:ind w:firstLine="480"/>
        <w:rPr>
          <w:highlight w:val="white"/>
        </w:rPr>
      </w:pPr>
    </w:p>
    <w:p w14:paraId="615D6E59" w14:textId="0CAED78A" w:rsidR="006E7E97" w:rsidRPr="006E7E97" w:rsidRDefault="006E7E97" w:rsidP="006E7E97">
      <w:pPr>
        <w:ind w:firstLineChars="0" w:firstLine="0"/>
        <w:rPr>
          <w:b/>
          <w:bCs/>
          <w:highlight w:val="white"/>
        </w:rPr>
      </w:pPr>
      <w:r w:rsidRPr="006E7E97">
        <w:rPr>
          <w:rFonts w:hint="eastAsia"/>
          <w:b/>
          <w:bCs/>
          <w:highlight w:val="white"/>
        </w:rPr>
        <w:t>二、</w:t>
      </w:r>
      <w:r>
        <w:rPr>
          <w:rFonts w:hint="eastAsia"/>
          <w:b/>
          <w:bCs/>
          <w:highlight w:val="white"/>
        </w:rPr>
        <w:t>演算法視覺化的缺失</w:t>
      </w:r>
    </w:p>
    <w:p w14:paraId="3B42478D" w14:textId="7203EFA0" w:rsidR="006E7E97" w:rsidRDefault="004F2883" w:rsidP="004F2883">
      <w:pPr>
        <w:ind w:firstLineChars="0" w:firstLine="0"/>
        <w:rPr>
          <w:highlight w:val="white"/>
        </w:rPr>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w:t>
      </w:r>
    </w:p>
    <w:p w14:paraId="1C0CC709" w14:textId="313C6C21" w:rsidR="006E7E97" w:rsidRDefault="006E7E97" w:rsidP="004F2883">
      <w:pPr>
        <w:ind w:firstLineChars="0" w:firstLine="0"/>
        <w:rPr>
          <w:highlight w:val="white"/>
        </w:rPr>
      </w:pPr>
    </w:p>
    <w:p w14:paraId="760CE8E1" w14:textId="1808D0F7" w:rsidR="006E7E97" w:rsidRPr="006E7E97" w:rsidRDefault="006E7E97" w:rsidP="004F2883">
      <w:pPr>
        <w:ind w:firstLineChars="0" w:firstLine="0"/>
        <w:rPr>
          <w:b/>
          <w:bCs/>
          <w:highlight w:val="white"/>
        </w:rPr>
      </w:pPr>
      <w:commentRangeStart w:id="192"/>
      <w:r w:rsidRPr="006E7E97">
        <w:rPr>
          <w:rFonts w:hint="eastAsia"/>
          <w:b/>
          <w:bCs/>
          <w:highlight w:val="white"/>
        </w:rPr>
        <w:t>三、</w:t>
      </w:r>
      <w:r>
        <w:rPr>
          <w:rFonts w:hint="eastAsia"/>
          <w:b/>
          <w:bCs/>
          <w:highlight w:val="white"/>
        </w:rPr>
        <w:t>演算法視覺化搭配操作機會之重要性</w:t>
      </w:r>
    </w:p>
    <w:p w14:paraId="3B257CFF" w14:textId="4A00643B" w:rsidR="004F2883" w:rsidRDefault="004F2883" w:rsidP="006E7E97">
      <w:pPr>
        <w:ind w:firstLine="480"/>
      </w:pP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w:t>
      </w:r>
      <w:r w:rsidR="00222389">
        <w:rPr>
          <w:rFonts w:hint="eastAsia"/>
        </w:rPr>
        <w:t>真實</w:t>
      </w:r>
      <w:r w:rsidRPr="00C56584">
        <w:rPr>
          <w:rFonts w:hint="eastAsia"/>
        </w:rPr>
        <w:t>生活</w:t>
      </w:r>
      <w:r w:rsidR="00222389">
        <w:rPr>
          <w:rFonts w:hint="eastAsia"/>
        </w:rPr>
        <w:t>情境</w:t>
      </w:r>
      <w:r w:rsidRPr="00C56584">
        <w:rPr>
          <w:rFonts w:hint="eastAsia"/>
        </w:rPr>
        <w:t>，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commentRangeEnd w:id="192"/>
      <w:r w:rsidR="007D788C">
        <w:rPr>
          <w:rStyle w:val="af7"/>
        </w:rPr>
        <w:commentReference w:id="192"/>
      </w:r>
    </w:p>
    <w:p w14:paraId="6ABBA087" w14:textId="2E3706F9" w:rsidR="004F2883" w:rsidRDefault="004F2883" w:rsidP="004F2883">
      <w:pPr>
        <w:ind w:firstLineChars="0" w:firstLine="0"/>
      </w:pPr>
      <w:r>
        <w:rPr>
          <w:rFonts w:hint="eastAsia"/>
        </w:rPr>
        <w:lastRenderedPageBreak/>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101346B1" w14:textId="77777777" w:rsidR="00DA7F65" w:rsidRPr="004F2883" w:rsidRDefault="00DA7F65" w:rsidP="004F2883">
      <w:pPr>
        <w:ind w:firstLineChars="0" w:firstLine="0"/>
      </w:pP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193" w:name="_Toc110351561"/>
      <w:r w:rsidRPr="00D1261F">
        <w:rPr>
          <w:rFonts w:hint="eastAsia"/>
        </w:rPr>
        <w:lastRenderedPageBreak/>
        <w:t>研究方法</w:t>
      </w:r>
      <w:bookmarkEnd w:id="193"/>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194" w:name="_Toc110351562"/>
      <w:r>
        <w:rPr>
          <w:rFonts w:hint="eastAsia"/>
        </w:rPr>
        <w:t>研究設計與架構</w:t>
      </w:r>
      <w:bookmarkEnd w:id="194"/>
    </w:p>
    <w:p w14:paraId="74A1D225" w14:textId="78E6F8A7"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6052EB37" w14:textId="77777777" w:rsidR="00D81680" w:rsidRDefault="00D81680" w:rsidP="00D81680">
      <w:pPr>
        <w:keepNext/>
        <w:ind w:firstLine="480"/>
        <w:jc w:val="center"/>
      </w:pPr>
      <w:r>
        <w:rPr>
          <w:noProof/>
        </w:rPr>
        <w:drawing>
          <wp:inline distT="0" distB="0" distL="0" distR="0" wp14:anchorId="3C8CC83C" wp14:editId="7FEA6C73">
            <wp:extent cx="4415289" cy="1800000"/>
            <wp:effectExtent l="0" t="0" r="635"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4FDE0ED6" w14:textId="2C403D60" w:rsidR="00D81680" w:rsidRDefault="00D81680" w:rsidP="00D81680">
      <w:pPr>
        <w:pStyle w:val="af"/>
        <w:ind w:firstLine="400"/>
        <w:jc w:val="center"/>
      </w:pPr>
      <w:bookmarkStart w:id="195" w:name="_Toc11120993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1</w:t>
      </w:r>
      <w:r>
        <w:fldChar w:fldCharType="end"/>
      </w:r>
      <w:r w:rsidRPr="00241AFB">
        <w:rPr>
          <w:rFonts w:hint="eastAsia"/>
        </w:rPr>
        <w:t>研究架構圖</w:t>
      </w:r>
      <w:bookmarkEnd w:id="195"/>
    </w:p>
    <w:p w14:paraId="7484B835" w14:textId="0E6C0632"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w:t>
      </w:r>
      <w:r w:rsidR="001A0C15">
        <w:rPr>
          <w:rFonts w:hint="eastAsia"/>
        </w:rPr>
        <w:t>之</w:t>
      </w:r>
      <w:r>
        <w:rPr>
          <w:rFonts w:hint="eastAsia"/>
        </w:rPr>
        <w:t>學習單、</w:t>
      </w:r>
      <w:r w:rsidR="00F17D6F">
        <w:rPr>
          <w:rFonts w:hint="eastAsia"/>
        </w:rPr>
        <w:t>隨堂</w:t>
      </w:r>
      <w:r>
        <w:rPr>
          <w:rFonts w:hint="eastAsia"/>
        </w:rPr>
        <w:t>測驗、專題製作、</w:t>
      </w:r>
      <w:r w:rsidR="00F17D6F">
        <w:rPr>
          <w:rFonts w:hint="eastAsia"/>
        </w:rPr>
        <w:t>態度</w:t>
      </w:r>
      <w:r>
        <w:rPr>
          <w:rFonts w:hint="eastAsia"/>
        </w:rPr>
        <w:t>問卷與訪談等資料，</w:t>
      </w:r>
      <w:r w:rsidR="001A0C15">
        <w:rPr>
          <w:rFonts w:hint="eastAsia"/>
        </w:rPr>
        <w:t>是為了</w:t>
      </w:r>
      <w:r>
        <w:rPr>
          <w:rFonts w:hint="eastAsia"/>
        </w:rPr>
        <w:t>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w:t>
      </w:r>
      <w:r w:rsidR="00010017">
        <w:rPr>
          <w:rFonts w:hint="eastAsia"/>
        </w:rPr>
        <w:t>本研究</w:t>
      </w:r>
      <w:r>
        <w:rPr>
          <w:rFonts w:hint="eastAsia"/>
        </w:rPr>
        <w:t>蒐集</w:t>
      </w:r>
      <w:r w:rsidR="00010017">
        <w:rPr>
          <w:rFonts w:hint="eastAsia"/>
        </w:rPr>
        <w:t>之</w:t>
      </w:r>
      <w:r>
        <w:rPr>
          <w:rFonts w:hint="eastAsia"/>
        </w:rPr>
        <w:t>量化與質性資料，並討論與分析</w:t>
      </w:r>
      <w:r w:rsidR="00D81680">
        <w:rPr>
          <w:rFonts w:hint="eastAsia"/>
        </w:rPr>
        <w:t>視覺化模擬輔助教學</w:t>
      </w:r>
      <w:r>
        <w:rPr>
          <w:rFonts w:hint="eastAsia"/>
        </w:rPr>
        <w:t>之影響。</w:t>
      </w:r>
    </w:p>
    <w:p w14:paraId="08C1E142" w14:textId="56EA0C99"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w:t>
      </w:r>
      <w:r w:rsidR="00675980">
        <w:rPr>
          <w:rFonts w:hint="eastAsia"/>
        </w:rPr>
        <w:lastRenderedPageBreak/>
        <w:t>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BF220F2" w14:textId="7962CB99" w:rsidR="00D81680" w:rsidRDefault="00D81680" w:rsidP="00E23CAD">
      <w:pPr>
        <w:ind w:firstLine="480"/>
      </w:pPr>
    </w:p>
    <w:p w14:paraId="668D7687" w14:textId="59DDE57F" w:rsidR="00D81680" w:rsidRDefault="00D81680" w:rsidP="00D81680">
      <w:pPr>
        <w:spacing w:line="240" w:lineRule="auto"/>
        <w:ind w:firstLineChars="0" w:firstLine="0"/>
        <w:jc w:val="left"/>
      </w:pPr>
      <w:r>
        <w:br w:type="page"/>
      </w:r>
    </w:p>
    <w:p w14:paraId="4972D07C" w14:textId="209FAFC8" w:rsidR="00190493" w:rsidRDefault="00190493" w:rsidP="006D387D">
      <w:pPr>
        <w:pStyle w:val="a0"/>
      </w:pPr>
      <w:bookmarkStart w:id="196" w:name="_Toc110351563"/>
      <w:r>
        <w:rPr>
          <w:rFonts w:hint="eastAsia"/>
        </w:rPr>
        <w:lastRenderedPageBreak/>
        <w:t>研究實驗參與者</w:t>
      </w:r>
      <w:bookmarkEnd w:id="196"/>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297DA661" w:rsidR="009E2F46" w:rsidRDefault="009E2F46" w:rsidP="009E2F46">
      <w:pPr>
        <w:pStyle w:val="af"/>
        <w:keepNext/>
        <w:ind w:firstLine="400"/>
        <w:jc w:val="center"/>
      </w:pPr>
      <w:bookmarkStart w:id="197" w:name="_Toc1112098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7368D3">
        <w:rPr>
          <w:noProof/>
        </w:rPr>
        <w:t>1</w:t>
      </w:r>
      <w:r>
        <w:fldChar w:fldCharType="end"/>
      </w:r>
      <w:r w:rsidRPr="00235A60">
        <w:rPr>
          <w:rFonts w:hint="eastAsia"/>
        </w:rPr>
        <w:t>研究參與者人數</w:t>
      </w:r>
      <w:bookmarkEnd w:id="19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8"/>
        <w:gridCol w:w="1678"/>
        <w:gridCol w:w="1678"/>
        <w:gridCol w:w="1678"/>
        <w:gridCol w:w="1678"/>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198" w:name="_Toc110351564"/>
      <w:r>
        <w:rPr>
          <w:rFonts w:hint="eastAsia"/>
        </w:rPr>
        <w:lastRenderedPageBreak/>
        <w:t>視覺化模擬輔助教學</w:t>
      </w:r>
      <w:bookmarkEnd w:id="198"/>
    </w:p>
    <w:p w14:paraId="155C4908" w14:textId="42A95D41" w:rsidR="00EB5DCB" w:rsidRDefault="00D1261F" w:rsidP="00D1261F">
      <w:pPr>
        <w:ind w:firstLine="480"/>
      </w:pPr>
      <w:r>
        <w:rPr>
          <w:rFonts w:hint="eastAsia"/>
        </w:rPr>
        <w:t>本節針對本研究之視覺化模擬輔助教學策略進行說明，以及介紹本研究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23BA2395" w14:textId="77777777" w:rsidR="00C45FCF" w:rsidRDefault="00080C22" w:rsidP="00C45FCF">
      <w:pPr>
        <w:keepNext/>
        <w:ind w:firstLine="480"/>
        <w:jc w:val="center"/>
      </w:pPr>
      <w:r>
        <w:rPr>
          <w:noProof/>
        </w:rPr>
        <w:drawing>
          <wp:inline distT="0" distB="0" distL="0" distR="0" wp14:anchorId="049B53DE" wp14:editId="4D76991E">
            <wp:extent cx="4768948" cy="220311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75652" cy="2298603"/>
                    </a:xfrm>
                    <a:prstGeom prst="rect">
                      <a:avLst/>
                    </a:prstGeom>
                  </pic:spPr>
                </pic:pic>
              </a:graphicData>
            </a:graphic>
          </wp:inline>
        </w:drawing>
      </w:r>
    </w:p>
    <w:p w14:paraId="41DAC646" w14:textId="74AC9980" w:rsidR="00F43733" w:rsidRDefault="00C45FCF" w:rsidP="00C45FCF">
      <w:pPr>
        <w:pStyle w:val="af"/>
        <w:ind w:firstLine="400"/>
        <w:jc w:val="center"/>
      </w:pPr>
      <w:bookmarkStart w:id="199" w:name="_Toc11120993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2</w:t>
      </w:r>
      <w:r>
        <w:fldChar w:fldCharType="end"/>
      </w:r>
      <w:r w:rsidRPr="008027BF">
        <w:rPr>
          <w:rFonts w:hint="eastAsia"/>
        </w:rPr>
        <w:t>本研究</w:t>
      </w:r>
      <w:r>
        <w:rPr>
          <w:rFonts w:hint="eastAsia"/>
        </w:rPr>
        <w:t>視覺化模擬輔助教學</w:t>
      </w:r>
      <w:r w:rsidRPr="008027BF">
        <w:rPr>
          <w:rFonts w:hint="eastAsia"/>
        </w:rPr>
        <w:t>策略</w:t>
      </w:r>
      <w:bookmarkEnd w:id="199"/>
    </w:p>
    <w:p w14:paraId="0056B9CC" w14:textId="5E2AD4A8"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C45FCF">
        <w:rPr>
          <w:rFonts w:hint="eastAsia"/>
        </w:rPr>
        <w:t>之視覺化</w:t>
      </w:r>
      <w:r w:rsidR="00F43733" w:rsidRPr="00E92864">
        <w:rPr>
          <w:rFonts w:cs="Times New Roman" w:hint="eastAsia"/>
          <w:kern w:val="0"/>
          <w:szCs w:val="20"/>
        </w:rPr>
        <w:t>模擬</w:t>
      </w:r>
      <w:r w:rsidR="00C45FCF">
        <w:rPr>
          <w:rFonts w:cs="Times New Roman" w:hint="eastAsia"/>
          <w:kern w:val="0"/>
          <w:szCs w:val="20"/>
        </w:rPr>
        <w:t>輔助</w:t>
      </w:r>
      <w:r w:rsidR="00F43733" w:rsidRPr="00E92864">
        <w:rPr>
          <w:rFonts w:cs="Times New Roman" w:hint="eastAsia"/>
          <w:kern w:val="0"/>
          <w:szCs w:val="20"/>
        </w:rPr>
        <w:t>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5D7F22">
        <w:rPr>
          <w:rFonts w:cs="Times New Roman" w:hint="eastAsia"/>
          <w:kern w:val="0"/>
          <w:szCs w:val="20"/>
        </w:rPr>
        <w:t>步驟</w:t>
      </w:r>
      <w:r w:rsidR="0037461B">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w:t>
      </w:r>
      <w:r w:rsidR="00055549">
        <w:rPr>
          <w:rFonts w:hint="eastAsia"/>
        </w:rPr>
        <w:t>設計</w:t>
      </w:r>
      <w:r w:rsidR="00790D19">
        <w:rPr>
          <w:rFonts w:hint="eastAsia"/>
        </w:rPr>
        <w:t>之教學活動，也更容易清</w:t>
      </w:r>
      <w:r w:rsidR="00790D19" w:rsidRPr="00790D19">
        <w:rPr>
          <w:rFonts w:hint="eastAsia"/>
        </w:rPr>
        <w:t>楚地驗證這些教學步驟是否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w:t>
      </w:r>
      <w:r w:rsidR="005D7F22">
        <w:rPr>
          <w:rFonts w:cs="Times New Roman" w:hint="eastAsia"/>
          <w:kern w:val="0"/>
          <w:szCs w:val="20"/>
        </w:rPr>
        <w:t>步驟</w:t>
      </w:r>
      <w:r w:rsidR="00866B9A">
        <w:rPr>
          <w:rFonts w:cs="Times New Roman" w:hint="eastAsia"/>
          <w:kern w:val="0"/>
          <w:szCs w:val="20"/>
        </w:rPr>
        <w:t>，與其之間的關聯進行詳細說明：</w:t>
      </w:r>
    </w:p>
    <w:p w14:paraId="54D01ADF" w14:textId="59DD0111" w:rsidR="00790D19" w:rsidRDefault="00790D19" w:rsidP="00790D19">
      <w:pPr>
        <w:pStyle w:val="af8"/>
        <w:ind w:firstLine="480"/>
      </w:pPr>
    </w:p>
    <w:p w14:paraId="0E7EDBF8" w14:textId="77777777" w:rsidR="00E03FE4" w:rsidRPr="00790D19" w:rsidRDefault="00E03FE4" w:rsidP="00790D19">
      <w:pPr>
        <w:pStyle w:val="af8"/>
        <w:ind w:firstLine="480"/>
      </w:pPr>
    </w:p>
    <w:p w14:paraId="2CD23D3D" w14:textId="77777777" w:rsidR="00B52527" w:rsidRDefault="00B52527" w:rsidP="00B52527">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1884141F" w14:textId="463CAFA5" w:rsidR="00B52527" w:rsidRDefault="00B52527" w:rsidP="00B52527">
      <w:pPr>
        <w:ind w:firstLine="480"/>
      </w:pPr>
      <w:r w:rsidRPr="00866B9A">
        <w:rPr>
          <w:rFonts w:hint="eastAsia"/>
        </w:rPr>
        <w:t>在概念理解的</w:t>
      </w:r>
      <w:r>
        <w:rPr>
          <w:rFonts w:hint="eastAsia"/>
        </w:rPr>
        <w:t>步驟</w:t>
      </w:r>
      <w:r w:rsidRPr="00866B9A">
        <w:rPr>
          <w:rFonts w:hint="eastAsia"/>
        </w:rPr>
        <w:t>中，教師透過投影片或教科書講解每個單元所要介紹的內容，其中包含類神經網路演算法的運算過程、訓練過程等概念，投影片或教科書會以文字與視覺化圖表的方式呈現，讓學生初步理解單元內容。</w:t>
      </w:r>
    </w:p>
    <w:p w14:paraId="212B3757" w14:textId="77777777" w:rsidR="00B52527" w:rsidRPr="00866B9A" w:rsidRDefault="00B52527" w:rsidP="00B52527">
      <w:pPr>
        <w:ind w:firstLine="480"/>
      </w:pPr>
    </w:p>
    <w:p w14:paraId="1E049D44" w14:textId="77777777" w:rsidR="00B52527" w:rsidRPr="00866B9A" w:rsidRDefault="00B52527" w:rsidP="00B52527">
      <w:pPr>
        <w:ind w:firstLine="480"/>
        <w:rPr>
          <w:b/>
          <w:bCs/>
        </w:rPr>
      </w:pPr>
      <w:r w:rsidRPr="00866B9A">
        <w:rPr>
          <w:b/>
          <w:bCs/>
        </w:rPr>
        <w:t xml:space="preserve">2. </w:t>
      </w:r>
      <w:r w:rsidRPr="00866B9A">
        <w:rPr>
          <w:rFonts w:hint="eastAsia"/>
          <w:b/>
          <w:bCs/>
        </w:rPr>
        <w:t>概念反思</w:t>
      </w:r>
    </w:p>
    <w:p w14:paraId="3211EF6E" w14:textId="77777777" w:rsidR="00B52527" w:rsidRDefault="00B52527" w:rsidP="00B52527">
      <w:pPr>
        <w:ind w:firstLine="480"/>
      </w:pPr>
      <w:r w:rsidRPr="00866B9A">
        <w:rPr>
          <w:rFonts w:hint="eastAsia"/>
        </w:rPr>
        <w:t>在概念反思的</w:t>
      </w:r>
      <w:r>
        <w:rPr>
          <w:rFonts w:hint="eastAsia"/>
        </w:rPr>
        <w:t>步驟</w:t>
      </w:r>
      <w:r w:rsidRPr="00866B9A">
        <w:rPr>
          <w:rFonts w:hint="eastAsia"/>
        </w:rPr>
        <w:t>中，學生透過操作與觀察模擬平台上的功能，模擬平台上能夠調整類神經網路演算法的輸入值，觀察輸出值的變化與演算過程，</w:t>
      </w:r>
      <w:r>
        <w:rPr>
          <w:rFonts w:hint="eastAsia"/>
        </w:rPr>
        <w:t>搭配本研究設計的學習單，學生能夠依照學習單上的問題操作模擬平台並回答問題，</w:t>
      </w:r>
      <w:r w:rsidRPr="00866B9A">
        <w:rPr>
          <w:rFonts w:hint="eastAsia"/>
        </w:rPr>
        <w:t>驗證與澄清學生的概念，反思在「概念理解」</w:t>
      </w:r>
      <w:r>
        <w:rPr>
          <w:rFonts w:hint="eastAsia"/>
        </w:rPr>
        <w:t>步驟</w:t>
      </w:r>
      <w:r w:rsidRPr="00866B9A">
        <w:rPr>
          <w:rFonts w:hint="eastAsia"/>
        </w:rPr>
        <w:t>中所學習到的概念。</w:t>
      </w:r>
    </w:p>
    <w:p w14:paraId="751B0B80" w14:textId="77777777" w:rsidR="00B52527" w:rsidRDefault="00B52527" w:rsidP="00B52527">
      <w:pPr>
        <w:ind w:firstLine="480"/>
      </w:pPr>
      <w:r w:rsidRPr="001A508A">
        <w:rPr>
          <w:rFonts w:hint="eastAsia"/>
        </w:rPr>
        <w:t>學生若在</w:t>
      </w:r>
      <w:r>
        <w:rPr>
          <w:rFonts w:hint="eastAsia"/>
        </w:rPr>
        <w:t>「概念反思」的步驟，操作與觀察</w:t>
      </w:r>
      <w:r w:rsidRPr="001A508A">
        <w:rPr>
          <w:rFonts w:hint="eastAsia"/>
        </w:rPr>
        <w:t>模擬平台時，發現自己在「概念理解」的</w:t>
      </w:r>
      <w:r>
        <w:rPr>
          <w:rFonts w:hint="eastAsia"/>
        </w:rPr>
        <w:t>步驟</w:t>
      </w:r>
      <w:r w:rsidRPr="001A508A">
        <w:rPr>
          <w:rFonts w:hint="eastAsia"/>
        </w:rPr>
        <w:t>中，遺漏了某些概念沒有學習，能夠重新翻閱投影片或教科書內容，或是向教師提問，將概念學習起來之後，再回到模擬平台進行反思。</w:t>
      </w:r>
    </w:p>
    <w:p w14:paraId="299524B6" w14:textId="77777777" w:rsidR="00B52527" w:rsidRDefault="00B52527" w:rsidP="00B52527">
      <w:pPr>
        <w:ind w:firstLine="480"/>
      </w:pPr>
    </w:p>
    <w:p w14:paraId="59AE33A8" w14:textId="77777777" w:rsidR="00B52527" w:rsidRPr="00866B9A" w:rsidRDefault="00B52527" w:rsidP="00B52527">
      <w:pPr>
        <w:ind w:firstLine="480"/>
        <w:rPr>
          <w:b/>
          <w:bCs/>
        </w:rPr>
      </w:pPr>
      <w:r w:rsidRPr="00866B9A">
        <w:rPr>
          <w:b/>
          <w:bCs/>
        </w:rPr>
        <w:t xml:space="preserve">3. </w:t>
      </w:r>
      <w:r w:rsidRPr="00866B9A">
        <w:rPr>
          <w:rFonts w:hint="eastAsia"/>
          <w:b/>
          <w:bCs/>
        </w:rPr>
        <w:t>概念應用</w:t>
      </w:r>
    </w:p>
    <w:p w14:paraId="257D04C0" w14:textId="0CB66857" w:rsidR="005D2755" w:rsidRDefault="00B52527" w:rsidP="005D2755">
      <w:pPr>
        <w:ind w:firstLine="480"/>
      </w:pPr>
      <w:r w:rsidRPr="00866B9A">
        <w:rPr>
          <w:rFonts w:hint="eastAsia"/>
        </w:rPr>
        <w:t>在概念應用的</w:t>
      </w:r>
      <w:r>
        <w:rPr>
          <w:rFonts w:hint="eastAsia"/>
        </w:rPr>
        <w:t>步驟</w:t>
      </w:r>
      <w:r w:rsidRPr="00866B9A">
        <w:rPr>
          <w:rFonts w:hint="eastAsia"/>
        </w:rPr>
        <w:t>中，教師透過程式實作每個單元相關的概念，教導學生</w:t>
      </w:r>
      <w:r>
        <w:rPr>
          <w:rFonts w:hint="eastAsia"/>
        </w:rPr>
        <w:t>運用程式實作</w:t>
      </w:r>
      <w:r w:rsidR="005D2755">
        <w:rPr>
          <w:rFonts w:hint="eastAsia"/>
        </w:rPr>
        <w:t>人工智慧</w:t>
      </w:r>
      <w:r w:rsidRPr="00866B9A">
        <w:rPr>
          <w:rFonts w:hint="eastAsia"/>
        </w:rPr>
        <w:t>的概念，熟悉理論與實務應用之間的關聯</w:t>
      </w:r>
      <w:r>
        <w:rPr>
          <w:rFonts w:hint="eastAsia"/>
        </w:rPr>
        <w:t>，並讓學生在程式設計學習單中回答程式的相關問題，其問題皆針對教師實作的程式進行設計，例如：為何實作出的程式會有此輸出？能否簡述此程式的運算過程？讓學生有機會深入思考這些程式的執行流程。</w:t>
      </w:r>
    </w:p>
    <w:p w14:paraId="70E96692" w14:textId="11F6DBC0" w:rsidR="00B52527" w:rsidRPr="00827AF6" w:rsidRDefault="00B52527" w:rsidP="00B52527">
      <w:pPr>
        <w:ind w:firstLine="480"/>
      </w:pPr>
      <w:r w:rsidRPr="001A508A">
        <w:rPr>
          <w:rFonts w:hint="eastAsia"/>
        </w:rPr>
        <w:t>學生若在</w:t>
      </w:r>
      <w:r>
        <w:rPr>
          <w:rFonts w:hint="eastAsia"/>
        </w:rPr>
        <w:t>「概念應用」的步驟，</w:t>
      </w:r>
      <w:r w:rsidRPr="001A508A">
        <w:rPr>
          <w:rFonts w:hint="eastAsia"/>
        </w:rPr>
        <w:t>學習使用程式實作概念時，發現自己在「概念反思」的</w:t>
      </w:r>
      <w:r>
        <w:rPr>
          <w:rFonts w:hint="eastAsia"/>
        </w:rPr>
        <w:t>步驟</w:t>
      </w:r>
      <w:r w:rsidRPr="001A508A">
        <w:rPr>
          <w:rFonts w:hint="eastAsia"/>
        </w:rPr>
        <w:t>中，沒有將應用時所需的概念清楚理解，能夠重新操作與觀察模擬平台上的功能，或是向教師提問，反思後再回到應用的</w:t>
      </w:r>
      <w:r>
        <w:rPr>
          <w:rFonts w:hint="eastAsia"/>
        </w:rPr>
        <w:t>步驟</w:t>
      </w:r>
      <w:r w:rsidRPr="001A508A">
        <w:rPr>
          <w:rFonts w:hint="eastAsia"/>
        </w:rPr>
        <w:t>。</w:t>
      </w:r>
      <w:r>
        <w:rPr>
          <w:rFonts w:hint="eastAsia"/>
        </w:rPr>
        <w:t>而</w:t>
      </w:r>
      <w:r w:rsidRPr="001A508A">
        <w:rPr>
          <w:rFonts w:hint="eastAsia"/>
        </w:rPr>
        <w:t>若在</w:t>
      </w:r>
      <w:r>
        <w:rPr>
          <w:rFonts w:hint="eastAsia"/>
        </w:rPr>
        <w:t>「概念應用」的步驟，</w:t>
      </w:r>
      <w:r w:rsidRPr="001A508A">
        <w:rPr>
          <w:rFonts w:hint="eastAsia"/>
        </w:rPr>
        <w:t>學習使用程式實作概念時，發現自己在「概念理解」的</w:t>
      </w:r>
      <w:r>
        <w:rPr>
          <w:rFonts w:hint="eastAsia"/>
        </w:rPr>
        <w:t>步驟</w:t>
      </w:r>
      <w:r w:rsidRPr="001A508A">
        <w:rPr>
          <w:rFonts w:hint="eastAsia"/>
        </w:rPr>
        <w:t>中，遺</w:t>
      </w:r>
      <w:r w:rsidRPr="001A508A">
        <w:rPr>
          <w:rFonts w:hint="eastAsia"/>
        </w:rPr>
        <w:lastRenderedPageBreak/>
        <w:t>漏了某些概念沒有學習，能夠重新翻閱投影片或教科書內容，或是向教師提問，將概念學習起來之後，再回到應用</w:t>
      </w:r>
      <w:r>
        <w:rPr>
          <w:rFonts w:hint="eastAsia"/>
        </w:rPr>
        <w:t>的步驟</w:t>
      </w:r>
      <w:r w:rsidRPr="001A508A">
        <w:rPr>
          <w:rFonts w:hint="eastAsia"/>
        </w:rPr>
        <w:t>，或是進到反思的</w:t>
      </w:r>
      <w:r>
        <w:rPr>
          <w:rFonts w:hint="eastAsia"/>
        </w:rPr>
        <w:t>步驟</w:t>
      </w:r>
      <w:r w:rsidRPr="001A508A">
        <w:rPr>
          <w:rFonts w:hint="eastAsia"/>
        </w:rPr>
        <w:t>後再應用。</w:t>
      </w:r>
    </w:p>
    <w:p w14:paraId="4510EF3E" w14:textId="77777777" w:rsidR="00B52527" w:rsidRDefault="00B52527" w:rsidP="00B52527">
      <w:pPr>
        <w:ind w:firstLineChars="0" w:firstLine="0"/>
      </w:pPr>
    </w:p>
    <w:p w14:paraId="35B6EF45" w14:textId="77777777" w:rsidR="00B52527" w:rsidRPr="002075B8" w:rsidRDefault="00B52527" w:rsidP="00B52527">
      <w:pPr>
        <w:ind w:firstLineChars="0" w:firstLine="0"/>
        <w:rPr>
          <w:b/>
          <w:bCs/>
        </w:rPr>
      </w:pPr>
      <w:r w:rsidRPr="002075B8">
        <w:rPr>
          <w:rFonts w:hint="eastAsia"/>
          <w:b/>
          <w:bCs/>
        </w:rPr>
        <w:t>二、視覺化模擬輔助學習平</w:t>
      </w:r>
      <w:r>
        <w:rPr>
          <w:rFonts w:hint="eastAsia"/>
          <w:b/>
          <w:bCs/>
        </w:rPr>
        <w:t>台</w:t>
      </w:r>
    </w:p>
    <w:p w14:paraId="37895A05" w14:textId="105116DE" w:rsidR="002075B8" w:rsidRPr="00B52527" w:rsidRDefault="00B52527" w:rsidP="00B52527">
      <w:pPr>
        <w:ind w:firstLine="480"/>
      </w:pPr>
      <w:r>
        <w:rPr>
          <w:rFonts w:hint="eastAsia"/>
        </w:rPr>
        <w:t>本研究設計之視覺化模擬輔助學習平台以視覺化的方式呈現類神經網路相關主題及其演算法之模擬過程，學習者可以在平台頁面上調整參數或是拖曳平台頁面上的圖片，觀察平台畫面輸出結果的改變，探索不同的參數對類神經網路演算法的執行過程，藉此對類神經網路有更深入的理解，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4D5E7AC5" w:rsidR="00EA13EE" w:rsidRDefault="00EA13EE" w:rsidP="00593F73">
      <w:pPr>
        <w:pStyle w:val="af"/>
        <w:ind w:firstLine="400"/>
        <w:jc w:val="center"/>
      </w:pPr>
      <w:bookmarkStart w:id="200" w:name="_Toc106290067"/>
      <w:bookmarkStart w:id="201" w:name="_Toc11120993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3</w:t>
      </w:r>
      <w:r>
        <w:fldChar w:fldCharType="end"/>
      </w:r>
      <w:r>
        <w:rPr>
          <w:rFonts w:hint="eastAsia"/>
        </w:rPr>
        <w:t>資料搜集模擬畫面</w:t>
      </w:r>
      <w:bookmarkEnd w:id="200"/>
      <w:bookmarkEnd w:id="201"/>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lastRenderedPageBreak/>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184BAE17" w14:textId="5138888C" w:rsidR="005D7F22" w:rsidRDefault="00926846" w:rsidP="00584735">
      <w:pPr>
        <w:pStyle w:val="af"/>
        <w:ind w:firstLine="400"/>
        <w:jc w:val="center"/>
      </w:pPr>
      <w:bookmarkStart w:id="202" w:name="_Toc106290068"/>
      <w:bookmarkStart w:id="203" w:name="_Toc11120993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4</w:t>
      </w:r>
      <w:r>
        <w:fldChar w:fldCharType="end"/>
      </w:r>
      <w:r>
        <w:rPr>
          <w:rFonts w:hint="eastAsia"/>
        </w:rPr>
        <w:t>訓練類神經網路模擬畫面</w:t>
      </w:r>
      <w:bookmarkEnd w:id="202"/>
      <w:bookmarkEnd w:id="203"/>
    </w:p>
    <w:p w14:paraId="5C061A09" w14:textId="77777777" w:rsidR="00584735" w:rsidRPr="00584735" w:rsidRDefault="00584735" w:rsidP="00584735">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lastRenderedPageBreak/>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21A92F19" w:rsidR="003957EB" w:rsidRDefault="00954E8D" w:rsidP="00954E8D">
      <w:pPr>
        <w:pStyle w:val="af"/>
        <w:ind w:firstLine="400"/>
        <w:jc w:val="center"/>
      </w:pPr>
      <w:bookmarkStart w:id="204" w:name="_Toc106290069"/>
      <w:bookmarkStart w:id="205" w:name="_Toc11120993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5</w:t>
      </w:r>
      <w:r>
        <w:fldChar w:fldCharType="end"/>
      </w:r>
      <w:r>
        <w:rPr>
          <w:rFonts w:hint="eastAsia"/>
        </w:rPr>
        <w:t>應用</w:t>
      </w:r>
      <w:r w:rsidRPr="00923D85">
        <w:rPr>
          <w:rFonts w:hint="eastAsia"/>
        </w:rPr>
        <w:t>類神經網路模擬畫面</w:t>
      </w:r>
      <w:bookmarkEnd w:id="204"/>
      <w:bookmarkEnd w:id="205"/>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lastRenderedPageBreak/>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288E4469" w:rsidR="00F07508" w:rsidRDefault="00F07508" w:rsidP="00F07508">
      <w:pPr>
        <w:pStyle w:val="af"/>
        <w:ind w:firstLine="400"/>
        <w:jc w:val="center"/>
      </w:pPr>
      <w:bookmarkStart w:id="206" w:name="_Toc106290070"/>
      <w:bookmarkStart w:id="207" w:name="_Toc11120993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6</w:t>
      </w:r>
      <w:r>
        <w:fldChar w:fldCharType="end"/>
      </w:r>
      <w:r>
        <w:rPr>
          <w:rFonts w:hint="eastAsia"/>
        </w:rPr>
        <w:t>圖片資料輸入</w:t>
      </w:r>
      <w:r w:rsidRPr="00D32165">
        <w:rPr>
          <w:rFonts w:hint="eastAsia"/>
        </w:rPr>
        <w:t>模擬畫面</w:t>
      </w:r>
      <w:bookmarkEnd w:id="206"/>
      <w:bookmarkEnd w:id="207"/>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037F9A15" w:rsidR="00735122" w:rsidRDefault="00F56895" w:rsidP="00D1261F">
      <w:pPr>
        <w:ind w:firstLine="480"/>
      </w:pPr>
      <w:r>
        <w:rPr>
          <w:rFonts w:hint="eastAsia"/>
        </w:rPr>
        <w:t>為了將課程內容融入</w:t>
      </w:r>
      <w:r w:rsidR="00222389">
        <w:rPr>
          <w:rFonts w:hint="eastAsia"/>
        </w:rPr>
        <w:t>真實</w:t>
      </w:r>
      <w:r>
        <w:rPr>
          <w:rFonts w:hint="eastAsia"/>
        </w:rPr>
        <w:t>生活</w:t>
      </w:r>
      <w:r w:rsidR="00222389">
        <w:rPr>
          <w:rFonts w:hint="eastAsia"/>
        </w:rPr>
        <w:t>情境</w:t>
      </w:r>
      <w:r>
        <w:rPr>
          <w:rFonts w:hint="eastAsia"/>
        </w:rPr>
        <w:t>，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6D2FB832" w:rsidR="00F56895" w:rsidRDefault="000323B5" w:rsidP="00086D06">
      <w:pPr>
        <w:keepNext/>
        <w:ind w:firstLine="480"/>
        <w:jc w:val="center"/>
      </w:pPr>
      <w:r>
        <w:rPr>
          <w:rFonts w:hint="eastAsia"/>
          <w:noProof/>
        </w:rPr>
        <w:drawing>
          <wp:inline distT="0" distB="0" distL="0" distR="0" wp14:anchorId="2C985946" wp14:editId="424730B3">
            <wp:extent cx="2522474" cy="1764000"/>
            <wp:effectExtent l="0" t="0" r="5080" b="1905"/>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22474" cy="1764000"/>
                    </a:xfrm>
                    <a:prstGeom prst="rect">
                      <a:avLst/>
                    </a:prstGeom>
                  </pic:spPr>
                </pic:pic>
              </a:graphicData>
            </a:graphic>
          </wp:inline>
        </w:drawing>
      </w:r>
      <w:r>
        <w:rPr>
          <w:rFonts w:hint="eastAsia"/>
          <w:noProof/>
        </w:rPr>
        <w:drawing>
          <wp:inline distT="0" distB="0" distL="0" distR="0" wp14:anchorId="0C0F34A1" wp14:editId="378EDC39">
            <wp:extent cx="2493461" cy="1728000"/>
            <wp:effectExtent l="0" t="0" r="0" b="0"/>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93461" cy="1728000"/>
                    </a:xfrm>
                    <a:prstGeom prst="rect">
                      <a:avLst/>
                    </a:prstGeom>
                  </pic:spPr>
                </pic:pic>
              </a:graphicData>
            </a:graphic>
          </wp:inline>
        </w:drawing>
      </w:r>
    </w:p>
    <w:p w14:paraId="757C6818" w14:textId="61183CF7" w:rsidR="00584735" w:rsidRDefault="00F56895" w:rsidP="00B52527">
      <w:pPr>
        <w:pStyle w:val="af"/>
        <w:ind w:firstLine="400"/>
        <w:jc w:val="center"/>
      </w:pPr>
      <w:bookmarkStart w:id="208" w:name="_Toc106290071"/>
      <w:bookmarkStart w:id="209" w:name="_Toc11120993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7</w:t>
      </w:r>
      <w:r>
        <w:fldChar w:fldCharType="end"/>
      </w:r>
      <w:r w:rsidRPr="00E8440C">
        <w:rPr>
          <w:rFonts w:hint="eastAsia"/>
        </w:rPr>
        <w:t>健康照護與類神經網路</w:t>
      </w:r>
      <w:r>
        <w:rPr>
          <w:rFonts w:hint="eastAsia"/>
        </w:rPr>
        <w:t>模擬畫面</w:t>
      </w:r>
      <w:bookmarkEnd w:id="208"/>
      <w:bookmarkEnd w:id="209"/>
    </w:p>
    <w:p w14:paraId="47035C87" w14:textId="40240FAE" w:rsidR="00B52527" w:rsidRDefault="00B52527" w:rsidP="00B52527">
      <w:pPr>
        <w:ind w:firstLine="480"/>
      </w:pPr>
    </w:p>
    <w:p w14:paraId="427A5915" w14:textId="6AB8506B" w:rsidR="00086D06" w:rsidRDefault="00086D06" w:rsidP="00B52527">
      <w:pPr>
        <w:ind w:firstLine="480"/>
      </w:pPr>
    </w:p>
    <w:p w14:paraId="3BF21840" w14:textId="77777777" w:rsidR="00086D06" w:rsidRPr="00B52527" w:rsidRDefault="00086D06" w:rsidP="00B52527">
      <w:pPr>
        <w:ind w:firstLine="480"/>
      </w:pPr>
    </w:p>
    <w:p w14:paraId="0D5565E5" w14:textId="2640E2B6" w:rsidR="00735122" w:rsidRPr="00735122" w:rsidRDefault="00735122" w:rsidP="00D1261F">
      <w:pPr>
        <w:ind w:firstLine="480"/>
        <w:rPr>
          <w:b/>
          <w:bCs/>
        </w:rPr>
      </w:pPr>
      <w:r w:rsidRPr="00735122">
        <w:rPr>
          <w:rFonts w:hint="eastAsia"/>
          <w:b/>
          <w:bCs/>
        </w:rPr>
        <w:lastRenderedPageBreak/>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651C0BC5">
            <wp:extent cx="2504223" cy="1656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265DAA14" wp14:editId="75E0F20F">
            <wp:extent cx="2478464" cy="1656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724610AD" w14:textId="69956B7D" w:rsidR="00ED3925" w:rsidRDefault="00546B80" w:rsidP="00546B80">
      <w:pPr>
        <w:pStyle w:val="af"/>
        <w:ind w:firstLine="400"/>
        <w:jc w:val="center"/>
      </w:pPr>
      <w:bookmarkStart w:id="210" w:name="_Toc106290072"/>
      <w:bookmarkStart w:id="211" w:name="_Toc11120993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8</w:t>
      </w:r>
      <w:r>
        <w:fldChar w:fldCharType="end"/>
      </w:r>
      <w:r w:rsidRPr="001262AD">
        <w:rPr>
          <w:rFonts w:hint="eastAsia"/>
        </w:rPr>
        <w:t>權重與誤差</w:t>
      </w:r>
      <w:r>
        <w:rPr>
          <w:rFonts w:hint="eastAsia"/>
        </w:rPr>
        <w:t>模擬畫面</w:t>
      </w:r>
      <w:bookmarkEnd w:id="210"/>
      <w:bookmarkEnd w:id="211"/>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lastRenderedPageBreak/>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2F5127BF" w:rsidR="00F833D5" w:rsidRDefault="00983143" w:rsidP="00983143">
      <w:pPr>
        <w:pStyle w:val="af"/>
        <w:ind w:firstLine="400"/>
        <w:jc w:val="center"/>
      </w:pPr>
      <w:bookmarkStart w:id="212" w:name="_Toc106290073"/>
      <w:bookmarkStart w:id="213" w:name="_Toc11120993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9</w:t>
      </w:r>
      <w:r>
        <w:fldChar w:fldCharType="end"/>
      </w:r>
      <w:r w:rsidRPr="00F43F37">
        <w:rPr>
          <w:rFonts w:hint="eastAsia"/>
        </w:rPr>
        <w:t>類神經元模型</w:t>
      </w:r>
      <w:r>
        <w:rPr>
          <w:rFonts w:hint="eastAsia"/>
        </w:rPr>
        <w:t>模擬畫面</w:t>
      </w:r>
      <w:bookmarkEnd w:id="212"/>
      <w:bookmarkEnd w:id="213"/>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lastRenderedPageBreak/>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56EB6E0A" w:rsidR="00735122" w:rsidRDefault="00174F2E" w:rsidP="00637635">
      <w:pPr>
        <w:pStyle w:val="af"/>
        <w:ind w:firstLine="400"/>
        <w:jc w:val="center"/>
      </w:pPr>
      <w:bookmarkStart w:id="214" w:name="_Toc106290074"/>
      <w:bookmarkStart w:id="215" w:name="_Toc11120994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10</w:t>
      </w:r>
      <w:r>
        <w:fldChar w:fldCharType="end"/>
      </w:r>
      <w:r w:rsidRPr="00D3799E">
        <w:rPr>
          <w:rFonts w:hint="eastAsia"/>
        </w:rPr>
        <w:t>學習演算法</w:t>
      </w:r>
      <w:r>
        <w:rPr>
          <w:rFonts w:hint="eastAsia"/>
        </w:rPr>
        <w:t>模擬畫面</w:t>
      </w:r>
      <w:bookmarkEnd w:id="214"/>
      <w:bookmarkEnd w:id="215"/>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216" w:name="_Toc519413772"/>
      <w:bookmarkStart w:id="217" w:name="_Toc519413773"/>
      <w:bookmarkStart w:id="218" w:name="_Toc519413774"/>
      <w:bookmarkStart w:id="219" w:name="_Toc519413775"/>
      <w:bookmarkEnd w:id="216"/>
      <w:bookmarkEnd w:id="217"/>
      <w:bookmarkEnd w:id="218"/>
      <w:bookmarkEnd w:id="219"/>
      <w:r>
        <w:br w:type="page"/>
      </w:r>
    </w:p>
    <w:p w14:paraId="5D67231E" w14:textId="0484352D" w:rsidR="00190493" w:rsidRDefault="00190493" w:rsidP="006D387D">
      <w:pPr>
        <w:pStyle w:val="a0"/>
      </w:pPr>
      <w:bookmarkStart w:id="220" w:name="_Toc110351565"/>
      <w:r>
        <w:rPr>
          <w:rFonts w:hint="eastAsia"/>
        </w:rPr>
        <w:lastRenderedPageBreak/>
        <w:t>研究</w:t>
      </w:r>
      <w:bookmarkStart w:id="221" w:name="_Hlk35453180"/>
      <w:r w:rsidR="006D387D">
        <w:rPr>
          <w:rFonts w:hint="eastAsia"/>
        </w:rPr>
        <w:t>程序</w:t>
      </w:r>
      <w:bookmarkEnd w:id="220"/>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2E3FC339" w:rsidR="00E95257" w:rsidRDefault="00E95257" w:rsidP="00E95257">
      <w:pPr>
        <w:pStyle w:val="af"/>
        <w:keepNext/>
        <w:ind w:firstLine="400"/>
        <w:jc w:val="center"/>
      </w:pPr>
      <w:bookmarkStart w:id="222" w:name="_Toc1112098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7368D3">
        <w:rPr>
          <w:noProof/>
        </w:rPr>
        <w:t>2</w:t>
      </w:r>
      <w:r>
        <w:fldChar w:fldCharType="end"/>
      </w:r>
      <w:r>
        <w:rPr>
          <w:rFonts w:hint="eastAsia"/>
        </w:rPr>
        <w:t>研究程序</w:t>
      </w:r>
      <w:bookmarkEnd w:id="22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1369"/>
        <w:gridCol w:w="2826"/>
        <w:gridCol w:w="2826"/>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0A6F7A89" w:rsidR="000509B0" w:rsidRDefault="000509B0" w:rsidP="005547BF">
            <w:pPr>
              <w:ind w:firstLineChars="0" w:firstLine="0"/>
            </w:pPr>
            <w:r>
              <w:rPr>
                <w:rFonts w:hint="eastAsia"/>
              </w:rPr>
              <w:t>3</w:t>
            </w:r>
            <w:r>
              <w:t xml:space="preserve">. </w:t>
            </w:r>
            <w:r w:rsidR="001A0C15">
              <w:rPr>
                <w:rFonts w:hint="eastAsia"/>
              </w:rPr>
              <w:t>教學</w:t>
            </w:r>
            <w:r>
              <w:rPr>
                <w:rFonts w:hint="eastAsia"/>
              </w:rPr>
              <w:t>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BB5E071" w:rsidR="000509B0" w:rsidRDefault="000509B0" w:rsidP="005547BF">
            <w:pPr>
              <w:ind w:firstLineChars="0" w:firstLine="0"/>
            </w:pPr>
            <w:r>
              <w:rPr>
                <w:rFonts w:hint="eastAsia"/>
              </w:rPr>
              <w:t>2</w:t>
            </w:r>
            <w:r>
              <w:t>.</w:t>
            </w:r>
            <w:r>
              <w:rPr>
                <w:rFonts w:hint="eastAsia"/>
              </w:rPr>
              <w:t xml:space="preserve"> </w:t>
            </w:r>
            <w:r w:rsidR="001A0C15">
              <w:rPr>
                <w:rFonts w:hint="eastAsia"/>
              </w:rPr>
              <w:t>教學</w:t>
            </w:r>
            <w:r>
              <w:rPr>
                <w:rFonts w:hint="eastAsia"/>
              </w:rPr>
              <w:t>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CB0E2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260F9DB4"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w:t>
      </w:r>
      <w:r w:rsidR="001A0C15">
        <w:rPr>
          <w:rFonts w:hint="eastAsia"/>
        </w:rPr>
        <w:t>教學</w:t>
      </w:r>
      <w:r w:rsidR="004A0D72">
        <w:rPr>
          <w:rFonts w:hint="eastAsia"/>
        </w:rPr>
        <w:t>流程</w:t>
      </w:r>
      <w:r>
        <w:rPr>
          <w:rFonts w:hint="eastAsia"/>
        </w:rPr>
        <w:t>，</w:t>
      </w:r>
      <w:r w:rsidR="00712EB8">
        <w:rPr>
          <w:rFonts w:hint="eastAsia"/>
        </w:rPr>
        <w:t>而以下將詳細說明實驗過程的第二階段，</w:t>
      </w:r>
      <w:r w:rsidR="001A0C15">
        <w:rPr>
          <w:rFonts w:hint="eastAsia"/>
        </w:rPr>
        <w:t>教學</w:t>
      </w:r>
      <w:r w:rsidR="00712EB8">
        <w:rPr>
          <w:rFonts w:hint="eastAsia"/>
        </w:rPr>
        <w:t>流程是如何設計。</w:t>
      </w:r>
    </w:p>
    <w:p w14:paraId="232A4F38" w14:textId="2C860FA4" w:rsidR="000E16D4" w:rsidRDefault="00712EB8" w:rsidP="00392689">
      <w:pPr>
        <w:ind w:firstLine="480"/>
      </w:pPr>
      <w:commentRangeStart w:id="223"/>
      <w:r>
        <w:rPr>
          <w:rFonts w:hint="eastAsia"/>
        </w:rPr>
        <w:t>本研究在</w:t>
      </w:r>
      <w:r w:rsidR="001A0C15">
        <w:rPr>
          <w:rFonts w:hint="eastAsia"/>
        </w:rPr>
        <w:t>教學</w:t>
      </w:r>
      <w:r>
        <w:rPr>
          <w:rFonts w:hint="eastAsia"/>
        </w:rPr>
        <w:t>流程設計中，主要將</w:t>
      </w:r>
      <w:r w:rsidR="001A0C15">
        <w:rPr>
          <w:rFonts w:hint="eastAsia"/>
        </w:rPr>
        <w:t>教學</w:t>
      </w:r>
      <w:r w:rsidR="00E80A24">
        <w:rPr>
          <w:rFonts w:hint="eastAsia"/>
        </w:rPr>
        <w:t>活動分為四個部分，包含「老師講解」、「模擬平台之操作」、「程式實作」、「隨堂測驗」，</w:t>
      </w:r>
      <w:r w:rsidR="000E16D4" w:rsidRPr="007368D3">
        <w:rPr>
          <w:rFonts w:hint="eastAsia"/>
        </w:rPr>
        <w:t>前三個</w:t>
      </w:r>
      <w:r w:rsidR="00AC1302" w:rsidRPr="007368D3">
        <w:rPr>
          <w:rFonts w:hint="eastAsia"/>
        </w:rPr>
        <w:t>教學活動</w:t>
      </w:r>
      <w:r w:rsidR="000E16D4" w:rsidRPr="007368D3">
        <w:rPr>
          <w:rFonts w:hint="eastAsia"/>
        </w:rPr>
        <w:t>主要與視覺化模擬輔助教學策略對應，如</w:t>
      </w:r>
      <w:r w:rsidR="00392689" w:rsidRPr="007368D3">
        <w:rPr>
          <w:rFonts w:hint="eastAsia"/>
        </w:rPr>
        <w:t>表</w:t>
      </w:r>
      <w:r w:rsidR="000E16D4" w:rsidRPr="007368D3">
        <w:t>3-</w:t>
      </w:r>
      <w:r w:rsidR="00392689" w:rsidRPr="007368D3">
        <w:t>3</w:t>
      </w:r>
      <w:r w:rsidR="000E16D4" w:rsidRPr="007368D3">
        <w:rPr>
          <w:rFonts w:hint="eastAsia"/>
        </w:rPr>
        <w:t>所示</w:t>
      </w:r>
      <w:r w:rsidR="00AC1302" w:rsidRPr="007368D3">
        <w:rPr>
          <w:rFonts w:hint="eastAsia"/>
        </w:rPr>
        <w:t>，策略面的「概念理解」對應「老師講解」，「概念反思」對應「模擬平台之操作」，「概念應用」對應「程式實作」</w:t>
      </w:r>
      <w:r w:rsidR="000E16D4" w:rsidRPr="007368D3">
        <w:rPr>
          <w:rFonts w:hint="eastAsia"/>
        </w:rPr>
        <w:t>，各組的教學活動時間安排</w:t>
      </w:r>
      <w:r w:rsidR="006222C8" w:rsidRPr="007368D3">
        <w:rPr>
          <w:rFonts w:hint="eastAsia"/>
        </w:rPr>
        <w:t>如表</w:t>
      </w:r>
      <w:r w:rsidR="006222C8" w:rsidRPr="007368D3">
        <w:t>3-</w:t>
      </w:r>
      <w:r w:rsidR="00392689" w:rsidRPr="007368D3">
        <w:t>4</w:t>
      </w:r>
      <w:r w:rsidR="000E16D4" w:rsidRPr="007368D3">
        <w:rPr>
          <w:rFonts w:hint="eastAsia"/>
        </w:rPr>
        <w:t>所示</w:t>
      </w:r>
      <w:r w:rsidR="006222C8">
        <w:rPr>
          <w:rFonts w:hint="eastAsia"/>
        </w:rPr>
        <w:t>，以下針對四</w:t>
      </w:r>
      <w:r w:rsidR="00A473A8">
        <w:rPr>
          <w:rFonts w:hint="eastAsia"/>
        </w:rPr>
        <w:t>個</w:t>
      </w:r>
      <w:r w:rsidR="001A0C15">
        <w:rPr>
          <w:rFonts w:hint="eastAsia"/>
        </w:rPr>
        <w:t>教學</w:t>
      </w:r>
      <w:r w:rsidR="006222C8">
        <w:rPr>
          <w:rFonts w:hint="eastAsia"/>
        </w:rPr>
        <w:t>活動進行詳細說明：</w:t>
      </w:r>
      <w:commentRangeEnd w:id="223"/>
      <w:r w:rsidR="007368D3">
        <w:rPr>
          <w:rStyle w:val="af7"/>
        </w:rPr>
        <w:commentReference w:id="223"/>
      </w:r>
    </w:p>
    <w:p w14:paraId="66FA9CA7" w14:textId="3BB88E8B" w:rsidR="00392689" w:rsidRDefault="00392689" w:rsidP="00392689">
      <w:pPr>
        <w:ind w:firstLine="480"/>
      </w:pPr>
    </w:p>
    <w:p w14:paraId="5D1D280C" w14:textId="50844E33" w:rsidR="007368D3" w:rsidRDefault="007368D3" w:rsidP="007368D3">
      <w:pPr>
        <w:pStyle w:val="af"/>
        <w:keepNext/>
        <w:ind w:firstLine="400"/>
        <w:jc w:val="center"/>
      </w:pPr>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Pr>
          <w:noProof/>
        </w:rPr>
        <w:t>3</w:t>
      </w:r>
      <w:r>
        <w:fldChar w:fldCharType="end"/>
      </w:r>
      <w:r>
        <w:rPr>
          <w:rFonts w:hint="eastAsia"/>
        </w:rPr>
        <w:t>教學策略與教學活動之對應關係</w:t>
      </w:r>
    </w:p>
    <w:tbl>
      <w:tblPr>
        <w:tblStyle w:val="ae"/>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4957"/>
        <w:gridCol w:w="1985"/>
      </w:tblGrid>
      <w:tr w:rsidR="007368D3" w14:paraId="5ED982E9" w14:textId="77777777" w:rsidTr="007368D3">
        <w:tc>
          <w:tcPr>
            <w:tcW w:w="1417" w:type="dxa"/>
            <w:tcBorders>
              <w:top w:val="single" w:sz="12" w:space="0" w:color="auto"/>
              <w:bottom w:val="single" w:sz="12" w:space="0" w:color="auto"/>
            </w:tcBorders>
          </w:tcPr>
          <w:p w14:paraId="15CE63D6" w14:textId="50DAE30D" w:rsidR="007368D3" w:rsidRPr="007368D3" w:rsidRDefault="007368D3" w:rsidP="00392689">
            <w:pPr>
              <w:ind w:firstLineChars="0" w:firstLine="0"/>
              <w:rPr>
                <w:rFonts w:ascii="BiauKai" w:eastAsia="BiauKai" w:hAnsi="BiauKai"/>
                <w:b/>
                <w:bCs/>
              </w:rPr>
            </w:pPr>
            <w:r w:rsidRPr="007368D3">
              <w:rPr>
                <w:rFonts w:ascii="BiauKai" w:eastAsia="BiauKai" w:hAnsi="BiauKai" w:hint="eastAsia"/>
                <w:b/>
                <w:bCs/>
              </w:rPr>
              <w:t>教學策略</w:t>
            </w:r>
          </w:p>
        </w:tc>
        <w:tc>
          <w:tcPr>
            <w:tcW w:w="4957" w:type="dxa"/>
            <w:tcBorders>
              <w:top w:val="single" w:sz="12" w:space="0" w:color="auto"/>
              <w:bottom w:val="single" w:sz="12" w:space="0" w:color="auto"/>
            </w:tcBorders>
          </w:tcPr>
          <w:p w14:paraId="29D8C882" w14:textId="5FE7F126" w:rsidR="007368D3" w:rsidRPr="007368D3" w:rsidRDefault="007368D3" w:rsidP="00392689">
            <w:pPr>
              <w:ind w:firstLineChars="0" w:firstLine="0"/>
              <w:rPr>
                <w:rFonts w:ascii="BiauKai" w:eastAsia="BiauKai" w:hAnsi="BiauKai"/>
                <w:b/>
                <w:bCs/>
              </w:rPr>
            </w:pPr>
            <w:r w:rsidRPr="007368D3">
              <w:rPr>
                <w:rFonts w:ascii="BiauKai" w:eastAsia="BiauKai" w:hAnsi="BiauKai" w:hint="eastAsia"/>
                <w:b/>
                <w:bCs/>
              </w:rPr>
              <w:t>教學策略簡介</w:t>
            </w:r>
          </w:p>
        </w:tc>
        <w:tc>
          <w:tcPr>
            <w:tcW w:w="1985" w:type="dxa"/>
            <w:tcBorders>
              <w:top w:val="single" w:sz="12" w:space="0" w:color="auto"/>
              <w:bottom w:val="single" w:sz="12" w:space="0" w:color="auto"/>
            </w:tcBorders>
          </w:tcPr>
          <w:p w14:paraId="7C90ECCE" w14:textId="7CCBA129" w:rsidR="007368D3" w:rsidRPr="007368D3" w:rsidRDefault="007368D3" w:rsidP="00392689">
            <w:pPr>
              <w:ind w:firstLineChars="0" w:firstLine="0"/>
              <w:rPr>
                <w:rFonts w:ascii="BiauKai" w:eastAsia="BiauKai" w:hAnsi="BiauKai"/>
                <w:b/>
                <w:bCs/>
              </w:rPr>
            </w:pPr>
            <w:r w:rsidRPr="007368D3">
              <w:rPr>
                <w:rFonts w:ascii="BiauKai" w:eastAsia="BiauKai" w:hAnsi="BiauKai" w:cs="新細明體" w:hint="eastAsia"/>
                <w:b/>
                <w:bCs/>
              </w:rPr>
              <w:t>對應教學活動</w:t>
            </w:r>
          </w:p>
        </w:tc>
      </w:tr>
      <w:tr w:rsidR="007368D3" w14:paraId="209A5340" w14:textId="77777777" w:rsidTr="007368D3">
        <w:tc>
          <w:tcPr>
            <w:tcW w:w="1417" w:type="dxa"/>
            <w:tcBorders>
              <w:top w:val="single" w:sz="12" w:space="0" w:color="auto"/>
              <w:bottom w:val="single" w:sz="8" w:space="0" w:color="auto"/>
            </w:tcBorders>
            <w:vAlign w:val="center"/>
          </w:tcPr>
          <w:p w14:paraId="59800A05" w14:textId="6943A161" w:rsidR="007368D3" w:rsidRPr="007368D3" w:rsidRDefault="007368D3" w:rsidP="007368D3">
            <w:pPr>
              <w:ind w:firstLineChars="0" w:firstLine="0"/>
              <w:rPr>
                <w:rFonts w:ascii="BiauKai" w:eastAsia="BiauKai" w:hAnsi="BiauKai"/>
              </w:rPr>
            </w:pPr>
            <w:r>
              <w:rPr>
                <w:rFonts w:ascii="BiauKai" w:eastAsia="BiauKai" w:hAnsi="BiauKai" w:hint="eastAsia"/>
              </w:rPr>
              <w:t>概念理解</w:t>
            </w:r>
          </w:p>
        </w:tc>
        <w:tc>
          <w:tcPr>
            <w:tcW w:w="4957" w:type="dxa"/>
            <w:tcBorders>
              <w:top w:val="single" w:sz="12" w:space="0" w:color="auto"/>
              <w:bottom w:val="single" w:sz="8" w:space="0" w:color="auto"/>
            </w:tcBorders>
            <w:vAlign w:val="center"/>
          </w:tcPr>
          <w:p w14:paraId="200D58CE" w14:textId="3BD7BF93" w:rsidR="007368D3" w:rsidRPr="007368D3" w:rsidRDefault="007368D3" w:rsidP="007368D3">
            <w:pPr>
              <w:ind w:firstLineChars="0" w:firstLine="0"/>
              <w:rPr>
                <w:rFonts w:ascii="BiauKai" w:eastAsia="BiauKai" w:hAnsi="BiauKai"/>
              </w:rPr>
            </w:pPr>
            <w:r w:rsidRPr="007368D3">
              <w:rPr>
                <w:rFonts w:ascii="BiauKai" w:eastAsia="BiauKai" w:hAnsi="BiauKai" w:hint="eastAsia"/>
              </w:rPr>
              <w:t>教師透過投影片或教科書講解類神經網路演算法的運算過程、訓練過程等概念，讓學生初步理解單元內容。</w:t>
            </w:r>
          </w:p>
        </w:tc>
        <w:tc>
          <w:tcPr>
            <w:tcW w:w="1985" w:type="dxa"/>
            <w:tcBorders>
              <w:top w:val="single" w:sz="12" w:space="0" w:color="auto"/>
              <w:bottom w:val="single" w:sz="8" w:space="0" w:color="auto"/>
            </w:tcBorders>
            <w:vAlign w:val="center"/>
          </w:tcPr>
          <w:p w14:paraId="3B149B65" w14:textId="0E136108" w:rsidR="007368D3" w:rsidRPr="007368D3" w:rsidRDefault="007368D3" w:rsidP="007368D3">
            <w:pPr>
              <w:ind w:firstLineChars="0" w:firstLine="0"/>
              <w:rPr>
                <w:rFonts w:ascii="BiauKai" w:eastAsia="BiauKai" w:hAnsi="BiauKai"/>
              </w:rPr>
            </w:pPr>
            <w:r>
              <w:rPr>
                <w:rFonts w:ascii="BiauKai" w:eastAsia="BiauKai" w:hAnsi="BiauKai" w:hint="eastAsia"/>
              </w:rPr>
              <w:t>老師講解</w:t>
            </w:r>
          </w:p>
        </w:tc>
      </w:tr>
      <w:tr w:rsidR="007368D3" w14:paraId="726657BC" w14:textId="77777777" w:rsidTr="007368D3">
        <w:tc>
          <w:tcPr>
            <w:tcW w:w="1417" w:type="dxa"/>
            <w:tcBorders>
              <w:top w:val="single" w:sz="8" w:space="0" w:color="auto"/>
              <w:bottom w:val="single" w:sz="8" w:space="0" w:color="auto"/>
            </w:tcBorders>
            <w:vAlign w:val="center"/>
          </w:tcPr>
          <w:p w14:paraId="5B7884C2" w14:textId="3B4C68F5" w:rsidR="007368D3" w:rsidRPr="007368D3" w:rsidRDefault="007368D3" w:rsidP="007368D3">
            <w:pPr>
              <w:ind w:firstLineChars="0" w:firstLine="0"/>
              <w:rPr>
                <w:rFonts w:ascii="BiauKai" w:eastAsia="BiauKai" w:hAnsi="BiauKai"/>
              </w:rPr>
            </w:pPr>
            <w:r>
              <w:rPr>
                <w:rFonts w:ascii="BiauKai" w:eastAsia="BiauKai" w:hAnsi="BiauKai" w:hint="eastAsia"/>
              </w:rPr>
              <w:t>概念反思</w:t>
            </w:r>
          </w:p>
        </w:tc>
        <w:tc>
          <w:tcPr>
            <w:tcW w:w="4957" w:type="dxa"/>
            <w:tcBorders>
              <w:top w:val="single" w:sz="8" w:space="0" w:color="auto"/>
              <w:bottom w:val="single" w:sz="8" w:space="0" w:color="auto"/>
            </w:tcBorders>
            <w:vAlign w:val="center"/>
          </w:tcPr>
          <w:p w14:paraId="3989DD65" w14:textId="3B511BF5" w:rsidR="007368D3" w:rsidRPr="007368D3" w:rsidRDefault="007368D3" w:rsidP="007368D3">
            <w:pPr>
              <w:ind w:firstLineChars="0" w:firstLine="0"/>
              <w:rPr>
                <w:rFonts w:ascii="BiauKai" w:eastAsia="BiauKai" w:hAnsi="BiauKai"/>
              </w:rPr>
            </w:pPr>
            <w:r w:rsidRPr="007368D3">
              <w:rPr>
                <w:rFonts w:ascii="BiauKai" w:eastAsia="BiauKai" w:hAnsi="BiauKai" w:hint="eastAsia"/>
              </w:rPr>
              <w:t>學生透過操作與觀察模擬平台上的功能，調整類神經網路演算法的輸入值，觀察輸出值的變化與演算過程，</w:t>
            </w:r>
            <w:r>
              <w:rPr>
                <w:rFonts w:ascii="BiauKai" w:eastAsia="BiauKai" w:hAnsi="BiauKai" w:hint="eastAsia"/>
              </w:rPr>
              <w:t>並透過</w:t>
            </w:r>
            <w:r w:rsidRPr="007368D3">
              <w:rPr>
                <w:rFonts w:ascii="BiauKai" w:eastAsia="BiauKai" w:hAnsi="BiauKai" w:hint="eastAsia"/>
              </w:rPr>
              <w:t>學習單上的問題驗證與澄清學生的概念。</w:t>
            </w:r>
          </w:p>
        </w:tc>
        <w:tc>
          <w:tcPr>
            <w:tcW w:w="1985" w:type="dxa"/>
            <w:tcBorders>
              <w:top w:val="single" w:sz="8" w:space="0" w:color="auto"/>
              <w:bottom w:val="single" w:sz="8" w:space="0" w:color="auto"/>
            </w:tcBorders>
            <w:vAlign w:val="center"/>
          </w:tcPr>
          <w:p w14:paraId="78FF3A23" w14:textId="4544C4DE" w:rsidR="007368D3" w:rsidRPr="007368D3" w:rsidRDefault="007368D3" w:rsidP="007368D3">
            <w:pPr>
              <w:ind w:firstLineChars="0" w:firstLine="0"/>
              <w:rPr>
                <w:rFonts w:ascii="BiauKai" w:eastAsia="BiauKai" w:hAnsi="BiauKai"/>
              </w:rPr>
            </w:pPr>
            <w:r>
              <w:rPr>
                <w:rFonts w:ascii="BiauKai" w:eastAsia="BiauKai" w:hAnsi="BiauKai" w:hint="eastAsia"/>
              </w:rPr>
              <w:t>模擬平台之操作</w:t>
            </w:r>
          </w:p>
        </w:tc>
      </w:tr>
      <w:tr w:rsidR="007368D3" w14:paraId="1B56846E" w14:textId="77777777" w:rsidTr="007368D3">
        <w:tc>
          <w:tcPr>
            <w:tcW w:w="1417" w:type="dxa"/>
            <w:tcBorders>
              <w:top w:val="single" w:sz="8" w:space="0" w:color="auto"/>
              <w:bottom w:val="single" w:sz="12" w:space="0" w:color="auto"/>
            </w:tcBorders>
            <w:vAlign w:val="center"/>
          </w:tcPr>
          <w:p w14:paraId="5B40AD6C" w14:textId="50ADA2CC" w:rsidR="007368D3" w:rsidRPr="007368D3" w:rsidRDefault="007368D3" w:rsidP="007368D3">
            <w:pPr>
              <w:ind w:firstLineChars="0" w:firstLine="0"/>
              <w:rPr>
                <w:rFonts w:ascii="BiauKai" w:eastAsia="BiauKai" w:hAnsi="BiauKai"/>
              </w:rPr>
            </w:pPr>
            <w:r>
              <w:rPr>
                <w:rFonts w:ascii="BiauKai" w:eastAsia="BiauKai" w:hAnsi="BiauKai" w:hint="eastAsia"/>
              </w:rPr>
              <w:t>概念應用</w:t>
            </w:r>
          </w:p>
        </w:tc>
        <w:tc>
          <w:tcPr>
            <w:tcW w:w="4957" w:type="dxa"/>
            <w:tcBorders>
              <w:top w:val="single" w:sz="8" w:space="0" w:color="auto"/>
              <w:bottom w:val="single" w:sz="12" w:space="0" w:color="auto"/>
            </w:tcBorders>
            <w:vAlign w:val="center"/>
          </w:tcPr>
          <w:p w14:paraId="5B49F840" w14:textId="56D4CCD3" w:rsidR="007368D3" w:rsidRPr="007368D3" w:rsidRDefault="007368D3" w:rsidP="007368D3">
            <w:pPr>
              <w:ind w:firstLineChars="0" w:firstLine="0"/>
              <w:rPr>
                <w:rFonts w:ascii="BiauKai" w:eastAsia="BiauKai" w:hAnsi="BiauKai"/>
              </w:rPr>
            </w:pPr>
            <w:r w:rsidRPr="00866B9A">
              <w:rPr>
                <w:rFonts w:hint="eastAsia"/>
              </w:rPr>
              <w:t>教導學生</w:t>
            </w:r>
            <w:r>
              <w:rPr>
                <w:rFonts w:hint="eastAsia"/>
              </w:rPr>
              <w:t>運用程式實作人工智慧</w:t>
            </w:r>
            <w:r w:rsidRPr="00866B9A">
              <w:rPr>
                <w:rFonts w:hint="eastAsia"/>
              </w:rPr>
              <w:t>的概念，熟悉理論與實務應用之間的關聯</w:t>
            </w:r>
            <w:r>
              <w:rPr>
                <w:rFonts w:hint="eastAsia"/>
              </w:rPr>
              <w:t>，並讓學生在程式設計學習單中回答程式的相關問題。</w:t>
            </w:r>
          </w:p>
        </w:tc>
        <w:tc>
          <w:tcPr>
            <w:tcW w:w="1985" w:type="dxa"/>
            <w:tcBorders>
              <w:top w:val="single" w:sz="8" w:space="0" w:color="auto"/>
              <w:bottom w:val="single" w:sz="12" w:space="0" w:color="auto"/>
            </w:tcBorders>
            <w:vAlign w:val="center"/>
          </w:tcPr>
          <w:p w14:paraId="3FC59E4B" w14:textId="71FD9942" w:rsidR="007368D3" w:rsidRPr="007368D3" w:rsidRDefault="007368D3" w:rsidP="007368D3">
            <w:pPr>
              <w:ind w:firstLineChars="0" w:firstLine="0"/>
              <w:rPr>
                <w:rFonts w:ascii="BiauKai" w:eastAsia="BiauKai" w:hAnsi="BiauKai"/>
              </w:rPr>
            </w:pPr>
            <w:r>
              <w:rPr>
                <w:rFonts w:ascii="BiauKai" w:eastAsia="BiauKai" w:hAnsi="BiauKai" w:hint="eastAsia"/>
              </w:rPr>
              <w:t>程式實作</w:t>
            </w:r>
          </w:p>
        </w:tc>
      </w:tr>
    </w:tbl>
    <w:p w14:paraId="23B6DDDE" w14:textId="639D4B32" w:rsidR="00392689" w:rsidRDefault="00392689" w:rsidP="00392689">
      <w:pPr>
        <w:ind w:firstLine="480"/>
      </w:pPr>
    </w:p>
    <w:p w14:paraId="245AA458" w14:textId="445F7C04" w:rsidR="00273217" w:rsidRDefault="00273217" w:rsidP="00392689">
      <w:pPr>
        <w:ind w:firstLine="480"/>
      </w:pPr>
    </w:p>
    <w:p w14:paraId="1E257A33" w14:textId="77777777" w:rsidR="00273217" w:rsidRPr="00392689" w:rsidRDefault="00273217" w:rsidP="00392689">
      <w:pPr>
        <w:ind w:firstLine="480"/>
      </w:pPr>
    </w:p>
    <w:p w14:paraId="02FC3734" w14:textId="78DAF5AC" w:rsidR="001535E0" w:rsidRDefault="001535E0" w:rsidP="001535E0">
      <w:pPr>
        <w:pStyle w:val="af"/>
        <w:keepNext/>
        <w:ind w:firstLine="400"/>
        <w:jc w:val="center"/>
      </w:pPr>
      <w:bookmarkStart w:id="224" w:name="_Toc111209844"/>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7368D3">
        <w:rPr>
          <w:noProof/>
        </w:rPr>
        <w:t>4</w:t>
      </w:r>
      <w:r>
        <w:fldChar w:fldCharType="end"/>
      </w:r>
      <w:r w:rsidRPr="0080450B">
        <w:rPr>
          <w:rFonts w:hint="eastAsia"/>
        </w:rPr>
        <w:t>實驗組與控制組</w:t>
      </w:r>
      <w:r>
        <w:rPr>
          <w:rFonts w:hint="eastAsia"/>
        </w:rPr>
        <w:t>教學</w:t>
      </w:r>
      <w:r w:rsidRPr="0080450B">
        <w:rPr>
          <w:rFonts w:hint="eastAsia"/>
        </w:rPr>
        <w:t>流程設計</w:t>
      </w:r>
      <w:bookmarkEnd w:id="224"/>
    </w:p>
    <w:tbl>
      <w:tblPr>
        <w:tblStyle w:val="ae"/>
        <w:tblW w:w="0" w:type="auto"/>
        <w:tblLook w:val="04A0" w:firstRow="1" w:lastRow="0" w:firstColumn="1" w:lastColumn="0" w:noHBand="0" w:noVBand="1"/>
      </w:tblPr>
      <w:tblGrid>
        <w:gridCol w:w="2088"/>
        <w:gridCol w:w="2107"/>
        <w:gridCol w:w="2088"/>
        <w:gridCol w:w="2107"/>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316C92DB"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081F23"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3BED3748" w14:textId="77777777" w:rsidR="00D55650" w:rsidRDefault="00D55650" w:rsidP="00EB5DCB">
      <w:pPr>
        <w:ind w:firstLine="480"/>
        <w:rPr>
          <w:b/>
          <w:bCs/>
        </w:rPr>
      </w:pPr>
    </w:p>
    <w:p w14:paraId="2BBBCF2E" w14:textId="52A9173C"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2DBD1EB5" w:rsid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w:t>
      </w:r>
      <w:r w:rsidR="001A0C15">
        <w:rPr>
          <w:rFonts w:hint="eastAsia"/>
        </w:rPr>
        <w:t>教學</w:t>
      </w:r>
      <w:r w:rsidR="00C43906">
        <w:rPr>
          <w:rFonts w:hint="eastAsia"/>
        </w:rPr>
        <w:t>活動對應於本研究教學策略中的「概念理解」。</w:t>
      </w:r>
    </w:p>
    <w:p w14:paraId="4B4FE24A" w14:textId="77777777" w:rsidR="00D55650" w:rsidRPr="006222C8" w:rsidRDefault="00D55650" w:rsidP="006222C8">
      <w:pPr>
        <w:ind w:firstLine="480"/>
      </w:pP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A31E48F" w:rsidR="00545B96" w:rsidRDefault="006222C8" w:rsidP="00C43906">
      <w:pPr>
        <w:ind w:firstLine="480"/>
      </w:pPr>
      <w:r w:rsidRPr="006222C8">
        <w:rPr>
          <w:rFonts w:hint="eastAsia"/>
        </w:rPr>
        <w:t>學生透過操作與觀察模擬平台上的功能</w:t>
      </w:r>
      <w:r w:rsidR="00C43906">
        <w:rPr>
          <w:rFonts w:hint="eastAsia"/>
        </w:rPr>
        <w:t>更深入了解</w:t>
      </w:r>
      <w:r w:rsidR="001A0C15">
        <w:rPr>
          <w:rFonts w:hint="eastAsia"/>
        </w:rPr>
        <w:t>教學</w:t>
      </w:r>
      <w:r w:rsidR="00C43906">
        <w:rPr>
          <w:rFonts w:hint="eastAsia"/>
        </w:rPr>
        <w:t>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w:t>
      </w:r>
      <w:r w:rsidR="001A0C15">
        <w:rPr>
          <w:rFonts w:hint="eastAsia"/>
        </w:rPr>
        <w:t>教學</w:t>
      </w:r>
      <w:r w:rsidR="00E13ED0">
        <w:rPr>
          <w:rFonts w:hint="eastAsia"/>
        </w:rPr>
        <w:t>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w:t>
      </w:r>
      <w:r w:rsidR="001A0C15">
        <w:rPr>
          <w:rFonts w:hint="eastAsia"/>
        </w:rPr>
        <w:t>教學</w:t>
      </w:r>
      <w:r w:rsidR="00C43906">
        <w:rPr>
          <w:rFonts w:hint="eastAsia"/>
        </w:rPr>
        <w:t>活動對應於本研究教學策略中的「概念反思」。</w:t>
      </w:r>
    </w:p>
    <w:p w14:paraId="2FDEC981" w14:textId="091CCDAF" w:rsidR="00396D1C" w:rsidRPr="006222C8" w:rsidRDefault="00396D1C" w:rsidP="00C43906">
      <w:pPr>
        <w:ind w:firstLine="480"/>
      </w:pPr>
      <w:r>
        <w:rPr>
          <w:rFonts w:hint="eastAsia"/>
        </w:rPr>
        <w:t>而由於實驗組學生所使用的學習單是搭配模擬平台所設計，並不適合控制組學生使用，考慮到</w:t>
      </w:r>
      <w:r w:rsidR="00177278">
        <w:rPr>
          <w:rFonts w:hint="eastAsia"/>
        </w:rPr>
        <w:t>控制組學生會缺乏練習老師所講解的概念，也缺乏機會確認控</w:t>
      </w:r>
      <w:r w:rsidR="00177278">
        <w:rPr>
          <w:rFonts w:hint="eastAsia"/>
        </w:rPr>
        <w:lastRenderedPageBreak/>
        <w:t>制組學生是否有吸收</w:t>
      </w:r>
      <w:r w:rsidR="001A0C15">
        <w:rPr>
          <w:rFonts w:hint="eastAsia"/>
        </w:rPr>
        <w:t>教學</w:t>
      </w:r>
      <w:r w:rsidR="00177278">
        <w:rPr>
          <w:rFonts w:hint="eastAsia"/>
        </w:rPr>
        <w:t>知識，本研究也有設計控制組學生使用的學習單，提供學生在老師講解概念後回答問題</w:t>
      </w:r>
      <w:r w:rsidR="00D14996">
        <w:rPr>
          <w:rFonts w:hint="eastAsia"/>
        </w:rPr>
        <w:t>，其學習單內容將會在本章第五節詳細介紹</w:t>
      </w:r>
      <w:r w:rsidR="00D14996" w:rsidRPr="006222C8">
        <w:rPr>
          <w:rFonts w:hint="eastAsia"/>
        </w:rPr>
        <w:t>。</w:t>
      </w:r>
    </w:p>
    <w:p w14:paraId="2D1E4B14" w14:textId="77777777" w:rsidR="00D55650" w:rsidRDefault="00D55650" w:rsidP="00EB5DCB">
      <w:pPr>
        <w:ind w:firstLine="480"/>
        <w:rPr>
          <w:b/>
          <w:bCs/>
        </w:rPr>
      </w:pPr>
    </w:p>
    <w:p w14:paraId="0124364A" w14:textId="166EA0DF"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7CDE7024" w:rsidR="00C43906" w:rsidRDefault="00C43906" w:rsidP="00705CA3">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w:t>
      </w:r>
      <w:r w:rsidR="001A0C15">
        <w:rPr>
          <w:rFonts w:hint="eastAsia"/>
        </w:rPr>
        <w:t>教學</w:t>
      </w:r>
      <w:r w:rsidR="00E13ED0">
        <w:rPr>
          <w:rFonts w:hint="eastAsia"/>
        </w:rPr>
        <w:t>活動中，有設計程式實作的學習單，讓學生在完成程式實作後</w:t>
      </w:r>
      <w:r w:rsidR="009A5BC1">
        <w:rPr>
          <w:rFonts w:hint="eastAsia"/>
        </w:rPr>
        <w:t>回答程式運作過程相關的問題</w:t>
      </w:r>
      <w:r w:rsidR="00705CA3">
        <w:rPr>
          <w:rFonts w:hint="eastAsia"/>
        </w:rPr>
        <w:t>，</w:t>
      </w:r>
      <w:r w:rsidR="009A5BC1">
        <w:rPr>
          <w:rFonts w:hint="eastAsia"/>
        </w:rPr>
        <w:t>其學習單內容將會在本章第五節詳細介紹</w:t>
      </w:r>
      <w:r w:rsidRPr="00C43906">
        <w:rPr>
          <w:rFonts w:hint="eastAsia"/>
        </w:rPr>
        <w:t>。</w:t>
      </w:r>
      <w:r>
        <w:rPr>
          <w:rFonts w:hint="eastAsia"/>
        </w:rPr>
        <w:t>此</w:t>
      </w:r>
      <w:r w:rsidR="001A0C15">
        <w:rPr>
          <w:rFonts w:hint="eastAsia"/>
        </w:rPr>
        <w:t>教學</w:t>
      </w:r>
      <w:r>
        <w:rPr>
          <w:rFonts w:hint="eastAsia"/>
        </w:rPr>
        <w:t>活動對應於本研究教學策略中的「概念應用」。</w:t>
      </w:r>
    </w:p>
    <w:p w14:paraId="052E63A7" w14:textId="77777777" w:rsidR="00D55650" w:rsidRDefault="00D55650" w:rsidP="00C43906">
      <w:pPr>
        <w:ind w:firstLine="480"/>
        <w:rPr>
          <w:b/>
          <w:bCs/>
        </w:rPr>
      </w:pPr>
    </w:p>
    <w:p w14:paraId="01DCA6C3" w14:textId="7E32FD5A"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D6CB846" w:rsidR="00C43906" w:rsidRDefault="00C43906" w:rsidP="00C43906">
      <w:pPr>
        <w:ind w:firstLine="480"/>
      </w:pPr>
      <w:r w:rsidRPr="00C43906">
        <w:rPr>
          <w:rFonts w:hint="eastAsia"/>
        </w:rPr>
        <w:t>在每次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w:t>
      </w:r>
      <w:r>
        <w:rPr>
          <w:rFonts w:hint="eastAsia"/>
        </w:rPr>
        <w:lastRenderedPageBreak/>
        <w:t>談的目的是了解學生的學習動機、課程感受，訪談過程會進行錄音及記錄，記錄結果為質性資料並作為結果討論之依據。</w:t>
      </w:r>
    </w:p>
    <w:p w14:paraId="1DA1D4CA" w14:textId="2157905A" w:rsidR="00273217" w:rsidRDefault="00061D6B" w:rsidP="00273217">
      <w:pPr>
        <w:ind w:firstLine="480"/>
      </w:pPr>
      <w:r>
        <w:rPr>
          <w:rFonts w:hint="eastAsia"/>
        </w:rPr>
        <w:t>配合實施教學實驗之高中原先的教學時數安排，本教學實驗之課程為每周兩</w:t>
      </w:r>
      <w:r w:rsidR="00630306">
        <w:rPr>
          <w:rFonts w:hint="eastAsia"/>
        </w:rPr>
        <w:t>堂</w:t>
      </w:r>
      <w:r>
        <w:rPr>
          <w:rFonts w:hint="eastAsia"/>
        </w:rPr>
        <w:t>課，每</w:t>
      </w:r>
      <w:r w:rsidR="00630306">
        <w:rPr>
          <w:rFonts w:hint="eastAsia"/>
        </w:rPr>
        <w:t>堂</w:t>
      </w:r>
      <w:r>
        <w:rPr>
          <w:rFonts w:hint="eastAsia"/>
        </w:rPr>
        <w:t>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sidR="001A0A4D">
        <w:rPr>
          <w:rFonts w:hint="eastAsia"/>
        </w:rPr>
        <w:t>堂</w:t>
      </w:r>
      <w:r>
        <w:rPr>
          <w:rFonts w:hint="eastAsia"/>
        </w:rPr>
        <w:t>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3749A1E4" w14:textId="77777777" w:rsidR="00273217" w:rsidRDefault="00273217" w:rsidP="00273217">
      <w:pPr>
        <w:ind w:firstLine="480"/>
      </w:pPr>
    </w:p>
    <w:p w14:paraId="151D4144" w14:textId="4BBB37FB" w:rsidR="00912D84" w:rsidRDefault="00912D84" w:rsidP="00912D84">
      <w:pPr>
        <w:pStyle w:val="af"/>
        <w:keepNext/>
        <w:ind w:firstLine="400"/>
        <w:jc w:val="center"/>
      </w:pPr>
      <w:bookmarkStart w:id="225" w:name="_Toc111209845"/>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7368D3">
        <w:rPr>
          <w:noProof/>
        </w:rPr>
        <w:t>5</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225"/>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329910B1" w:rsidR="003B2140" w:rsidRPr="00FD7AE2" w:rsidRDefault="001A0C15" w:rsidP="00FD7AE2">
            <w:pPr>
              <w:ind w:firstLineChars="0" w:firstLine="0"/>
              <w:jc w:val="center"/>
              <w:rPr>
                <w:b/>
                <w:bCs/>
              </w:rPr>
            </w:pPr>
            <w:r>
              <w:rPr>
                <w:rFonts w:hint="eastAsia"/>
                <w:b/>
                <w:bCs/>
              </w:rPr>
              <w:t>教學</w:t>
            </w:r>
            <w:r w:rsidR="003B2140" w:rsidRPr="00FD7AE2">
              <w:rPr>
                <w:rFonts w:hint="eastAsia"/>
                <w:b/>
                <w:bCs/>
              </w:rPr>
              <w:t>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lastRenderedPageBreak/>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5E0878CF" w14:textId="77777777" w:rsidR="000E16D4" w:rsidRPr="000E16D4" w:rsidRDefault="000E16D4" w:rsidP="000E16D4">
      <w:pPr>
        <w:ind w:firstLineChars="0" w:firstLine="0"/>
      </w:pPr>
    </w:p>
    <w:p w14:paraId="04F66C79" w14:textId="19836B6F" w:rsidR="00F54AF0" w:rsidRDefault="00F54AF0" w:rsidP="00F54AF0">
      <w:pPr>
        <w:pStyle w:val="af"/>
        <w:keepNext/>
        <w:ind w:firstLine="400"/>
        <w:jc w:val="center"/>
      </w:pPr>
      <w:bookmarkStart w:id="226" w:name="_Toc111209846"/>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7368D3">
        <w:rPr>
          <w:noProof/>
        </w:rPr>
        <w:t>6</w:t>
      </w:r>
      <w:r>
        <w:fldChar w:fldCharType="end"/>
      </w:r>
      <w:r>
        <w:rPr>
          <w:rFonts w:hint="eastAsia"/>
        </w:rPr>
        <w:t>控制</w:t>
      </w:r>
      <w:r w:rsidRPr="0059362C">
        <w:rPr>
          <w:rFonts w:hint="eastAsia"/>
        </w:rPr>
        <w:t>組課程安排</w:t>
      </w:r>
      <w:bookmarkEnd w:id="22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F54AF0" w14:paraId="113EA531" w14:textId="77777777" w:rsidTr="00CB0E2B">
        <w:tc>
          <w:tcPr>
            <w:tcW w:w="846" w:type="dxa"/>
            <w:tcBorders>
              <w:top w:val="single" w:sz="12" w:space="0" w:color="auto"/>
              <w:bottom w:val="single" w:sz="12" w:space="0" w:color="auto"/>
            </w:tcBorders>
            <w:vAlign w:val="center"/>
          </w:tcPr>
          <w:p w14:paraId="09CE81C3" w14:textId="77777777" w:rsidR="00F54AF0" w:rsidRPr="00FD7AE2" w:rsidRDefault="00F54AF0" w:rsidP="00CB0E2B">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CB0E2B">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3578D3AE" w:rsidR="00F54AF0" w:rsidRPr="00FD7AE2" w:rsidRDefault="001A0C15" w:rsidP="00CB0E2B">
            <w:pPr>
              <w:ind w:firstLineChars="0" w:firstLine="0"/>
              <w:jc w:val="center"/>
              <w:rPr>
                <w:b/>
                <w:bCs/>
              </w:rPr>
            </w:pPr>
            <w:r>
              <w:rPr>
                <w:rFonts w:hint="eastAsia"/>
                <w:b/>
                <w:bCs/>
              </w:rPr>
              <w:t>教學</w:t>
            </w:r>
            <w:r w:rsidR="00F54AF0" w:rsidRPr="00FD7AE2">
              <w:rPr>
                <w:rFonts w:hint="eastAsia"/>
                <w:b/>
                <w:bCs/>
              </w:rPr>
              <w:t>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CB0E2B">
            <w:pPr>
              <w:ind w:firstLineChars="0" w:firstLine="0"/>
              <w:jc w:val="center"/>
              <w:rPr>
                <w:b/>
                <w:bCs/>
              </w:rPr>
            </w:pPr>
            <w:r w:rsidRPr="00FD7AE2">
              <w:rPr>
                <w:rFonts w:hint="eastAsia"/>
                <w:b/>
                <w:bCs/>
              </w:rPr>
              <w:t>預計時間</w:t>
            </w:r>
          </w:p>
        </w:tc>
      </w:tr>
      <w:tr w:rsidR="00F54AF0" w14:paraId="5D836130" w14:textId="77777777" w:rsidTr="00CB0E2B">
        <w:tc>
          <w:tcPr>
            <w:tcW w:w="846" w:type="dxa"/>
            <w:vMerge w:val="restart"/>
            <w:tcBorders>
              <w:top w:val="single" w:sz="12" w:space="0" w:color="auto"/>
            </w:tcBorders>
            <w:vAlign w:val="center"/>
          </w:tcPr>
          <w:p w14:paraId="2B53F310" w14:textId="77777777" w:rsidR="00F54AF0" w:rsidRPr="00FD7AE2" w:rsidRDefault="00F54AF0" w:rsidP="00CB0E2B">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CB0E2B">
            <w:pPr>
              <w:ind w:firstLineChars="0" w:firstLine="0"/>
            </w:pPr>
            <w:r>
              <w:rPr>
                <w:rFonts w:hint="eastAsia"/>
              </w:rPr>
              <w:t>神經網路</w:t>
            </w:r>
          </w:p>
          <w:p w14:paraId="7C2A2B11" w14:textId="77777777" w:rsidR="00F54AF0" w:rsidRDefault="00F54AF0" w:rsidP="00CB0E2B">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CB0E2B">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CB0E2B">
            <w:pPr>
              <w:ind w:firstLineChars="0" w:firstLine="0"/>
            </w:pPr>
            <w:r>
              <w:t>15</w:t>
            </w:r>
            <w:r>
              <w:rPr>
                <w:rFonts w:hint="eastAsia"/>
              </w:rPr>
              <w:t>分鐘</w:t>
            </w:r>
          </w:p>
        </w:tc>
      </w:tr>
      <w:tr w:rsidR="00F54AF0" w14:paraId="5A253FA1" w14:textId="77777777" w:rsidTr="00CB0E2B">
        <w:tc>
          <w:tcPr>
            <w:tcW w:w="846" w:type="dxa"/>
            <w:vMerge/>
            <w:vAlign w:val="center"/>
          </w:tcPr>
          <w:p w14:paraId="14345205" w14:textId="77777777" w:rsidR="00F54AF0" w:rsidRPr="00FD7AE2" w:rsidRDefault="00F54AF0" w:rsidP="00CB0E2B">
            <w:pPr>
              <w:ind w:firstLineChars="0" w:firstLine="0"/>
              <w:jc w:val="center"/>
              <w:rPr>
                <w:b/>
                <w:bCs/>
              </w:rPr>
            </w:pPr>
          </w:p>
        </w:tc>
        <w:tc>
          <w:tcPr>
            <w:tcW w:w="2410" w:type="dxa"/>
            <w:vMerge/>
            <w:vAlign w:val="center"/>
          </w:tcPr>
          <w:p w14:paraId="363B4CA7"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CB0E2B">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CB0E2B">
            <w:pPr>
              <w:ind w:firstLineChars="0" w:firstLine="0"/>
            </w:pPr>
            <w:r>
              <w:t>15</w:t>
            </w:r>
            <w:r>
              <w:rPr>
                <w:rFonts w:hint="eastAsia"/>
              </w:rPr>
              <w:t>分鐘</w:t>
            </w:r>
          </w:p>
        </w:tc>
      </w:tr>
      <w:tr w:rsidR="00F54AF0" w14:paraId="6B7A9D25" w14:textId="77777777" w:rsidTr="00CB0E2B">
        <w:tc>
          <w:tcPr>
            <w:tcW w:w="846" w:type="dxa"/>
            <w:vMerge/>
            <w:vAlign w:val="center"/>
          </w:tcPr>
          <w:p w14:paraId="6206FC92" w14:textId="77777777" w:rsidR="00F54AF0" w:rsidRPr="00FD7AE2" w:rsidRDefault="00F54AF0" w:rsidP="00CB0E2B">
            <w:pPr>
              <w:ind w:firstLineChars="0" w:firstLine="0"/>
              <w:jc w:val="center"/>
              <w:rPr>
                <w:b/>
                <w:bCs/>
              </w:rPr>
            </w:pPr>
          </w:p>
        </w:tc>
        <w:tc>
          <w:tcPr>
            <w:tcW w:w="2410" w:type="dxa"/>
            <w:vMerge/>
            <w:vAlign w:val="center"/>
          </w:tcPr>
          <w:p w14:paraId="41145B42"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CB0E2B">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CB0E2B">
            <w:pPr>
              <w:ind w:firstLineChars="0" w:firstLine="0"/>
            </w:pPr>
            <w:r>
              <w:t>35</w:t>
            </w:r>
            <w:r>
              <w:rPr>
                <w:rFonts w:hint="eastAsia"/>
              </w:rPr>
              <w:t>分鐘</w:t>
            </w:r>
          </w:p>
        </w:tc>
      </w:tr>
      <w:tr w:rsidR="00F54AF0" w14:paraId="40D2A924" w14:textId="77777777" w:rsidTr="00CB0E2B">
        <w:tc>
          <w:tcPr>
            <w:tcW w:w="846" w:type="dxa"/>
            <w:vMerge/>
            <w:vAlign w:val="center"/>
          </w:tcPr>
          <w:p w14:paraId="59EB87C1" w14:textId="77777777" w:rsidR="00F54AF0" w:rsidRPr="00FD7AE2" w:rsidRDefault="00F54AF0" w:rsidP="00CB0E2B">
            <w:pPr>
              <w:ind w:firstLineChars="0" w:firstLine="0"/>
              <w:jc w:val="center"/>
              <w:rPr>
                <w:b/>
                <w:bCs/>
              </w:rPr>
            </w:pPr>
          </w:p>
        </w:tc>
        <w:tc>
          <w:tcPr>
            <w:tcW w:w="2410" w:type="dxa"/>
            <w:vMerge/>
            <w:vAlign w:val="center"/>
          </w:tcPr>
          <w:p w14:paraId="3BC3E5EF"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CB0E2B">
            <w:pPr>
              <w:ind w:firstLineChars="0" w:firstLine="0"/>
            </w:pPr>
            <w:r>
              <w:t>15</w:t>
            </w:r>
            <w:r>
              <w:rPr>
                <w:rFonts w:hint="eastAsia"/>
              </w:rPr>
              <w:t>分鐘</w:t>
            </w:r>
          </w:p>
        </w:tc>
      </w:tr>
      <w:tr w:rsidR="00F54AF0" w14:paraId="6F7B390C" w14:textId="77777777" w:rsidTr="00CB0E2B">
        <w:tc>
          <w:tcPr>
            <w:tcW w:w="846" w:type="dxa"/>
            <w:vMerge/>
            <w:vAlign w:val="center"/>
          </w:tcPr>
          <w:p w14:paraId="6CAFA138" w14:textId="77777777" w:rsidR="00F54AF0" w:rsidRPr="00FD7AE2" w:rsidRDefault="00F54AF0" w:rsidP="00CB0E2B">
            <w:pPr>
              <w:ind w:firstLineChars="0" w:firstLine="0"/>
              <w:jc w:val="center"/>
              <w:rPr>
                <w:b/>
                <w:bCs/>
              </w:rPr>
            </w:pPr>
          </w:p>
        </w:tc>
        <w:tc>
          <w:tcPr>
            <w:tcW w:w="2410" w:type="dxa"/>
            <w:vMerge/>
            <w:vAlign w:val="center"/>
          </w:tcPr>
          <w:p w14:paraId="28C8C4B3"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CB0E2B">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CB0E2B">
            <w:pPr>
              <w:ind w:firstLineChars="0" w:firstLine="0"/>
            </w:pPr>
            <w:r>
              <w:t>20</w:t>
            </w:r>
            <w:r>
              <w:rPr>
                <w:rFonts w:hint="eastAsia"/>
              </w:rPr>
              <w:t>分鐘</w:t>
            </w:r>
          </w:p>
        </w:tc>
      </w:tr>
      <w:tr w:rsidR="00F54AF0" w14:paraId="62C47F27" w14:textId="77777777" w:rsidTr="00CB0E2B">
        <w:tc>
          <w:tcPr>
            <w:tcW w:w="846" w:type="dxa"/>
            <w:vMerge/>
            <w:tcBorders>
              <w:bottom w:val="single" w:sz="8" w:space="0" w:color="auto"/>
            </w:tcBorders>
            <w:vAlign w:val="center"/>
          </w:tcPr>
          <w:p w14:paraId="65488156" w14:textId="77777777" w:rsidR="00F54AF0" w:rsidRPr="00FD7AE2" w:rsidRDefault="00F54AF0" w:rsidP="00CB0E2B">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CB0E2B">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CB0E2B">
            <w:pPr>
              <w:ind w:firstLineChars="0" w:firstLine="0"/>
            </w:pPr>
            <w:r>
              <w:t>15</w:t>
            </w:r>
            <w:r>
              <w:rPr>
                <w:rFonts w:hint="eastAsia"/>
              </w:rPr>
              <w:t>分鐘</w:t>
            </w:r>
          </w:p>
        </w:tc>
      </w:tr>
      <w:tr w:rsidR="00F54AF0" w14:paraId="224213F5" w14:textId="77777777" w:rsidTr="00CB0E2B">
        <w:tc>
          <w:tcPr>
            <w:tcW w:w="846" w:type="dxa"/>
            <w:vMerge w:val="restart"/>
            <w:tcBorders>
              <w:top w:val="single" w:sz="8" w:space="0" w:color="auto"/>
            </w:tcBorders>
            <w:vAlign w:val="center"/>
          </w:tcPr>
          <w:p w14:paraId="274EDE9A" w14:textId="77777777" w:rsidR="00F54AF0" w:rsidRPr="00FD7AE2" w:rsidRDefault="00F54AF0" w:rsidP="00CB0E2B">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CB0E2B">
            <w:pPr>
              <w:ind w:firstLineChars="0" w:firstLine="0"/>
            </w:pPr>
            <w:r>
              <w:rPr>
                <w:rFonts w:hint="eastAsia"/>
              </w:rPr>
              <w:t>權重的調整</w:t>
            </w:r>
          </w:p>
          <w:p w14:paraId="7FAF3772" w14:textId="77777777" w:rsidR="00F54AF0" w:rsidRDefault="00F54AF0" w:rsidP="00CB0E2B">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CB0E2B">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CB0E2B">
            <w:pPr>
              <w:ind w:firstLineChars="0" w:firstLine="0"/>
            </w:pPr>
            <w:r>
              <w:t>20</w:t>
            </w:r>
            <w:r>
              <w:rPr>
                <w:rFonts w:hint="eastAsia"/>
              </w:rPr>
              <w:t>分鐘</w:t>
            </w:r>
          </w:p>
        </w:tc>
      </w:tr>
      <w:tr w:rsidR="00F54AF0" w14:paraId="196C525A" w14:textId="77777777" w:rsidTr="00CB0E2B">
        <w:trPr>
          <w:trHeight w:val="272"/>
        </w:trPr>
        <w:tc>
          <w:tcPr>
            <w:tcW w:w="846" w:type="dxa"/>
            <w:vMerge/>
            <w:vAlign w:val="center"/>
          </w:tcPr>
          <w:p w14:paraId="5C046915" w14:textId="77777777" w:rsidR="00F54AF0" w:rsidRPr="00FD7AE2" w:rsidRDefault="00F54AF0" w:rsidP="00CB0E2B">
            <w:pPr>
              <w:ind w:firstLineChars="0" w:firstLine="0"/>
              <w:jc w:val="center"/>
              <w:rPr>
                <w:b/>
                <w:bCs/>
              </w:rPr>
            </w:pPr>
          </w:p>
        </w:tc>
        <w:tc>
          <w:tcPr>
            <w:tcW w:w="2410" w:type="dxa"/>
            <w:vMerge/>
            <w:vAlign w:val="center"/>
          </w:tcPr>
          <w:p w14:paraId="3040249E"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CB0E2B">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CB0E2B">
            <w:pPr>
              <w:ind w:firstLineChars="0" w:firstLine="0"/>
            </w:pPr>
            <w:r>
              <w:t>30</w:t>
            </w:r>
            <w:r>
              <w:rPr>
                <w:rFonts w:hint="eastAsia"/>
              </w:rPr>
              <w:t>分鐘</w:t>
            </w:r>
          </w:p>
        </w:tc>
      </w:tr>
      <w:tr w:rsidR="00F54AF0" w14:paraId="356A21E1" w14:textId="77777777" w:rsidTr="00CB0E2B">
        <w:tc>
          <w:tcPr>
            <w:tcW w:w="846" w:type="dxa"/>
            <w:vMerge/>
            <w:vAlign w:val="center"/>
          </w:tcPr>
          <w:p w14:paraId="6BA00B8D" w14:textId="77777777" w:rsidR="00F54AF0" w:rsidRPr="00FD7AE2" w:rsidRDefault="00F54AF0" w:rsidP="00CB0E2B">
            <w:pPr>
              <w:ind w:firstLineChars="0" w:firstLine="0"/>
              <w:jc w:val="center"/>
              <w:rPr>
                <w:b/>
                <w:bCs/>
              </w:rPr>
            </w:pPr>
          </w:p>
        </w:tc>
        <w:tc>
          <w:tcPr>
            <w:tcW w:w="2410" w:type="dxa"/>
            <w:vMerge/>
            <w:vAlign w:val="center"/>
          </w:tcPr>
          <w:p w14:paraId="75E81DA6"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CB0E2B">
            <w:pPr>
              <w:ind w:firstLineChars="0" w:firstLine="0"/>
            </w:pPr>
            <w:r>
              <w:rPr>
                <w:rFonts w:hint="eastAsia"/>
              </w:rPr>
              <w:t>1</w:t>
            </w:r>
            <w:r>
              <w:t>5</w:t>
            </w:r>
            <w:r>
              <w:rPr>
                <w:rFonts w:hint="eastAsia"/>
              </w:rPr>
              <w:t>分鐘</w:t>
            </w:r>
          </w:p>
        </w:tc>
      </w:tr>
      <w:tr w:rsidR="00F54AF0" w14:paraId="750F0474" w14:textId="77777777" w:rsidTr="00CB0E2B">
        <w:tc>
          <w:tcPr>
            <w:tcW w:w="846" w:type="dxa"/>
            <w:vMerge/>
            <w:vAlign w:val="center"/>
          </w:tcPr>
          <w:p w14:paraId="43A28C54" w14:textId="77777777" w:rsidR="00F54AF0" w:rsidRPr="00FD7AE2" w:rsidRDefault="00F54AF0" w:rsidP="00CB0E2B">
            <w:pPr>
              <w:ind w:firstLineChars="0" w:firstLine="0"/>
              <w:jc w:val="center"/>
              <w:rPr>
                <w:b/>
                <w:bCs/>
              </w:rPr>
            </w:pPr>
          </w:p>
        </w:tc>
        <w:tc>
          <w:tcPr>
            <w:tcW w:w="2410" w:type="dxa"/>
            <w:vMerge/>
            <w:vAlign w:val="center"/>
          </w:tcPr>
          <w:p w14:paraId="4DEE5951"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CB0E2B">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CB0E2B">
            <w:pPr>
              <w:ind w:firstLineChars="0" w:firstLine="0"/>
            </w:pPr>
            <w:r>
              <w:rPr>
                <w:rFonts w:hint="eastAsia"/>
              </w:rPr>
              <w:t>2</w:t>
            </w:r>
            <w:r>
              <w:t>0</w:t>
            </w:r>
            <w:r>
              <w:rPr>
                <w:rFonts w:hint="eastAsia"/>
              </w:rPr>
              <w:t>分鐘</w:t>
            </w:r>
          </w:p>
        </w:tc>
      </w:tr>
      <w:tr w:rsidR="00F54AF0" w14:paraId="08C59C6D" w14:textId="77777777" w:rsidTr="00CB0E2B">
        <w:tc>
          <w:tcPr>
            <w:tcW w:w="846" w:type="dxa"/>
            <w:vMerge/>
            <w:tcBorders>
              <w:bottom w:val="single" w:sz="8" w:space="0" w:color="auto"/>
            </w:tcBorders>
            <w:vAlign w:val="center"/>
          </w:tcPr>
          <w:p w14:paraId="5C2ACCD3" w14:textId="77777777" w:rsidR="00F54AF0" w:rsidRPr="00FD7AE2" w:rsidRDefault="00F54AF0" w:rsidP="00CB0E2B">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CB0E2B">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CB0E2B">
            <w:pPr>
              <w:ind w:firstLineChars="0" w:firstLine="0"/>
            </w:pPr>
            <w:r>
              <w:t>15</w:t>
            </w:r>
            <w:r>
              <w:rPr>
                <w:rFonts w:hint="eastAsia"/>
              </w:rPr>
              <w:t>分鐘</w:t>
            </w:r>
          </w:p>
        </w:tc>
      </w:tr>
      <w:tr w:rsidR="00F54AF0" w14:paraId="11D758E4" w14:textId="77777777" w:rsidTr="00CB0E2B">
        <w:trPr>
          <w:trHeight w:val="272"/>
        </w:trPr>
        <w:tc>
          <w:tcPr>
            <w:tcW w:w="846" w:type="dxa"/>
            <w:vMerge w:val="restart"/>
            <w:tcBorders>
              <w:top w:val="single" w:sz="8" w:space="0" w:color="auto"/>
            </w:tcBorders>
            <w:vAlign w:val="center"/>
          </w:tcPr>
          <w:p w14:paraId="200EA724" w14:textId="77777777" w:rsidR="00F54AF0" w:rsidRPr="00FD7AE2" w:rsidRDefault="00F54AF0" w:rsidP="00CB0E2B">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CB0E2B">
            <w:pPr>
              <w:ind w:firstLineChars="0" w:firstLine="0"/>
            </w:pPr>
            <w:r>
              <w:rPr>
                <w:rFonts w:hint="eastAsia"/>
              </w:rPr>
              <w:t>激勵函數</w:t>
            </w:r>
          </w:p>
          <w:p w14:paraId="3613D021" w14:textId="77777777" w:rsidR="00F54AF0" w:rsidRDefault="00F54AF0" w:rsidP="00CB0E2B">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CB0E2B">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CB0E2B">
            <w:pPr>
              <w:ind w:firstLineChars="0" w:firstLine="0"/>
            </w:pPr>
            <w:r>
              <w:t>20</w:t>
            </w:r>
            <w:r>
              <w:rPr>
                <w:rFonts w:hint="eastAsia"/>
              </w:rPr>
              <w:t>分鐘</w:t>
            </w:r>
          </w:p>
        </w:tc>
      </w:tr>
      <w:tr w:rsidR="00F54AF0" w14:paraId="60959A69" w14:textId="77777777" w:rsidTr="00CB0E2B">
        <w:tc>
          <w:tcPr>
            <w:tcW w:w="846" w:type="dxa"/>
            <w:vMerge/>
            <w:vAlign w:val="center"/>
          </w:tcPr>
          <w:p w14:paraId="0D79DA94" w14:textId="77777777" w:rsidR="00F54AF0" w:rsidRPr="00FD7AE2" w:rsidRDefault="00F54AF0" w:rsidP="00CB0E2B">
            <w:pPr>
              <w:ind w:firstLineChars="0" w:firstLine="0"/>
              <w:jc w:val="center"/>
              <w:rPr>
                <w:b/>
                <w:bCs/>
              </w:rPr>
            </w:pPr>
          </w:p>
        </w:tc>
        <w:tc>
          <w:tcPr>
            <w:tcW w:w="2410" w:type="dxa"/>
            <w:vMerge/>
            <w:vAlign w:val="center"/>
          </w:tcPr>
          <w:p w14:paraId="16C318A4"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CB0E2B">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CB0E2B">
            <w:pPr>
              <w:ind w:firstLineChars="0" w:firstLine="0"/>
            </w:pPr>
            <w:r>
              <w:t>30</w:t>
            </w:r>
            <w:r>
              <w:rPr>
                <w:rFonts w:hint="eastAsia"/>
              </w:rPr>
              <w:t>分鐘</w:t>
            </w:r>
          </w:p>
        </w:tc>
      </w:tr>
      <w:tr w:rsidR="00F54AF0" w14:paraId="63A4CFDC" w14:textId="77777777" w:rsidTr="00CB0E2B">
        <w:tc>
          <w:tcPr>
            <w:tcW w:w="846" w:type="dxa"/>
            <w:vMerge/>
            <w:vAlign w:val="center"/>
          </w:tcPr>
          <w:p w14:paraId="665188E1" w14:textId="77777777" w:rsidR="00F54AF0" w:rsidRPr="00FD7AE2" w:rsidRDefault="00F54AF0" w:rsidP="00CB0E2B">
            <w:pPr>
              <w:ind w:firstLineChars="0" w:firstLine="0"/>
              <w:jc w:val="center"/>
              <w:rPr>
                <w:b/>
                <w:bCs/>
              </w:rPr>
            </w:pPr>
          </w:p>
        </w:tc>
        <w:tc>
          <w:tcPr>
            <w:tcW w:w="2410" w:type="dxa"/>
            <w:vMerge/>
            <w:vAlign w:val="center"/>
          </w:tcPr>
          <w:p w14:paraId="60FD1EAA"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CB0E2B">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CB0E2B">
            <w:pPr>
              <w:ind w:firstLineChars="0" w:firstLine="0"/>
            </w:pPr>
            <w:r>
              <w:rPr>
                <w:rFonts w:hint="eastAsia"/>
              </w:rPr>
              <w:t>1</w:t>
            </w:r>
            <w:r>
              <w:t>5</w:t>
            </w:r>
            <w:r>
              <w:rPr>
                <w:rFonts w:hint="eastAsia"/>
              </w:rPr>
              <w:t>分鐘</w:t>
            </w:r>
          </w:p>
        </w:tc>
      </w:tr>
      <w:tr w:rsidR="00F54AF0" w14:paraId="2BCCF06E" w14:textId="77777777" w:rsidTr="00CB0E2B">
        <w:tc>
          <w:tcPr>
            <w:tcW w:w="846" w:type="dxa"/>
            <w:vMerge/>
            <w:vAlign w:val="center"/>
          </w:tcPr>
          <w:p w14:paraId="44C70C2E" w14:textId="77777777" w:rsidR="00F54AF0" w:rsidRPr="00FD7AE2" w:rsidRDefault="00F54AF0" w:rsidP="00CB0E2B">
            <w:pPr>
              <w:ind w:firstLineChars="0" w:firstLine="0"/>
              <w:jc w:val="center"/>
              <w:rPr>
                <w:b/>
                <w:bCs/>
              </w:rPr>
            </w:pPr>
          </w:p>
        </w:tc>
        <w:tc>
          <w:tcPr>
            <w:tcW w:w="2410" w:type="dxa"/>
            <w:vMerge/>
            <w:vAlign w:val="center"/>
          </w:tcPr>
          <w:p w14:paraId="232B11B6"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CB0E2B">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CB0E2B">
            <w:pPr>
              <w:ind w:firstLineChars="0" w:firstLine="0"/>
            </w:pPr>
            <w:r>
              <w:rPr>
                <w:rFonts w:hint="eastAsia"/>
              </w:rPr>
              <w:t>2</w:t>
            </w:r>
            <w:r>
              <w:t>0</w:t>
            </w:r>
            <w:r>
              <w:rPr>
                <w:rFonts w:hint="eastAsia"/>
              </w:rPr>
              <w:t>分鐘</w:t>
            </w:r>
          </w:p>
        </w:tc>
      </w:tr>
      <w:tr w:rsidR="00F54AF0" w14:paraId="6F25CF06" w14:textId="77777777" w:rsidTr="00CB0E2B">
        <w:tc>
          <w:tcPr>
            <w:tcW w:w="846" w:type="dxa"/>
            <w:vMerge/>
            <w:tcBorders>
              <w:bottom w:val="single" w:sz="8" w:space="0" w:color="auto"/>
            </w:tcBorders>
            <w:vAlign w:val="center"/>
          </w:tcPr>
          <w:p w14:paraId="70307145" w14:textId="77777777" w:rsidR="00F54AF0" w:rsidRPr="00FD7AE2" w:rsidRDefault="00F54AF0" w:rsidP="00CB0E2B">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CB0E2B">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CB0E2B">
            <w:pPr>
              <w:ind w:firstLineChars="0" w:firstLine="0"/>
            </w:pPr>
            <w:r>
              <w:t>15</w:t>
            </w:r>
            <w:r>
              <w:rPr>
                <w:rFonts w:hint="eastAsia"/>
              </w:rPr>
              <w:t>分鐘</w:t>
            </w:r>
          </w:p>
        </w:tc>
      </w:tr>
      <w:tr w:rsidR="00F54AF0" w14:paraId="2DB84F83" w14:textId="77777777" w:rsidTr="00CB0E2B">
        <w:tc>
          <w:tcPr>
            <w:tcW w:w="846" w:type="dxa"/>
            <w:vMerge w:val="restart"/>
            <w:tcBorders>
              <w:top w:val="single" w:sz="8" w:space="0" w:color="auto"/>
            </w:tcBorders>
            <w:vAlign w:val="center"/>
          </w:tcPr>
          <w:p w14:paraId="18840EBF" w14:textId="77777777" w:rsidR="00F54AF0" w:rsidRPr="00FD7AE2" w:rsidRDefault="00F54AF0" w:rsidP="00CB0E2B">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CB0E2B">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CB0E2B">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CB0E2B">
            <w:pPr>
              <w:ind w:firstLineChars="0" w:firstLine="0"/>
            </w:pPr>
            <w:r>
              <w:t>20</w:t>
            </w:r>
            <w:r>
              <w:rPr>
                <w:rFonts w:hint="eastAsia"/>
              </w:rPr>
              <w:t>分鐘</w:t>
            </w:r>
          </w:p>
        </w:tc>
      </w:tr>
      <w:tr w:rsidR="00F54AF0" w14:paraId="3CD863D1" w14:textId="77777777" w:rsidTr="00CB0E2B">
        <w:tc>
          <w:tcPr>
            <w:tcW w:w="846" w:type="dxa"/>
            <w:vMerge/>
          </w:tcPr>
          <w:p w14:paraId="12CF2764" w14:textId="77777777" w:rsidR="00F54AF0" w:rsidRDefault="00F54AF0" w:rsidP="00CB0E2B">
            <w:pPr>
              <w:ind w:firstLineChars="0" w:firstLine="0"/>
            </w:pPr>
          </w:p>
        </w:tc>
        <w:tc>
          <w:tcPr>
            <w:tcW w:w="2410" w:type="dxa"/>
            <w:vMerge/>
            <w:vAlign w:val="center"/>
          </w:tcPr>
          <w:p w14:paraId="3026CFCA"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CB0E2B">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CB0E2B">
            <w:pPr>
              <w:ind w:firstLineChars="0" w:firstLine="0"/>
            </w:pPr>
            <w:r>
              <w:t>40</w:t>
            </w:r>
            <w:r>
              <w:rPr>
                <w:rFonts w:hint="eastAsia"/>
              </w:rPr>
              <w:t>分鐘</w:t>
            </w:r>
          </w:p>
        </w:tc>
      </w:tr>
      <w:tr w:rsidR="00F54AF0" w14:paraId="0563FB72" w14:textId="77777777" w:rsidTr="00CB0E2B">
        <w:tc>
          <w:tcPr>
            <w:tcW w:w="846" w:type="dxa"/>
            <w:vMerge/>
          </w:tcPr>
          <w:p w14:paraId="547A27A2" w14:textId="77777777" w:rsidR="00F54AF0" w:rsidRDefault="00F54AF0" w:rsidP="00CB0E2B">
            <w:pPr>
              <w:ind w:firstLineChars="0" w:firstLine="0"/>
            </w:pPr>
          </w:p>
        </w:tc>
        <w:tc>
          <w:tcPr>
            <w:tcW w:w="2410" w:type="dxa"/>
            <w:vMerge/>
            <w:vAlign w:val="center"/>
          </w:tcPr>
          <w:p w14:paraId="6D4F6277" w14:textId="77777777" w:rsidR="00F54AF0" w:rsidRDefault="00F54AF0" w:rsidP="00CB0E2B">
            <w:pPr>
              <w:ind w:firstLineChars="0" w:firstLine="0"/>
            </w:pPr>
          </w:p>
        </w:tc>
        <w:tc>
          <w:tcPr>
            <w:tcW w:w="3220" w:type="dxa"/>
            <w:tcBorders>
              <w:top w:val="single" w:sz="8" w:space="0" w:color="auto"/>
            </w:tcBorders>
            <w:vAlign w:val="center"/>
          </w:tcPr>
          <w:p w14:paraId="19816FA9" w14:textId="77777777" w:rsidR="00F54AF0" w:rsidRDefault="00F54AF0" w:rsidP="00CB0E2B">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CB0E2B">
            <w:pPr>
              <w:ind w:firstLineChars="0" w:firstLine="0"/>
            </w:pPr>
            <w:r>
              <w:rPr>
                <w:rFonts w:hint="eastAsia"/>
              </w:rPr>
              <w:t>2</w:t>
            </w:r>
            <w:r>
              <w:t>0</w:t>
            </w:r>
            <w:r>
              <w:rPr>
                <w:rFonts w:hint="eastAsia"/>
              </w:rPr>
              <w:t>分鐘</w:t>
            </w:r>
          </w:p>
        </w:tc>
      </w:tr>
      <w:tr w:rsidR="00F54AF0" w14:paraId="38CA1997" w14:textId="77777777" w:rsidTr="00CB0E2B">
        <w:tc>
          <w:tcPr>
            <w:tcW w:w="846" w:type="dxa"/>
            <w:vMerge/>
            <w:tcBorders>
              <w:bottom w:val="single" w:sz="12" w:space="0" w:color="auto"/>
            </w:tcBorders>
          </w:tcPr>
          <w:p w14:paraId="67B1E528" w14:textId="77777777" w:rsidR="00F54AF0" w:rsidRDefault="00F54AF0" w:rsidP="00CB0E2B">
            <w:pPr>
              <w:ind w:firstLineChars="0" w:firstLine="0"/>
            </w:pPr>
          </w:p>
        </w:tc>
        <w:tc>
          <w:tcPr>
            <w:tcW w:w="2410" w:type="dxa"/>
            <w:vMerge/>
            <w:tcBorders>
              <w:bottom w:val="single" w:sz="12" w:space="0" w:color="auto"/>
            </w:tcBorders>
            <w:vAlign w:val="center"/>
          </w:tcPr>
          <w:p w14:paraId="2EB117D5" w14:textId="77777777" w:rsidR="00F54AF0" w:rsidRDefault="00F54AF0" w:rsidP="00CB0E2B">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CB0E2B">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CB0E2B">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227" w:name="_Toc110351566"/>
      <w:r>
        <w:rPr>
          <w:rFonts w:hint="eastAsia"/>
        </w:rPr>
        <w:lastRenderedPageBreak/>
        <w:t>研究工具</w:t>
      </w:r>
      <w:bookmarkEnd w:id="227"/>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22916871" w:rsidR="000E6939" w:rsidRDefault="000E6939" w:rsidP="006D387D">
      <w:pPr>
        <w:ind w:firstLine="480"/>
      </w:pPr>
      <w:r>
        <w:rPr>
          <w:rFonts w:hint="eastAsia"/>
        </w:rPr>
        <w:t>教學投影片主要用於「老師講解」之</w:t>
      </w:r>
      <w:r w:rsidR="001A0C15">
        <w:rPr>
          <w:rFonts w:hint="eastAsia"/>
        </w:rPr>
        <w:t>教學</w:t>
      </w:r>
      <w:r>
        <w:rPr>
          <w:rFonts w:hint="eastAsia"/>
        </w:rPr>
        <w:t>活動中，輔助教師講解</w:t>
      </w:r>
      <w:r w:rsidR="00FA0F1C">
        <w:rPr>
          <w:rFonts w:hint="eastAsia"/>
        </w:rPr>
        <w:t>課程</w:t>
      </w:r>
      <w:r>
        <w:rPr>
          <w:rFonts w:hint="eastAsia"/>
        </w:rPr>
        <w:t>單元相關概念，也協助學生初步認識每個單元的概念，教學投影片也可以供學生在課後參閱。</w:t>
      </w:r>
      <w:r w:rsidR="008B5D5A">
        <w:rPr>
          <w:rFonts w:hint="eastAsia"/>
        </w:rPr>
        <w:t>而類神經網路概念學習單提供學生在初步了解一個</w:t>
      </w:r>
      <w:r w:rsidR="00FA0F1C">
        <w:rPr>
          <w:rFonts w:hint="eastAsia"/>
        </w:rPr>
        <w:t>課程</w:t>
      </w:r>
      <w:r w:rsidR="008B5D5A">
        <w:rPr>
          <w:rFonts w:hint="eastAsia"/>
        </w:rPr>
        <w:t>單元後，透過學習單上的問題更深入思考相關知識內容，實驗組學生在「模擬平台之操作」之</w:t>
      </w:r>
      <w:r w:rsidR="001A0C15">
        <w:rPr>
          <w:rFonts w:hint="eastAsia"/>
        </w:rPr>
        <w:t>教學</w:t>
      </w:r>
      <w:r w:rsidR="008B5D5A">
        <w:rPr>
          <w:rFonts w:hint="eastAsia"/>
        </w:rPr>
        <w:t>活動中，一邊操作平台一邊填寫學習單上的問題，學生填寫之答案，也能夠供教師檢視學生在每個單元的學習狀況，</w:t>
      </w:r>
      <w:r w:rsidR="00476FD0">
        <w:rPr>
          <w:rFonts w:hint="eastAsia"/>
        </w:rPr>
        <w:t>適時釐清學生不清楚的</w:t>
      </w:r>
      <w:r w:rsidR="00FA0F1C">
        <w:rPr>
          <w:rFonts w:hint="eastAsia"/>
        </w:rPr>
        <w:t>課程</w:t>
      </w:r>
      <w:r w:rsidR="00476FD0">
        <w:rPr>
          <w:rFonts w:hint="eastAsia"/>
        </w:rPr>
        <w:t>內容，控制組學生雖然沒有機會使用模擬平台，但本研究也設計另一版本之學習單供控制組使用，使控制組學生也有機會深入思考</w:t>
      </w:r>
      <w:r w:rsidR="00FA0F1C">
        <w:rPr>
          <w:rFonts w:hint="eastAsia"/>
        </w:rPr>
        <w:t>課程</w:t>
      </w:r>
      <w:r w:rsidR="00476FD0">
        <w:rPr>
          <w:rFonts w:hint="eastAsia"/>
        </w:rPr>
        <w:t>內容，也使教師有機會檢視學習狀況</w:t>
      </w:r>
      <w:r w:rsidR="000B2FFF">
        <w:rPr>
          <w:rFonts w:hint="eastAsia"/>
        </w:rPr>
        <w:t>。兩組學生使用之學習單詳細內容呈現於附錄一。</w:t>
      </w:r>
    </w:p>
    <w:p w14:paraId="58D030E3" w14:textId="5543EE12" w:rsidR="003F100C" w:rsidRDefault="00093449" w:rsidP="003F100C">
      <w:pPr>
        <w:ind w:firstLine="480"/>
      </w:pPr>
      <w:r>
        <w:rPr>
          <w:rFonts w:hint="eastAsia"/>
        </w:rPr>
        <w:t>程式設計學習單主要用於「程式實作」之</w:t>
      </w:r>
      <w:r w:rsidR="001A0C15">
        <w:rPr>
          <w:rFonts w:hint="eastAsia"/>
        </w:rPr>
        <w:t>教學</w:t>
      </w:r>
      <w:r>
        <w:rPr>
          <w:rFonts w:hint="eastAsia"/>
        </w:rPr>
        <w:t>活動中，</w:t>
      </w:r>
      <w:r w:rsidR="003F100C">
        <w:rPr>
          <w:rFonts w:hint="eastAsia"/>
        </w:rPr>
        <w:t>此學習單中呈現類神經網路相關的程式設計題目，讓實驗組學生在經歷「老師講解」、「模擬平台之操作」之</w:t>
      </w:r>
      <w:r w:rsidR="001A0C15">
        <w:rPr>
          <w:rFonts w:hint="eastAsia"/>
        </w:rPr>
        <w:t>教學</w:t>
      </w:r>
      <w:r w:rsidR="003F100C">
        <w:rPr>
          <w:rFonts w:hint="eastAsia"/>
        </w:rPr>
        <w:t>活動後，有機會運用程式語言實作類神經網路相關概念，而控制組學生則是在「老師講解」之</w:t>
      </w:r>
      <w:r w:rsidR="001A0C15">
        <w:rPr>
          <w:rFonts w:hint="eastAsia"/>
        </w:rPr>
        <w:t>教學</w:t>
      </w:r>
      <w:r w:rsidR="003F100C">
        <w:rPr>
          <w:rFonts w:hint="eastAsia"/>
        </w:rPr>
        <w:t>活動並完成概念學習單後，進入「程式實作」之</w:t>
      </w:r>
      <w:r w:rsidR="001A0C15">
        <w:rPr>
          <w:rFonts w:hint="eastAsia"/>
        </w:rPr>
        <w:t>教學</w:t>
      </w:r>
      <w:r w:rsidR="003F100C">
        <w:rPr>
          <w:rFonts w:hint="eastAsia"/>
        </w:rPr>
        <w:t>活動，兩組學生使用程式設計學習單皆相同，而教師也能夠透過程式設計學習單檢視學生的學習狀況，或是在引導學生實作程式的過程中，</w:t>
      </w:r>
      <w:r w:rsidR="001D6F52">
        <w:rPr>
          <w:rFonts w:hint="eastAsia"/>
        </w:rPr>
        <w:t>再次協助學生熟悉或釐清</w:t>
      </w:r>
      <w:r w:rsidR="00FA0F1C">
        <w:rPr>
          <w:rFonts w:hint="eastAsia"/>
        </w:rPr>
        <w:t>課程</w:t>
      </w:r>
      <w:r w:rsidR="001D6F52">
        <w:rPr>
          <w:rFonts w:hint="eastAsia"/>
        </w:rPr>
        <w:t>內容。學生使用之程式設計學習單詳細內容呈現於附錄二。</w:t>
      </w:r>
    </w:p>
    <w:p w14:paraId="5F4412CD" w14:textId="3FD0E492"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w:t>
      </w:r>
      <w:r w:rsidR="001A0C15">
        <w:rPr>
          <w:rFonts w:hint="eastAsia"/>
        </w:rPr>
        <w:t>教學</w:t>
      </w:r>
      <w:r w:rsidR="007E1116">
        <w:rPr>
          <w:rFonts w:hint="eastAsia"/>
        </w:rPr>
        <w:t>活動中說明過的</w:t>
      </w:r>
      <w:r w:rsidR="00FA0F1C">
        <w:rPr>
          <w:rFonts w:hint="eastAsia"/>
        </w:rPr>
        <w:t>課程</w:t>
      </w:r>
      <w:r w:rsidR="00BA7E59">
        <w:rPr>
          <w:rFonts w:hint="eastAsia"/>
        </w:rPr>
        <w:t>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389AE669" w14:textId="49C5874F" w:rsidR="00C65402" w:rsidRDefault="0029649C" w:rsidP="00086D06">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4F455F71"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w:t>
      </w:r>
      <w:r w:rsidR="00C45FCF">
        <w:rPr>
          <w:rFonts w:hint="eastAsia"/>
        </w:rPr>
        <w:t>視覺化模擬輔助教學</w:t>
      </w:r>
      <w:r w:rsidR="000A2E19">
        <w:rPr>
          <w:rFonts w:hint="eastAsia"/>
        </w:rPr>
        <w:t>策略</w:t>
      </w:r>
      <w:r w:rsidR="00C45FCF">
        <w:rPr>
          <w:rFonts w:hint="eastAsia"/>
        </w:rPr>
        <w:t>之</w:t>
      </w:r>
      <w:r w:rsidR="000A2E19">
        <w:rPr>
          <w:rFonts w:hint="eastAsia"/>
        </w:rPr>
        <w:t>感受，實驗組學生另有</w:t>
      </w:r>
      <w:r>
        <w:rPr>
          <w:rFonts w:hint="eastAsia"/>
        </w:rPr>
        <w:t>「</w:t>
      </w:r>
      <w:r w:rsidR="00C45FCF">
        <w:rPr>
          <w:rFonts w:hint="eastAsia"/>
        </w:rPr>
        <w:t>視覺化模擬輔助教學</w:t>
      </w:r>
      <w:r w:rsidR="000A2E19" w:rsidRPr="000A2E19">
        <w:rPr>
          <w:rFonts w:hint="eastAsia"/>
        </w:rPr>
        <w:t>策略</w:t>
      </w:r>
      <w:r w:rsidR="000A2E19">
        <w:rPr>
          <w:rFonts w:hint="eastAsia"/>
        </w:rPr>
        <w:t>『</w:t>
      </w:r>
      <w:r w:rsidR="000A2E19" w:rsidRPr="000A2E19">
        <w:rPr>
          <w:rFonts w:hint="eastAsia"/>
        </w:rPr>
        <w:t>概念理解</w:t>
      </w:r>
      <w:r w:rsidR="000A2E19">
        <w:rPr>
          <w:rFonts w:hint="eastAsia"/>
        </w:rPr>
        <w:t>』</w:t>
      </w:r>
      <w:r w:rsidR="00FA0F1C">
        <w:rPr>
          <w:rFonts w:hint="eastAsia"/>
        </w:rPr>
        <w:t>之</w:t>
      </w:r>
      <w:r w:rsidR="000A2E19" w:rsidRPr="000A2E19">
        <w:rPr>
          <w:rFonts w:hint="eastAsia"/>
        </w:rPr>
        <w:t>感受</w:t>
      </w:r>
      <w:r>
        <w:rPr>
          <w:rFonts w:hint="eastAsia"/>
        </w:rPr>
        <w:t>」面向</w:t>
      </w:r>
      <w:r w:rsidR="000A2E19">
        <w:rPr>
          <w:rFonts w:hint="eastAsia"/>
        </w:rPr>
        <w:t>、「</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反思』</w:t>
      </w:r>
      <w:r w:rsidR="00FA0F1C">
        <w:rPr>
          <w:rFonts w:hint="eastAsia"/>
        </w:rPr>
        <w:t>之</w:t>
      </w:r>
      <w:r w:rsidR="000A2E19" w:rsidRPr="000A2E19">
        <w:rPr>
          <w:rFonts w:hint="eastAsia"/>
        </w:rPr>
        <w:t>感受</w:t>
      </w:r>
      <w:r w:rsidR="000A2E19">
        <w:rPr>
          <w:rFonts w:hint="eastAsia"/>
        </w:rPr>
        <w:t>」面向、「</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應用』</w:t>
      </w:r>
      <w:r w:rsidR="00FA0F1C">
        <w:rPr>
          <w:rFonts w:hint="eastAsia"/>
        </w:rPr>
        <w:t>之</w:t>
      </w:r>
      <w:r w:rsidR="000A2E19" w:rsidRPr="000A2E19">
        <w:rPr>
          <w:rFonts w:hint="eastAsia"/>
        </w:rPr>
        <w:t>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FA0F1C">
        <w:rPr>
          <w:rFonts w:hint="eastAsia"/>
        </w:rPr>
        <w:t>之</w:t>
      </w:r>
      <w:r w:rsidR="000A2E19" w:rsidRPr="000A2E19">
        <w:rPr>
          <w:rFonts w:hint="eastAsia"/>
        </w:rPr>
        <w:t>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感受</w:t>
      </w:r>
      <w:r w:rsidR="00B77192">
        <w:rPr>
          <w:rFonts w:hint="eastAsia"/>
        </w:rPr>
        <w:t>」，其目的在於觀察實驗組與控制組學生在「老師講解」、「程式實作」之</w:t>
      </w:r>
      <w:r w:rsidR="001A0C15">
        <w:rPr>
          <w:rFonts w:hint="eastAsia"/>
        </w:rPr>
        <w:t>教學</w:t>
      </w:r>
      <w:r w:rsidR="00B77192">
        <w:rPr>
          <w:rFonts w:hint="eastAsia"/>
        </w:rPr>
        <w:t>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33570D6C" w14:textId="39E4AC1B" w:rsidR="002C64EC" w:rsidRPr="002C64EC" w:rsidRDefault="00881939" w:rsidP="00086D06">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6B4FAAE2" w14:textId="60580598" w:rsidR="002C64EC" w:rsidRDefault="002C64EC" w:rsidP="002C64EC">
      <w:pPr>
        <w:pStyle w:val="af"/>
        <w:keepNext/>
        <w:ind w:firstLine="400"/>
        <w:jc w:val="center"/>
      </w:pPr>
      <w:bookmarkStart w:id="228" w:name="_Toc111209847"/>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7368D3">
        <w:rPr>
          <w:noProof/>
        </w:rPr>
        <w:t>7</w:t>
      </w:r>
      <w:r>
        <w:fldChar w:fldCharType="end"/>
      </w:r>
      <w:r w:rsidRPr="00035E0B">
        <w:rPr>
          <w:rFonts w:hint="eastAsia"/>
        </w:rPr>
        <w:t>半結構式訪談控制組與實驗組之題目</w:t>
      </w:r>
      <w:bookmarkEnd w:id="228"/>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650D1CC" w:rsidR="002C64EC" w:rsidRPr="00BF7EC2" w:rsidRDefault="002C64EC" w:rsidP="002C64EC">
            <w:pPr>
              <w:ind w:firstLineChars="0" w:firstLine="0"/>
            </w:pPr>
            <w:r w:rsidRPr="00BF7EC2">
              <w:rPr>
                <w:rFonts w:hint="eastAsia"/>
              </w:rPr>
              <w:t>經過課程後，你是否對人工智慧有更多認識？能否簡述你在課</w:t>
            </w:r>
            <w:r w:rsidR="001541FF">
              <w:rPr>
                <w:rFonts w:hint="eastAsia"/>
              </w:rPr>
              <w:t>程</w:t>
            </w:r>
            <w:r w:rsidRPr="00BF7EC2">
              <w:rPr>
                <w:rFonts w:hint="eastAsia"/>
              </w:rPr>
              <w:t>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167DF9A6" w:rsidR="002C64EC" w:rsidRPr="00BF7EC2" w:rsidRDefault="002C64EC" w:rsidP="002C64EC">
            <w:pPr>
              <w:ind w:firstLineChars="0" w:firstLine="0"/>
            </w:pPr>
            <w:r w:rsidRPr="00BF7EC2">
              <w:rPr>
                <w:rFonts w:hint="eastAsia"/>
              </w:rPr>
              <w:t>在課程中，主要有三個</w:t>
            </w:r>
            <w:r w:rsidR="001A0C15">
              <w:rPr>
                <w:rFonts w:hint="eastAsia"/>
              </w:rPr>
              <w:t>教學</w:t>
            </w:r>
            <w:r w:rsidRPr="00BF7EC2">
              <w:rPr>
                <w:rFonts w:hint="eastAsia"/>
              </w:rPr>
              <w:t>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3CE1A524" w:rsidR="002C64EC" w:rsidRPr="00BF7EC2" w:rsidRDefault="002C64EC" w:rsidP="002C64EC">
            <w:pPr>
              <w:ind w:firstLineChars="0" w:firstLine="0"/>
            </w:pPr>
            <w:r w:rsidRPr="00BF7EC2">
              <w:rPr>
                <w:rFonts w:hint="eastAsia"/>
              </w:rPr>
              <w:t>在課程中，主要有兩個</w:t>
            </w:r>
            <w:r w:rsidR="001A0C15">
              <w:rPr>
                <w:rFonts w:hint="eastAsia"/>
              </w:rPr>
              <w:t>教學</w:t>
            </w:r>
            <w:r w:rsidRPr="00BF7EC2">
              <w:rPr>
                <w:rFonts w:hint="eastAsia"/>
              </w:rPr>
              <w:t>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229" w:name="_Toc110351567"/>
      <w:bookmarkEnd w:id="221"/>
      <w:r w:rsidRPr="0081442B">
        <w:rPr>
          <w:rFonts w:hint="eastAsia"/>
        </w:rPr>
        <w:lastRenderedPageBreak/>
        <w:t>資料蒐集與分析</w:t>
      </w:r>
      <w:bookmarkEnd w:id="229"/>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14AB4973" w:rsidR="00EB5DCB" w:rsidRDefault="00EB5DCB" w:rsidP="00EB5DCB">
      <w:pPr>
        <w:ind w:firstLine="480"/>
        <w:rPr>
          <w:rFonts w:cs="Times New Roman"/>
        </w:rPr>
      </w:pPr>
    </w:p>
    <w:p w14:paraId="0A2D78C1" w14:textId="77777777" w:rsidR="00086D06" w:rsidRPr="003B0701" w:rsidRDefault="00086D06"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lastRenderedPageBreak/>
        <w:t>質性資料</w:t>
      </w:r>
      <w:r w:rsidRPr="0007720B">
        <w:rPr>
          <w:rFonts w:cs="Times New Roman"/>
          <w:b/>
        </w:rPr>
        <w:t xml:space="preserve"> </w:t>
      </w:r>
    </w:p>
    <w:p w14:paraId="259F1CDC" w14:textId="27E4947B"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w:t>
      </w:r>
      <w:r w:rsidR="001541FF">
        <w:rPr>
          <w:rFonts w:cs="Times New Roman" w:hint="eastAsia"/>
        </w:rPr>
        <w:t>對</w:t>
      </w:r>
      <w:r w:rsidR="00C45FCF">
        <w:rPr>
          <w:rFonts w:hint="eastAsia"/>
        </w:rPr>
        <w:t>視覺化模擬輔助教學</w:t>
      </w:r>
      <w:r w:rsidR="00C45FCF">
        <w:rPr>
          <w:rFonts w:cs="Times New Roman" w:hint="eastAsia"/>
        </w:rPr>
        <w:t>之</w:t>
      </w:r>
      <w:r w:rsidR="005F2D2A">
        <w:rPr>
          <w:rFonts w:cs="Times New Roman" w:hint="eastAsia"/>
        </w:rPr>
        <w:t>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27F5FF92" w:rsidR="00666132" w:rsidRDefault="00666132" w:rsidP="00666132">
      <w:pPr>
        <w:ind w:firstLine="480"/>
        <w:rPr>
          <w:rFonts w:cs="Times New Roman"/>
        </w:rPr>
      </w:pPr>
    </w:p>
    <w:p w14:paraId="235A3BDD" w14:textId="77777777" w:rsidR="00086D06" w:rsidRDefault="00086D06" w:rsidP="00666132">
      <w:pPr>
        <w:ind w:firstLine="480"/>
        <w:rPr>
          <w:rFonts w:cs="Times New Roman"/>
        </w:rPr>
      </w:pPr>
    </w:p>
    <w:p w14:paraId="2ADD7481" w14:textId="3D384FE1" w:rsidR="00666132" w:rsidRPr="00666132" w:rsidRDefault="00666132" w:rsidP="00666132">
      <w:pPr>
        <w:ind w:firstLine="480"/>
        <w:rPr>
          <w:rFonts w:cs="Times New Roman"/>
        </w:rPr>
      </w:pPr>
      <w:r>
        <w:rPr>
          <w:b/>
        </w:rPr>
        <w:lastRenderedPageBreak/>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1CFC4AD8" w:rsidR="00666132" w:rsidRPr="00666132" w:rsidRDefault="00666132" w:rsidP="00666132">
      <w:pPr>
        <w:ind w:firstLine="480"/>
        <w:rPr>
          <w:b/>
          <w:bCs/>
        </w:rPr>
      </w:pPr>
      <w:r w:rsidRPr="00666132">
        <w:rPr>
          <w:rFonts w:hint="eastAsia"/>
          <w:b/>
          <w:bCs/>
        </w:rPr>
        <w:t>3</w:t>
      </w:r>
      <w:r w:rsidRPr="00666132">
        <w:rPr>
          <w:b/>
          <w:bCs/>
        </w:rPr>
        <w:t xml:space="preserve">. </w:t>
      </w:r>
      <w:r w:rsidR="001541FF">
        <w:rPr>
          <w:rFonts w:hint="eastAsia"/>
          <w:b/>
          <w:bCs/>
        </w:rPr>
        <w:t>學生對</w:t>
      </w:r>
      <w:r w:rsidR="001803AA">
        <w:rPr>
          <w:rFonts w:hint="eastAsia"/>
          <w:b/>
          <w:bCs/>
        </w:rPr>
        <w:t>視覺化</w:t>
      </w:r>
      <w:r w:rsidRPr="00666132">
        <w:rPr>
          <w:rFonts w:hint="eastAsia"/>
          <w:b/>
          <w:bCs/>
        </w:rPr>
        <w:t>模擬</w:t>
      </w:r>
      <w:r w:rsidR="001803AA">
        <w:rPr>
          <w:rFonts w:hint="eastAsia"/>
          <w:b/>
          <w:bCs/>
        </w:rPr>
        <w:t>輔助</w:t>
      </w:r>
      <w:r w:rsidRPr="00666132">
        <w:rPr>
          <w:rFonts w:hint="eastAsia"/>
          <w:b/>
          <w:bCs/>
        </w:rPr>
        <w:t>教學</w:t>
      </w:r>
      <w:r w:rsidR="00A73E99">
        <w:rPr>
          <w:rFonts w:hint="eastAsia"/>
          <w:b/>
          <w:bCs/>
        </w:rPr>
        <w:t>之</w:t>
      </w:r>
      <w:r w:rsidRPr="00666132">
        <w:rPr>
          <w:rFonts w:hint="eastAsia"/>
          <w:b/>
          <w:bCs/>
        </w:rPr>
        <w:t>感受</w:t>
      </w:r>
    </w:p>
    <w:p w14:paraId="691CCE8F" w14:textId="53DBFCF9" w:rsidR="00666132" w:rsidRPr="00F626CC" w:rsidRDefault="00666132" w:rsidP="00666132">
      <w:pPr>
        <w:ind w:firstLineChars="0" w:firstLine="0"/>
      </w:pPr>
      <w:r>
        <w:rPr>
          <w:rFonts w:hint="eastAsia"/>
        </w:rPr>
        <w:t xml:space="preserve">　　</w:t>
      </w:r>
      <w:r w:rsidR="00DC2AE1">
        <w:rPr>
          <w:rFonts w:hint="eastAsia"/>
        </w:rPr>
        <w:t>本研究為了解學生對視覺化模擬輔助教學之感受，於態度問卷中設計四個面向進行探討，包含「</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理解</w:t>
      </w:r>
      <w:r w:rsidR="00DC2AE1">
        <w:rPr>
          <w:rFonts w:hint="eastAsia"/>
        </w:rPr>
        <w:t>』</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反思』</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應用』</w:t>
      </w:r>
      <w:r w:rsidR="001541FF">
        <w:rPr>
          <w:rFonts w:hint="eastAsia"/>
        </w:rPr>
        <w:t>之</w:t>
      </w:r>
      <w:r w:rsidR="00DC2AE1" w:rsidRPr="000A2E19">
        <w:rPr>
          <w:rFonts w:hint="eastAsia"/>
        </w:rPr>
        <w:t>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1541FF">
        <w:rPr>
          <w:rFonts w:hint="eastAsia"/>
        </w:rPr>
        <w:t>之</w:t>
      </w:r>
      <w:r w:rsidR="00DC2AE1" w:rsidRPr="000A2E19">
        <w:rPr>
          <w:rFonts w:hint="eastAsia"/>
        </w:rPr>
        <w:t>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230" w:name="_Toc110351568"/>
      <w:r w:rsidRPr="008F0A7D">
        <w:rPr>
          <w:rFonts w:hint="eastAsia"/>
        </w:rPr>
        <w:lastRenderedPageBreak/>
        <w:t>分析結果與討論</w:t>
      </w:r>
      <w:bookmarkEnd w:id="230"/>
    </w:p>
    <w:p w14:paraId="19494FD7" w14:textId="3706A5D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C45FCF">
        <w:rPr>
          <w:rFonts w:hint="eastAsia"/>
        </w:rPr>
        <w:t>視覺化模擬輔助教學</w:t>
      </w:r>
      <w:r w:rsidR="00993AE4">
        <w:rPr>
          <w:rFonts w:hint="eastAsia"/>
        </w:rPr>
        <w:t>策略之感受</w:t>
      </w:r>
      <w:r w:rsidR="001F7F87">
        <w:rPr>
          <w:rFonts w:hint="eastAsia"/>
        </w:rPr>
        <w:t>；第四節為講述式教學之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231" w:name="_Toc110351569"/>
      <w:r>
        <w:rPr>
          <w:rFonts w:hint="eastAsia"/>
        </w:rPr>
        <w:t>對人工智慧學習成就之影響</w:t>
      </w:r>
      <w:bookmarkEnd w:id="231"/>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367BB6F2"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w:t>
      </w:r>
      <w:r w:rsidR="00A0019D">
        <w:rPr>
          <w:rFonts w:hint="eastAsia"/>
        </w:rPr>
        <w:lastRenderedPageBreak/>
        <w:t>數分析之同質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4B65DAA1" w:rsidR="00E20927" w:rsidRDefault="00E20927" w:rsidP="00E20927">
      <w:pPr>
        <w:pStyle w:val="af"/>
        <w:keepNext/>
        <w:ind w:firstLine="400"/>
        <w:jc w:val="center"/>
      </w:pPr>
      <w:bookmarkStart w:id="232" w:name="_Toc11120987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w:t>
      </w:r>
      <w:r>
        <w:fldChar w:fldCharType="end"/>
      </w:r>
      <w:r>
        <w:rPr>
          <w:rFonts w:hint="eastAsia"/>
        </w:rPr>
        <w:t>人工智慧概念</w:t>
      </w:r>
      <w:r w:rsidRPr="00643416">
        <w:rPr>
          <w:rFonts w:hint="eastAsia"/>
        </w:rPr>
        <w:t>前測與後測之描述性統計</w:t>
      </w:r>
      <w:bookmarkEnd w:id="23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058"/>
        <w:gridCol w:w="1487"/>
        <w:gridCol w:w="1487"/>
        <w:gridCol w:w="1487"/>
        <w:gridCol w:w="1488"/>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57996C3A" w14:textId="5FB1BE2E" w:rsidR="00913D7F" w:rsidRDefault="00913D7F" w:rsidP="00A0019D">
      <w:pPr>
        <w:ind w:firstLineChars="0" w:firstLine="0"/>
        <w:rPr>
          <w:color w:val="000000" w:themeColor="text1"/>
        </w:rPr>
      </w:pPr>
    </w:p>
    <w:p w14:paraId="40D9D39C" w14:textId="7F97ECE5" w:rsidR="00D55650" w:rsidRDefault="00D55650" w:rsidP="00A0019D">
      <w:pPr>
        <w:ind w:firstLineChars="0" w:firstLine="0"/>
        <w:rPr>
          <w:color w:val="000000" w:themeColor="text1"/>
        </w:rPr>
      </w:pPr>
    </w:p>
    <w:p w14:paraId="02681C9C" w14:textId="643F8A86" w:rsidR="00D55650" w:rsidRDefault="00D55650" w:rsidP="00A0019D">
      <w:pPr>
        <w:ind w:firstLineChars="0" w:firstLine="0"/>
        <w:rPr>
          <w:color w:val="000000" w:themeColor="text1"/>
        </w:rPr>
      </w:pPr>
    </w:p>
    <w:p w14:paraId="74B2147D" w14:textId="187B8045" w:rsidR="00D55650" w:rsidRDefault="00D55650" w:rsidP="00A0019D">
      <w:pPr>
        <w:ind w:firstLineChars="0" w:firstLine="0"/>
        <w:rPr>
          <w:color w:val="000000" w:themeColor="text1"/>
        </w:rPr>
      </w:pPr>
    </w:p>
    <w:p w14:paraId="54F4A4FE" w14:textId="63FA8DA9" w:rsidR="00D55650" w:rsidRDefault="00D55650" w:rsidP="00A0019D">
      <w:pPr>
        <w:ind w:firstLineChars="0" w:firstLine="0"/>
        <w:rPr>
          <w:color w:val="000000" w:themeColor="text1"/>
        </w:rPr>
      </w:pPr>
    </w:p>
    <w:p w14:paraId="1E197658" w14:textId="689DDB6F" w:rsidR="00D55650" w:rsidRDefault="00D55650" w:rsidP="00A0019D">
      <w:pPr>
        <w:ind w:firstLineChars="0" w:firstLine="0"/>
        <w:rPr>
          <w:color w:val="000000" w:themeColor="text1"/>
        </w:rPr>
      </w:pPr>
    </w:p>
    <w:p w14:paraId="0AF82552" w14:textId="024F0969" w:rsidR="00D55650" w:rsidRDefault="00D55650" w:rsidP="00A0019D">
      <w:pPr>
        <w:ind w:firstLineChars="0" w:firstLine="0"/>
        <w:rPr>
          <w:color w:val="000000" w:themeColor="text1"/>
        </w:rPr>
      </w:pPr>
    </w:p>
    <w:p w14:paraId="2D28C1BC" w14:textId="262DDB15" w:rsidR="00D55650" w:rsidRDefault="00D55650" w:rsidP="00A0019D">
      <w:pPr>
        <w:ind w:firstLineChars="0" w:firstLine="0"/>
        <w:rPr>
          <w:color w:val="000000" w:themeColor="text1"/>
        </w:rPr>
      </w:pPr>
    </w:p>
    <w:p w14:paraId="483A7D16" w14:textId="6D1557CD" w:rsidR="00D55650" w:rsidRDefault="00D55650" w:rsidP="00A0019D">
      <w:pPr>
        <w:ind w:firstLineChars="0" w:firstLine="0"/>
        <w:rPr>
          <w:color w:val="000000" w:themeColor="text1"/>
        </w:rPr>
      </w:pPr>
    </w:p>
    <w:p w14:paraId="66D64E47" w14:textId="6DAE7E45" w:rsidR="00D55650" w:rsidRDefault="00D55650" w:rsidP="00A0019D">
      <w:pPr>
        <w:ind w:firstLineChars="0" w:firstLine="0"/>
        <w:rPr>
          <w:color w:val="000000" w:themeColor="text1"/>
        </w:rPr>
      </w:pPr>
    </w:p>
    <w:p w14:paraId="4376F263" w14:textId="77777777" w:rsidR="00D55650" w:rsidRDefault="00D55650" w:rsidP="00A0019D">
      <w:pPr>
        <w:ind w:firstLineChars="0" w:firstLine="0"/>
        <w:rPr>
          <w:color w:val="000000" w:themeColor="text1"/>
        </w:rPr>
      </w:pPr>
    </w:p>
    <w:p w14:paraId="34D358E4" w14:textId="09635C24" w:rsidR="00FC2DA7" w:rsidRDefault="00FC2DA7" w:rsidP="00FC2DA7">
      <w:pPr>
        <w:pStyle w:val="af"/>
        <w:keepNext/>
        <w:ind w:firstLine="400"/>
        <w:jc w:val="center"/>
      </w:pPr>
      <w:bookmarkStart w:id="233" w:name="_Toc111209875"/>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w:t>
      </w:r>
      <w:r>
        <w:fldChar w:fldCharType="end"/>
      </w:r>
      <w:r w:rsidRPr="00387D03">
        <w:rPr>
          <w:rFonts w:hint="eastAsia"/>
        </w:rPr>
        <w:t>人工智慧概念組內迴歸係數同質性考驗摘要表</w:t>
      </w:r>
      <w:bookmarkEnd w:id="233"/>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001AED84" w:rsidR="00176909" w:rsidRDefault="00176909" w:rsidP="00176909">
            <w:pPr>
              <w:ind w:firstLineChars="0" w:firstLine="0"/>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4D197652" w:rsidR="00771245" w:rsidRDefault="00771245" w:rsidP="00771245">
      <w:pPr>
        <w:pStyle w:val="af"/>
        <w:keepNext/>
        <w:ind w:firstLine="400"/>
        <w:jc w:val="center"/>
      </w:pPr>
      <w:bookmarkStart w:id="234" w:name="_Toc11120987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bookmarkEnd w:id="234"/>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1432"/>
        <w:gridCol w:w="1369"/>
        <w:gridCol w:w="1421"/>
        <w:gridCol w:w="1399"/>
        <w:gridCol w:w="1410"/>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w:t>
      </w:r>
      <w:r w:rsidR="005E68FC">
        <w:rPr>
          <w:rFonts w:hint="eastAsia"/>
        </w:rPr>
        <w:lastRenderedPageBreak/>
        <w:t>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526CD294"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w:t>
      </w:r>
      <w:r w:rsidR="001541FF">
        <w:rPr>
          <w:rFonts w:hint="eastAsia"/>
        </w:rPr>
        <w:t>課程</w:t>
      </w:r>
      <w:r w:rsidR="002F50E7">
        <w:rPr>
          <w:rFonts w:hint="eastAsia"/>
        </w:rPr>
        <w:t>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28BDE8E4" w:rsidR="00B05E53" w:rsidRDefault="00B05E53" w:rsidP="00B05E53">
      <w:pPr>
        <w:pStyle w:val="af"/>
        <w:keepNext/>
        <w:ind w:firstLine="400"/>
        <w:jc w:val="center"/>
      </w:pPr>
      <w:bookmarkStart w:id="235" w:name="_Toc11120987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4</w:t>
      </w:r>
      <w:r>
        <w:fldChar w:fldCharType="end"/>
      </w:r>
      <w:r>
        <w:rPr>
          <w:rFonts w:hint="eastAsia"/>
        </w:rPr>
        <w:t>隨堂測驗平均成績之</w:t>
      </w:r>
      <w:r>
        <w:rPr>
          <w:rFonts w:hint="eastAsia"/>
          <w:noProof/>
        </w:rPr>
        <w:t>描述性統計</w:t>
      </w:r>
      <w:bookmarkEnd w:id="235"/>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2094"/>
        <w:gridCol w:w="2104"/>
        <w:gridCol w:w="2104"/>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56ECD275" w14:textId="4CED705E" w:rsidR="00557ADF" w:rsidRDefault="00557ADF" w:rsidP="004B62F1">
      <w:pPr>
        <w:ind w:firstLineChars="0" w:firstLine="0"/>
      </w:pPr>
    </w:p>
    <w:p w14:paraId="4BFCAF92" w14:textId="37E863AF" w:rsidR="00D55650" w:rsidRDefault="00D55650" w:rsidP="004B62F1">
      <w:pPr>
        <w:ind w:firstLineChars="0" w:firstLine="0"/>
      </w:pPr>
    </w:p>
    <w:p w14:paraId="6944FCC6" w14:textId="0B44E02B" w:rsidR="00D55650" w:rsidRDefault="00D55650" w:rsidP="004B62F1">
      <w:pPr>
        <w:ind w:firstLineChars="0" w:firstLine="0"/>
      </w:pPr>
    </w:p>
    <w:p w14:paraId="6C58907C" w14:textId="005BE36A" w:rsidR="00D55650" w:rsidRDefault="00D55650" w:rsidP="004B62F1">
      <w:pPr>
        <w:ind w:firstLineChars="0" w:firstLine="0"/>
      </w:pPr>
    </w:p>
    <w:p w14:paraId="602FFDC5" w14:textId="12D10319" w:rsidR="00D55650" w:rsidRDefault="00D55650" w:rsidP="004B62F1">
      <w:pPr>
        <w:ind w:firstLineChars="0" w:firstLine="0"/>
      </w:pPr>
    </w:p>
    <w:p w14:paraId="77709E3C" w14:textId="789B14F9" w:rsidR="00D55650" w:rsidRDefault="00D55650" w:rsidP="004B62F1">
      <w:pPr>
        <w:ind w:firstLineChars="0" w:firstLine="0"/>
      </w:pPr>
    </w:p>
    <w:p w14:paraId="70808093" w14:textId="244ECE1C" w:rsidR="00D55650" w:rsidRDefault="00D55650" w:rsidP="004B62F1">
      <w:pPr>
        <w:ind w:firstLineChars="0" w:firstLine="0"/>
      </w:pPr>
    </w:p>
    <w:p w14:paraId="7E45CDA0" w14:textId="1103EFA4" w:rsidR="00D55650" w:rsidRDefault="00D55650" w:rsidP="004B62F1">
      <w:pPr>
        <w:ind w:firstLineChars="0" w:firstLine="0"/>
      </w:pPr>
    </w:p>
    <w:p w14:paraId="5F0D0F43" w14:textId="059DB971" w:rsidR="00D55650" w:rsidRDefault="00D55650" w:rsidP="004B62F1">
      <w:pPr>
        <w:ind w:firstLineChars="0" w:firstLine="0"/>
      </w:pPr>
    </w:p>
    <w:p w14:paraId="0EDFDD60" w14:textId="58C803C3" w:rsidR="00D55650" w:rsidRDefault="00D55650" w:rsidP="004B62F1">
      <w:pPr>
        <w:ind w:firstLineChars="0" w:firstLine="0"/>
      </w:pPr>
    </w:p>
    <w:p w14:paraId="2A0E47FC" w14:textId="77777777" w:rsidR="00D55650" w:rsidRDefault="00D55650" w:rsidP="004B62F1">
      <w:pPr>
        <w:ind w:firstLineChars="0" w:firstLine="0"/>
      </w:pPr>
    </w:p>
    <w:p w14:paraId="53BC6088" w14:textId="2BAC7CF8" w:rsidR="0073231B" w:rsidRDefault="0073231B" w:rsidP="0073231B">
      <w:pPr>
        <w:pStyle w:val="af"/>
        <w:keepNext/>
        <w:ind w:firstLine="400"/>
        <w:jc w:val="center"/>
      </w:pPr>
      <w:bookmarkStart w:id="236" w:name="_Toc111209878"/>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5</w:t>
      </w:r>
      <w:r>
        <w:fldChar w:fldCharType="end"/>
      </w:r>
      <w:r w:rsidRPr="00471480">
        <w:rPr>
          <w:rFonts w:hint="eastAsia"/>
        </w:rPr>
        <w:t>人工智慧概念組內迴歸係數同質性考驗摘要表</w:t>
      </w:r>
      <w:bookmarkEnd w:id="236"/>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042F13" w:rsidRPr="00FC2DA7" w14:paraId="4C201DAF" w14:textId="77777777" w:rsidTr="00CB0E2B">
        <w:tc>
          <w:tcPr>
            <w:tcW w:w="1560" w:type="dxa"/>
            <w:tcBorders>
              <w:top w:val="single" w:sz="12" w:space="0" w:color="auto"/>
              <w:bottom w:val="single" w:sz="12" w:space="0" w:color="auto"/>
            </w:tcBorders>
            <w:vAlign w:val="center"/>
          </w:tcPr>
          <w:p w14:paraId="68214F39" w14:textId="77777777" w:rsidR="00042F13" w:rsidRDefault="00042F13" w:rsidP="00CB0E2B">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CB0E2B">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CB0E2B">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CB0E2B">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CB0E2B">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CB0E2B">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CB0E2B">
        <w:tc>
          <w:tcPr>
            <w:tcW w:w="1560" w:type="dxa"/>
            <w:tcBorders>
              <w:top w:val="single" w:sz="12" w:space="0" w:color="auto"/>
              <w:bottom w:val="single" w:sz="6" w:space="0" w:color="auto"/>
            </w:tcBorders>
            <w:vAlign w:val="center"/>
          </w:tcPr>
          <w:p w14:paraId="071F8FC1" w14:textId="77777777" w:rsidR="00042F13" w:rsidRDefault="00042F13" w:rsidP="00CB0E2B">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CB0E2B">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CB0E2B">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CB0E2B">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CB0E2B">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CB0E2B">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CB0E2B">
        <w:tc>
          <w:tcPr>
            <w:tcW w:w="1560" w:type="dxa"/>
            <w:tcBorders>
              <w:top w:val="single" w:sz="6" w:space="0" w:color="auto"/>
              <w:bottom w:val="single" w:sz="6" w:space="0" w:color="auto"/>
            </w:tcBorders>
            <w:vAlign w:val="center"/>
          </w:tcPr>
          <w:p w14:paraId="52766FF7" w14:textId="77777777" w:rsidR="00042F13" w:rsidRDefault="00042F13" w:rsidP="00CB0E2B">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CB0E2B">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CB0E2B">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CB0E2B">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CB0E2B">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CB0E2B">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CB0E2B">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CB0E2B">
        <w:tc>
          <w:tcPr>
            <w:tcW w:w="1560" w:type="dxa"/>
            <w:tcBorders>
              <w:top w:val="single" w:sz="6" w:space="0" w:color="auto"/>
              <w:bottom w:val="single" w:sz="6" w:space="0" w:color="auto"/>
            </w:tcBorders>
            <w:vAlign w:val="center"/>
          </w:tcPr>
          <w:p w14:paraId="30A0C629" w14:textId="77777777" w:rsidR="00042F13" w:rsidRDefault="00042F13" w:rsidP="00CB0E2B">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CB0E2B">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CB0E2B">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CB0E2B">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CB0E2B">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CB0E2B">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CB0E2B">
        <w:tc>
          <w:tcPr>
            <w:tcW w:w="1560" w:type="dxa"/>
            <w:tcBorders>
              <w:top w:val="single" w:sz="6" w:space="0" w:color="auto"/>
              <w:bottom w:val="single" w:sz="6" w:space="0" w:color="auto"/>
            </w:tcBorders>
            <w:vAlign w:val="center"/>
          </w:tcPr>
          <w:p w14:paraId="32E8E914" w14:textId="77777777" w:rsidR="00042F13" w:rsidRDefault="00042F13" w:rsidP="00CB0E2B">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CB0E2B">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CB0E2B">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CB0E2B">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CB0E2B">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CB0E2B">
            <w:pPr>
              <w:ind w:firstLineChars="0" w:firstLine="0"/>
              <w:jc w:val="center"/>
              <w:rPr>
                <w:color w:val="000000" w:themeColor="text1"/>
              </w:rPr>
            </w:pPr>
          </w:p>
        </w:tc>
      </w:tr>
      <w:tr w:rsidR="00042F13" w14:paraId="4ADE80A1" w14:textId="77777777" w:rsidTr="00CB0E2B">
        <w:tc>
          <w:tcPr>
            <w:tcW w:w="1560" w:type="dxa"/>
            <w:tcBorders>
              <w:top w:val="single" w:sz="6" w:space="0" w:color="auto"/>
              <w:bottom w:val="single" w:sz="12" w:space="0" w:color="auto"/>
            </w:tcBorders>
            <w:vAlign w:val="center"/>
          </w:tcPr>
          <w:p w14:paraId="4BC8E2CE" w14:textId="77777777" w:rsidR="00042F13" w:rsidRDefault="00042F13" w:rsidP="00CB0E2B">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CB0E2B">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CB0E2B">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CB0E2B">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CB0E2B">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CB0E2B">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00F4D50B" w:rsidR="004B62F1" w:rsidRDefault="004B62F1" w:rsidP="004B62F1">
      <w:pPr>
        <w:pStyle w:val="af"/>
        <w:keepNext/>
        <w:ind w:firstLine="400"/>
        <w:jc w:val="center"/>
      </w:pPr>
      <w:bookmarkStart w:id="237" w:name="_Toc111209879"/>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6</w:t>
      </w:r>
      <w:r>
        <w:fldChar w:fldCharType="end"/>
      </w:r>
      <w:r>
        <w:rPr>
          <w:rFonts w:hint="eastAsia"/>
        </w:rPr>
        <w:t>隨堂測驗平均成績</w:t>
      </w:r>
      <w:r w:rsidRPr="003B7EF4">
        <w:rPr>
          <w:rFonts w:hint="eastAsia"/>
        </w:rPr>
        <w:t>之單因子共變數分析摘要表</w:t>
      </w:r>
      <w:bookmarkEnd w:id="237"/>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434"/>
        <w:gridCol w:w="1375"/>
        <w:gridCol w:w="1423"/>
        <w:gridCol w:w="1403"/>
        <w:gridCol w:w="1392"/>
      </w:tblGrid>
      <w:tr w:rsidR="00CC24FA" w14:paraId="770CA9BE" w14:textId="77777777" w:rsidTr="00CB0E2B">
        <w:tc>
          <w:tcPr>
            <w:tcW w:w="1453" w:type="dxa"/>
            <w:tcBorders>
              <w:top w:val="single" w:sz="12" w:space="0" w:color="auto"/>
              <w:bottom w:val="single" w:sz="12" w:space="0" w:color="auto"/>
            </w:tcBorders>
            <w:vAlign w:val="center"/>
          </w:tcPr>
          <w:p w14:paraId="5AB9FBF7" w14:textId="77777777" w:rsidR="00CC24FA" w:rsidRDefault="00CC24FA" w:rsidP="00CB0E2B">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CB0E2B">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CB0E2B">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CB0E2B">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CB0E2B">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CB0E2B">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CB0E2B">
        <w:tc>
          <w:tcPr>
            <w:tcW w:w="1453" w:type="dxa"/>
            <w:tcBorders>
              <w:top w:val="single" w:sz="12" w:space="0" w:color="auto"/>
              <w:bottom w:val="single" w:sz="6" w:space="0" w:color="auto"/>
            </w:tcBorders>
            <w:vAlign w:val="center"/>
          </w:tcPr>
          <w:p w14:paraId="3BD8C5E0" w14:textId="77777777" w:rsidR="00CC24FA" w:rsidRDefault="00CC24FA" w:rsidP="00CB0E2B">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CB0E2B">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CB0E2B">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CB0E2B">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CB0E2B">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CB0E2B">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CB0E2B">
        <w:tc>
          <w:tcPr>
            <w:tcW w:w="1453" w:type="dxa"/>
            <w:tcBorders>
              <w:top w:val="single" w:sz="6" w:space="0" w:color="auto"/>
              <w:bottom w:val="single" w:sz="6" w:space="0" w:color="auto"/>
            </w:tcBorders>
            <w:vAlign w:val="center"/>
          </w:tcPr>
          <w:p w14:paraId="4191469D" w14:textId="77777777" w:rsidR="00CC24FA" w:rsidRDefault="00CC24FA" w:rsidP="00CB0E2B">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CB0E2B">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CB0E2B">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CB0E2B">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CB0E2B">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CB0E2B">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CB0E2B">
        <w:tc>
          <w:tcPr>
            <w:tcW w:w="1453" w:type="dxa"/>
            <w:tcBorders>
              <w:top w:val="single" w:sz="6" w:space="0" w:color="auto"/>
              <w:bottom w:val="single" w:sz="12" w:space="0" w:color="auto"/>
            </w:tcBorders>
            <w:vAlign w:val="center"/>
          </w:tcPr>
          <w:p w14:paraId="145D5E76" w14:textId="77777777" w:rsidR="00CC24FA" w:rsidRDefault="00CC24FA" w:rsidP="00CB0E2B">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CB0E2B">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CB0E2B">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CB0E2B">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CB0E2B">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CB0E2B">
            <w:pPr>
              <w:ind w:firstLineChars="0" w:firstLine="0"/>
              <w:jc w:val="center"/>
              <w:rPr>
                <w:color w:val="000000" w:themeColor="text1"/>
              </w:rPr>
            </w:pPr>
          </w:p>
        </w:tc>
      </w:tr>
    </w:tbl>
    <w:p w14:paraId="5EDF4194" w14:textId="2EB3A4EC" w:rsidR="00CC6F15" w:rsidRDefault="00CC24FA" w:rsidP="00665109">
      <w:pPr>
        <w:ind w:firstLineChars="0" w:firstLine="0"/>
        <w:rPr>
          <w:color w:val="000000" w:themeColor="text1"/>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3CCACC40" w14:textId="77777777" w:rsidR="00D55650" w:rsidRPr="009418B0" w:rsidRDefault="00D55650" w:rsidP="00665109">
      <w:pPr>
        <w:ind w:firstLineChars="0" w:firstLine="0"/>
      </w:pPr>
    </w:p>
    <w:p w14:paraId="73CAA121" w14:textId="3497E947"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lastRenderedPageBreak/>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069D06E9" w:rsidR="00C8445B" w:rsidRDefault="00C8445B" w:rsidP="00C8445B">
      <w:pPr>
        <w:pStyle w:val="af"/>
        <w:keepNext/>
        <w:ind w:firstLine="400"/>
        <w:jc w:val="center"/>
      </w:pPr>
      <w:bookmarkStart w:id="238" w:name="_Toc111209880"/>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bookmarkEnd w:id="238"/>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1386"/>
        <w:gridCol w:w="1406"/>
        <w:gridCol w:w="1406"/>
        <w:gridCol w:w="1407"/>
        <w:gridCol w:w="1399"/>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239" w:name="_Toc110351570"/>
      <w:r>
        <w:rPr>
          <w:rFonts w:hint="eastAsia"/>
        </w:rPr>
        <w:lastRenderedPageBreak/>
        <w:t>對學習態度之影響</w:t>
      </w:r>
      <w:bookmarkEnd w:id="239"/>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240"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7C942CFA" w:rsidR="0018592B" w:rsidRDefault="0018592B" w:rsidP="0018592B">
      <w:pPr>
        <w:pStyle w:val="af"/>
        <w:keepNext/>
        <w:ind w:firstLine="400"/>
        <w:jc w:val="center"/>
      </w:pPr>
      <w:bookmarkStart w:id="241" w:name="_Toc11120988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8</w:t>
      </w:r>
      <w:r>
        <w:fldChar w:fldCharType="end"/>
      </w:r>
      <w:r w:rsidRPr="007E3E4D">
        <w:rPr>
          <w:rFonts w:hint="eastAsia"/>
        </w:rPr>
        <w:t>態度問卷前測三個面向信度分析結果</w:t>
      </w:r>
      <w:bookmarkEnd w:id="24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616"/>
        <w:gridCol w:w="2103"/>
        <w:gridCol w:w="2094"/>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5E5CDEE3" w:rsidR="0043193F" w:rsidRDefault="0043193F" w:rsidP="0043193F">
      <w:pPr>
        <w:pStyle w:val="af"/>
        <w:keepNext/>
        <w:ind w:firstLine="400"/>
        <w:jc w:val="center"/>
      </w:pPr>
      <w:bookmarkStart w:id="242" w:name="_Toc111209882"/>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9</w:t>
      </w:r>
      <w:r>
        <w:fldChar w:fldCharType="end"/>
      </w:r>
      <w:r w:rsidRPr="0008428D">
        <w:rPr>
          <w:rFonts w:hint="eastAsia"/>
        </w:rPr>
        <w:t>態度問卷後測內部一致性係數摘要表</w:t>
      </w:r>
      <w:bookmarkEnd w:id="24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2095"/>
        <w:gridCol w:w="2104"/>
        <w:gridCol w:w="2095"/>
      </w:tblGrid>
      <w:tr w:rsidR="00170CD9" w14:paraId="64C43304" w14:textId="77777777" w:rsidTr="00170CD9">
        <w:tc>
          <w:tcPr>
            <w:tcW w:w="2180" w:type="dxa"/>
            <w:tcBorders>
              <w:top w:val="single" w:sz="12" w:space="0" w:color="auto"/>
              <w:bottom w:val="single" w:sz="12" w:space="0" w:color="auto"/>
            </w:tcBorders>
            <w:vAlign w:val="center"/>
          </w:tcPr>
          <w:bookmarkEnd w:id="240"/>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22152261" w:rsidR="00D92B76" w:rsidRDefault="00D92B76" w:rsidP="00D92B76">
      <w:pPr>
        <w:pStyle w:val="af"/>
        <w:keepNext/>
        <w:ind w:firstLine="400"/>
        <w:jc w:val="center"/>
      </w:pPr>
      <w:bookmarkStart w:id="243" w:name="_Toc11120988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bookmarkEnd w:id="243"/>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2"/>
        <w:gridCol w:w="800"/>
        <w:gridCol w:w="1459"/>
        <w:gridCol w:w="1406"/>
        <w:gridCol w:w="54"/>
        <w:gridCol w:w="1459"/>
        <w:gridCol w:w="1460"/>
      </w:tblGrid>
      <w:tr w:rsidR="00446164" w14:paraId="223EC8AB" w14:textId="77777777" w:rsidTr="00086D06">
        <w:tc>
          <w:tcPr>
            <w:tcW w:w="1752"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800"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2865"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2973" w:type="dxa"/>
            <w:gridSpan w:val="3"/>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086D06">
        <w:tc>
          <w:tcPr>
            <w:tcW w:w="1752"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459"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460" w:type="dxa"/>
            <w:gridSpan w:val="2"/>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459"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460"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086D06">
        <w:tc>
          <w:tcPr>
            <w:tcW w:w="1752"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800"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459"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460" w:type="dxa"/>
            <w:gridSpan w:val="2"/>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459"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460"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086D06">
        <w:tc>
          <w:tcPr>
            <w:tcW w:w="1752"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460" w:type="dxa"/>
            <w:gridSpan w:val="2"/>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460"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086D06">
        <w:tc>
          <w:tcPr>
            <w:tcW w:w="1752"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800"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460" w:type="dxa"/>
            <w:gridSpan w:val="2"/>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459"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460"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086D06">
        <w:tc>
          <w:tcPr>
            <w:tcW w:w="1752"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460" w:type="dxa"/>
            <w:gridSpan w:val="2"/>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459"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460"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086D06">
        <w:trPr>
          <w:trHeight w:val="805"/>
        </w:trPr>
        <w:tc>
          <w:tcPr>
            <w:tcW w:w="1752"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800"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460" w:type="dxa"/>
            <w:gridSpan w:val="2"/>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460"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086D06">
        <w:trPr>
          <w:trHeight w:val="805"/>
        </w:trPr>
        <w:tc>
          <w:tcPr>
            <w:tcW w:w="1752"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459"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460" w:type="dxa"/>
            <w:gridSpan w:val="2"/>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459"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460"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2E16952D" w14:textId="77777777" w:rsidR="00086D06" w:rsidRDefault="00086D06" w:rsidP="00B91F92">
      <w:pPr>
        <w:ind w:firstLineChars="0" w:firstLine="0"/>
      </w:pPr>
    </w:p>
    <w:p w14:paraId="51761FFF" w14:textId="2824E132" w:rsidR="00230D45" w:rsidRDefault="00230D45" w:rsidP="00230D45">
      <w:pPr>
        <w:pStyle w:val="af"/>
        <w:keepNext/>
        <w:ind w:firstLine="400"/>
        <w:jc w:val="center"/>
      </w:pPr>
      <w:bookmarkStart w:id="244" w:name="_Toc11120988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1</w:t>
      </w:r>
      <w:r>
        <w:fldChar w:fldCharType="end"/>
      </w:r>
      <w:r w:rsidRPr="009C2CE4">
        <w:rPr>
          <w:rFonts w:hint="eastAsia"/>
        </w:rPr>
        <w:t>實驗組與控制組人工智慧學習自我評鑑之描述統計</w:t>
      </w:r>
      <w:bookmarkEnd w:id="244"/>
    </w:p>
    <w:tbl>
      <w:tblPr>
        <w:tblStyle w:val="ae"/>
        <w:tblW w:w="0" w:type="auto"/>
        <w:tblLook w:val="04A0" w:firstRow="1" w:lastRow="0" w:firstColumn="1" w:lastColumn="0" w:noHBand="0" w:noVBand="1"/>
      </w:tblPr>
      <w:tblGrid>
        <w:gridCol w:w="2163"/>
        <w:gridCol w:w="1560"/>
        <w:gridCol w:w="1553"/>
        <w:gridCol w:w="1560"/>
        <w:gridCol w:w="1554"/>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0582F4A9" w:rsidR="00806D2D" w:rsidRDefault="00806D2D" w:rsidP="00806D2D">
      <w:pPr>
        <w:pStyle w:val="af"/>
        <w:keepNext/>
        <w:ind w:firstLine="400"/>
        <w:jc w:val="center"/>
      </w:pPr>
      <w:bookmarkStart w:id="245" w:name="_Toc111209885"/>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2</w:t>
      </w:r>
      <w:r>
        <w:fldChar w:fldCharType="end"/>
      </w:r>
      <w:r w:rsidRPr="004F54D2">
        <w:rPr>
          <w:rFonts w:hint="eastAsia"/>
        </w:rPr>
        <w:t>學習態度之組內迴歸係數同質性考驗摘要表</w:t>
      </w:r>
      <w:bookmarkEnd w:id="245"/>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5"/>
        <w:gridCol w:w="1047"/>
        <w:gridCol w:w="1386"/>
        <w:gridCol w:w="1406"/>
        <w:gridCol w:w="1407"/>
        <w:gridCol w:w="1399"/>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2C66C6B6" w:rsidR="00155CBD" w:rsidRDefault="00155CBD" w:rsidP="00155CBD">
      <w:pPr>
        <w:pStyle w:val="af"/>
        <w:keepNext/>
        <w:ind w:firstLine="400"/>
        <w:jc w:val="center"/>
      </w:pPr>
      <w:bookmarkStart w:id="246" w:name="_Toc11120988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3</w:t>
      </w:r>
      <w:r>
        <w:fldChar w:fldCharType="end"/>
      </w:r>
      <w:r w:rsidRPr="007A5D14">
        <w:rPr>
          <w:rFonts w:hint="eastAsia"/>
        </w:rPr>
        <w:t>實驗組與控制組學習態度之單因子共變數分析摘要表</w:t>
      </w:r>
      <w:bookmarkEnd w:id="246"/>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1040"/>
        <w:gridCol w:w="1389"/>
        <w:gridCol w:w="1401"/>
        <w:gridCol w:w="1409"/>
        <w:gridCol w:w="1402"/>
      </w:tblGrid>
      <w:tr w:rsidR="00155CBD" w14:paraId="0CCC8D9A" w14:textId="77777777" w:rsidTr="00CB0E2B">
        <w:tc>
          <w:tcPr>
            <w:tcW w:w="1838" w:type="dxa"/>
            <w:tcBorders>
              <w:top w:val="single" w:sz="12" w:space="0" w:color="auto"/>
              <w:bottom w:val="single" w:sz="12" w:space="0" w:color="auto"/>
            </w:tcBorders>
            <w:vAlign w:val="center"/>
          </w:tcPr>
          <w:p w14:paraId="68EC5DD9" w14:textId="2B75EA09" w:rsidR="00155CBD" w:rsidRDefault="00D82DE5" w:rsidP="00CB0E2B">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CB0E2B">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CB0E2B">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CB0E2B">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CB0E2B">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CB0E2B">
            <w:pPr>
              <w:ind w:firstLineChars="0" w:firstLine="0"/>
              <w:jc w:val="center"/>
              <w:rPr>
                <w:i/>
                <w:iCs/>
              </w:rPr>
            </w:pPr>
            <w:r w:rsidRPr="003A4C6D">
              <w:rPr>
                <w:rFonts w:hint="eastAsia"/>
                <w:i/>
                <w:iCs/>
              </w:rPr>
              <w:t>p</w:t>
            </w:r>
          </w:p>
        </w:tc>
      </w:tr>
      <w:tr w:rsidR="00155CBD" w14:paraId="4D10A107" w14:textId="77777777" w:rsidTr="00CB0E2B">
        <w:tc>
          <w:tcPr>
            <w:tcW w:w="1838" w:type="dxa"/>
            <w:tcBorders>
              <w:top w:val="single" w:sz="12" w:space="0" w:color="auto"/>
              <w:bottom w:val="single" w:sz="6" w:space="0" w:color="auto"/>
            </w:tcBorders>
            <w:vAlign w:val="center"/>
          </w:tcPr>
          <w:p w14:paraId="1E60F303" w14:textId="77777777" w:rsidR="00155CBD" w:rsidRDefault="00155CBD" w:rsidP="00CB0E2B">
            <w:pPr>
              <w:ind w:firstLineChars="0" w:firstLine="0"/>
              <w:jc w:val="center"/>
            </w:pPr>
            <w:r>
              <w:rPr>
                <w:rFonts w:hint="eastAsia"/>
              </w:rPr>
              <w:t>電腦科學</w:t>
            </w:r>
          </w:p>
          <w:p w14:paraId="0857780F" w14:textId="77777777" w:rsidR="00155CBD" w:rsidRDefault="00155CBD" w:rsidP="00CB0E2B">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CB0E2B">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CB0E2B">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CB0E2B">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CB0E2B">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CB0E2B">
            <w:pPr>
              <w:ind w:firstLineChars="0" w:firstLine="0"/>
              <w:jc w:val="center"/>
            </w:pPr>
            <w:r>
              <w:rPr>
                <w:rFonts w:hint="eastAsia"/>
              </w:rPr>
              <w:t>.</w:t>
            </w:r>
            <w:r w:rsidR="00074DE8">
              <w:t>268</w:t>
            </w:r>
          </w:p>
        </w:tc>
      </w:tr>
      <w:tr w:rsidR="00155CBD" w14:paraId="54B19BE3" w14:textId="77777777" w:rsidTr="00CB0E2B">
        <w:tc>
          <w:tcPr>
            <w:tcW w:w="1838" w:type="dxa"/>
            <w:tcBorders>
              <w:top w:val="single" w:sz="6" w:space="0" w:color="auto"/>
              <w:bottom w:val="single" w:sz="6" w:space="0" w:color="auto"/>
            </w:tcBorders>
            <w:vAlign w:val="center"/>
          </w:tcPr>
          <w:p w14:paraId="11FE7A8A" w14:textId="77777777" w:rsidR="00155CBD" w:rsidRDefault="00155CBD" w:rsidP="00CB0E2B">
            <w:pPr>
              <w:ind w:firstLineChars="0" w:firstLine="0"/>
              <w:jc w:val="center"/>
            </w:pPr>
            <w:r>
              <w:rPr>
                <w:rFonts w:hint="eastAsia"/>
              </w:rPr>
              <w:t>電腦科學</w:t>
            </w:r>
          </w:p>
          <w:p w14:paraId="6AAFB04F" w14:textId="77777777" w:rsidR="00155CBD" w:rsidRDefault="00155CBD" w:rsidP="00CB0E2B">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CB0E2B">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CB0E2B">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CB0E2B">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CB0E2B">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CB0E2B">
            <w:pPr>
              <w:ind w:firstLineChars="0" w:firstLine="0"/>
              <w:jc w:val="center"/>
            </w:pPr>
            <w:r>
              <w:rPr>
                <w:rFonts w:hint="eastAsia"/>
              </w:rPr>
              <w:t>.</w:t>
            </w:r>
            <w:r>
              <w:t>524</w:t>
            </w:r>
          </w:p>
        </w:tc>
      </w:tr>
      <w:tr w:rsidR="00155CBD" w14:paraId="6AC2CE30" w14:textId="77777777" w:rsidTr="00CB0E2B">
        <w:tc>
          <w:tcPr>
            <w:tcW w:w="1838" w:type="dxa"/>
            <w:tcBorders>
              <w:top w:val="single" w:sz="6" w:space="0" w:color="auto"/>
              <w:bottom w:val="single" w:sz="12" w:space="0" w:color="auto"/>
            </w:tcBorders>
            <w:vAlign w:val="center"/>
          </w:tcPr>
          <w:p w14:paraId="3CB62BF5" w14:textId="77777777" w:rsidR="00155CBD" w:rsidRDefault="00155CBD" w:rsidP="00CB0E2B">
            <w:pPr>
              <w:ind w:firstLineChars="0" w:firstLine="0"/>
              <w:jc w:val="center"/>
            </w:pPr>
            <w:r w:rsidRPr="00B97FD3">
              <w:rPr>
                <w:rFonts w:hint="eastAsia"/>
              </w:rPr>
              <w:t>資訊科學抽象</w:t>
            </w:r>
          </w:p>
          <w:p w14:paraId="33C11D56" w14:textId="77777777" w:rsidR="00155CBD" w:rsidRDefault="00155CBD" w:rsidP="00CB0E2B">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CB0E2B">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CB0E2B">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CB0E2B">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CB0E2B">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CB0E2B">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w:t>
      </w:r>
      <w:r w:rsidR="001C19FE">
        <w:rPr>
          <w:rFonts w:hint="eastAsia"/>
        </w:rPr>
        <w:lastRenderedPageBreak/>
        <w:t>制組（實驗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0EF3F3AC" w:rsidR="006D235D" w:rsidRDefault="006D235D" w:rsidP="006D235D">
      <w:pPr>
        <w:pStyle w:val="af"/>
        <w:keepNext/>
        <w:ind w:firstLine="400"/>
        <w:jc w:val="center"/>
      </w:pPr>
      <w:bookmarkStart w:id="247" w:name="_Toc11120988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bookmarkEnd w:id="24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9"/>
        <w:gridCol w:w="1389"/>
        <w:gridCol w:w="1401"/>
        <w:gridCol w:w="1393"/>
        <w:gridCol w:w="1409"/>
        <w:gridCol w:w="1409"/>
      </w:tblGrid>
      <w:tr w:rsidR="006D235D" w14:paraId="36C5528E" w14:textId="77777777" w:rsidTr="00CB0E2B">
        <w:tc>
          <w:tcPr>
            <w:tcW w:w="1453" w:type="dxa"/>
            <w:tcBorders>
              <w:top w:val="single" w:sz="12" w:space="0" w:color="auto"/>
              <w:bottom w:val="single" w:sz="12" w:space="0" w:color="auto"/>
            </w:tcBorders>
            <w:vAlign w:val="center"/>
          </w:tcPr>
          <w:p w14:paraId="167A95AC" w14:textId="77777777" w:rsidR="006D235D" w:rsidRDefault="006D235D" w:rsidP="00CB0E2B">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CB0E2B">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CB0E2B">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CB0E2B">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CB0E2B">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CB0E2B">
            <w:pPr>
              <w:ind w:firstLineChars="0" w:firstLine="0"/>
              <w:jc w:val="center"/>
              <w:rPr>
                <w:i/>
                <w:iCs/>
              </w:rPr>
            </w:pPr>
            <w:r w:rsidRPr="00F73295">
              <w:rPr>
                <w:rFonts w:hint="eastAsia"/>
                <w:i/>
                <w:iCs/>
              </w:rPr>
              <w:t>p</w:t>
            </w:r>
          </w:p>
        </w:tc>
      </w:tr>
      <w:tr w:rsidR="006D235D" w14:paraId="0CADAED3" w14:textId="77777777" w:rsidTr="00CB0E2B">
        <w:tc>
          <w:tcPr>
            <w:tcW w:w="1453" w:type="dxa"/>
            <w:tcBorders>
              <w:top w:val="single" w:sz="12" w:space="0" w:color="auto"/>
              <w:bottom w:val="single" w:sz="6" w:space="0" w:color="auto"/>
            </w:tcBorders>
            <w:vAlign w:val="center"/>
          </w:tcPr>
          <w:p w14:paraId="4AFCDA57" w14:textId="77777777" w:rsidR="006D235D" w:rsidRDefault="006D235D" w:rsidP="00CB0E2B">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CB0E2B">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CB0E2B">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CB0E2B">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CB0E2B">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CB0E2B">
            <w:pPr>
              <w:ind w:firstLineChars="0" w:firstLine="0"/>
              <w:jc w:val="center"/>
            </w:pPr>
            <w:r>
              <w:rPr>
                <w:rFonts w:hint="eastAsia"/>
              </w:rPr>
              <w:t>.</w:t>
            </w:r>
            <w:r>
              <w:t>044*</w:t>
            </w:r>
          </w:p>
        </w:tc>
      </w:tr>
      <w:tr w:rsidR="006D235D" w14:paraId="553D643A" w14:textId="77777777" w:rsidTr="00CB0E2B">
        <w:tc>
          <w:tcPr>
            <w:tcW w:w="1453" w:type="dxa"/>
            <w:tcBorders>
              <w:top w:val="single" w:sz="6" w:space="0" w:color="auto"/>
              <w:bottom w:val="single" w:sz="12" w:space="0" w:color="auto"/>
            </w:tcBorders>
            <w:vAlign w:val="center"/>
          </w:tcPr>
          <w:p w14:paraId="7E189C21" w14:textId="77777777" w:rsidR="006D235D" w:rsidRDefault="006D235D" w:rsidP="00CB0E2B">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CB0E2B">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CB0E2B">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CB0E2B">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CB0E2B">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CB0E2B">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3369B4CE" w:rsidR="00DA3C58" w:rsidRDefault="008D5EA4" w:rsidP="00697B97">
      <w:pPr>
        <w:pStyle w:val="a0"/>
      </w:pPr>
      <w:bookmarkStart w:id="248" w:name="_Toc110351571"/>
      <w:r>
        <w:rPr>
          <w:rFonts w:hint="eastAsia"/>
          <w:bCs/>
        </w:rPr>
        <w:lastRenderedPageBreak/>
        <w:t>學生對視覺化模擬輔助教學</w:t>
      </w:r>
      <w:r w:rsidRPr="00BC5AD8">
        <w:rPr>
          <w:rFonts w:hint="eastAsia"/>
          <w:bCs/>
        </w:rPr>
        <w:t>之</w:t>
      </w:r>
      <w:r w:rsidRPr="00666132">
        <w:rPr>
          <w:rFonts w:hint="eastAsia"/>
          <w:bCs/>
        </w:rPr>
        <w:t>感受</w:t>
      </w:r>
      <w:bookmarkEnd w:id="248"/>
    </w:p>
    <w:p w14:paraId="23016BD0" w14:textId="5721859A" w:rsidR="00A73E99" w:rsidRPr="00D43827" w:rsidRDefault="00D43827" w:rsidP="00CB3D4A">
      <w:pPr>
        <w:ind w:firstLine="480"/>
      </w:pPr>
      <w:r w:rsidRPr="00D43827">
        <w:rPr>
          <w:rFonts w:hint="eastAsia"/>
        </w:rPr>
        <w:t>本研究為了解學生對於視覺化模擬輔助教學之感受，於實驗組態度問卷後測中設計四個面向進行調查，包含對「概念理解」、「概念反思」、與「概念應用」三個教學步驟之感受，以探討學生是否認可各</w:t>
      </w:r>
      <w:r w:rsidR="00055549">
        <w:rPr>
          <w:rFonts w:hint="eastAsia"/>
        </w:rPr>
        <w:t>個</w:t>
      </w:r>
      <w:r w:rsidRPr="00D43827">
        <w:rPr>
          <w:rFonts w:hint="eastAsia"/>
        </w:rPr>
        <w:t>教學活動有助於學習課程概念，本節將針對四個面向呈現描述性統計之結果。</w:t>
      </w:r>
    </w:p>
    <w:p w14:paraId="56179CAC" w14:textId="77777777" w:rsidR="006D2D80" w:rsidRPr="00D43827" w:rsidRDefault="006D2D80" w:rsidP="00CB3D4A">
      <w:pPr>
        <w:ind w:firstLine="480"/>
      </w:pPr>
    </w:p>
    <w:p w14:paraId="7501D630" w14:textId="77777777" w:rsidR="00D43827" w:rsidRPr="00870BB9" w:rsidRDefault="00D43827" w:rsidP="00D43827">
      <w:pPr>
        <w:ind w:firstLineChars="0" w:firstLine="0"/>
        <w:rPr>
          <w:b/>
          <w:bCs/>
        </w:rPr>
      </w:pPr>
      <w:r w:rsidRPr="00870BB9">
        <w:rPr>
          <w:rFonts w:hint="eastAsia"/>
          <w:b/>
          <w:bCs/>
        </w:rPr>
        <w:t>一、學生對「概念理解」</w:t>
      </w:r>
      <w:r>
        <w:rPr>
          <w:rFonts w:hint="eastAsia"/>
          <w:b/>
          <w:bCs/>
        </w:rPr>
        <w:t>教學步驟之感受</w:t>
      </w:r>
    </w:p>
    <w:p w14:paraId="6282E24D" w14:textId="6C90DE48" w:rsidR="00D43827" w:rsidRDefault="00D43827" w:rsidP="00D43827">
      <w:pPr>
        <w:ind w:firstLine="480"/>
        <w:rPr>
          <w:rFonts w:cs="Times New Roman"/>
        </w:rPr>
      </w:pPr>
      <w:r w:rsidRPr="00870BB9">
        <w:rPr>
          <w:rFonts w:hint="eastAsia"/>
        </w:rPr>
        <w:t>為探討學生是否認可「概念理解」</w:t>
      </w:r>
      <w:r>
        <w:rPr>
          <w:rFonts w:hint="eastAsia"/>
        </w:rPr>
        <w:t>步驟之教學活動「老師講解」，對於自己學習課程概念有所助益，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理解』之</w:t>
      </w:r>
      <w:r w:rsidRPr="000A2E19">
        <w:rPr>
          <w:rFonts w:hint="eastAsia"/>
        </w:rPr>
        <w:t>感受</w:t>
      </w:r>
      <w:r>
        <w:rPr>
          <w:rFonts w:hint="eastAsia"/>
        </w:rPr>
        <w:t>」面向，以複選題的方式調查學生認為老師講解投影片的過程有助於學習哪些</w:t>
      </w:r>
      <w:r>
        <w:rPr>
          <w:rFonts w:ascii="Apple Color Emoji" w:hAnsi="Apple Color Emoji" w:cs="Apple Color Emoji" w:hint="eastAsia"/>
        </w:rPr>
        <w:t>課程內容，統計</w:t>
      </w:r>
      <w:r>
        <w:rPr>
          <w:rFonts w:cs="Times New Roman"/>
        </w:rPr>
        <w:t>57</w:t>
      </w:r>
      <w:r>
        <w:rPr>
          <w:rFonts w:cs="Times New Roman" w:hint="eastAsia"/>
        </w:rPr>
        <w:t>名實驗組學生勾選之總數，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由於「</w:t>
      </w:r>
      <w:r w:rsidRPr="005543D6">
        <w:rPr>
          <w:rFonts w:cs="Times New Roman" w:hint="eastAsia"/>
        </w:rPr>
        <w:t>如何應用類神經網路解決問題</w:t>
      </w:r>
      <w:r>
        <w:rPr>
          <w:rFonts w:cs="Times New Roman" w:hint="eastAsia"/>
        </w:rPr>
        <w:t>」、「資料搜集」、「</w:t>
      </w:r>
      <w:r w:rsidRPr="005543D6">
        <w:rPr>
          <w:rFonts w:cs="Times New Roman" w:hint="eastAsia"/>
        </w:rPr>
        <w:t>訓練類神經網路的目的</w:t>
      </w:r>
      <w:r>
        <w:rPr>
          <w:rFonts w:cs="Times New Roman" w:hint="eastAsia"/>
        </w:rPr>
        <w:t>」是在教材中較簡單的概念，亦即學生認為「老師講解」之課堂活動能夠幫助理解較簡單的課程概念。</w:t>
      </w:r>
    </w:p>
    <w:p w14:paraId="538DA5D0" w14:textId="3FA4E58B" w:rsidR="00F356B5" w:rsidRPr="00D43827"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2D90AA6E" w14:textId="77459351" w:rsidR="001724D0" w:rsidRDefault="001724D0" w:rsidP="001724D0">
      <w:pPr>
        <w:pStyle w:val="af"/>
        <w:keepNext/>
        <w:ind w:firstLine="400"/>
        <w:jc w:val="center"/>
      </w:pPr>
      <w:bookmarkStart w:id="249" w:name="_Toc111209888"/>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5</w:t>
      </w:r>
      <w:r>
        <w:fldChar w:fldCharType="end"/>
      </w:r>
      <w:r w:rsidRPr="001951C3">
        <w:rPr>
          <w:rFonts w:hint="eastAsia"/>
        </w:rPr>
        <w:t>「</w:t>
      </w:r>
      <w:r>
        <w:rPr>
          <w:rFonts w:hint="eastAsia"/>
        </w:rPr>
        <w:t>概念理解</w:t>
      </w:r>
      <w:r w:rsidRPr="001951C3">
        <w:rPr>
          <w:rFonts w:hint="eastAsia"/>
        </w:rPr>
        <w:t>」有助於各概念學習的認可狀況</w:t>
      </w:r>
      <w:bookmarkEnd w:id="249"/>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0E0F3C" w14:paraId="135E6320" w14:textId="77777777" w:rsidTr="00D217EF">
        <w:tc>
          <w:tcPr>
            <w:tcW w:w="4395" w:type="dxa"/>
            <w:tcBorders>
              <w:top w:val="single" w:sz="12" w:space="0" w:color="auto"/>
              <w:bottom w:val="single" w:sz="12" w:space="0" w:color="auto"/>
            </w:tcBorders>
            <w:vAlign w:val="center"/>
          </w:tcPr>
          <w:p w14:paraId="5E52A30D" w14:textId="31D8E878" w:rsidR="000E0F3C" w:rsidRDefault="000E0F3C" w:rsidP="001105B0">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23460211" w14:textId="5281F9D3" w:rsidR="000E0F3C" w:rsidRDefault="00E41A65" w:rsidP="00D217EF">
            <w:pPr>
              <w:ind w:firstLineChars="0" w:firstLine="0"/>
              <w:jc w:val="center"/>
            </w:pPr>
            <w:r>
              <w:rPr>
                <w:rFonts w:hint="eastAsia"/>
              </w:rPr>
              <w:t>認為有幫助的</w:t>
            </w:r>
            <w:r w:rsidR="000E0F3C">
              <w:rPr>
                <w:rFonts w:hint="eastAsia"/>
              </w:rPr>
              <w:t>人數</w:t>
            </w:r>
          </w:p>
        </w:tc>
        <w:tc>
          <w:tcPr>
            <w:tcW w:w="2268" w:type="dxa"/>
            <w:tcBorders>
              <w:top w:val="single" w:sz="12" w:space="0" w:color="auto"/>
              <w:bottom w:val="single" w:sz="12" w:space="0" w:color="auto"/>
            </w:tcBorders>
            <w:vAlign w:val="center"/>
          </w:tcPr>
          <w:p w14:paraId="4FC9FF92" w14:textId="5F59E2C6" w:rsidR="000E0F3C" w:rsidRDefault="00E41A65" w:rsidP="00D217EF">
            <w:pPr>
              <w:ind w:firstLineChars="0" w:firstLine="0"/>
              <w:jc w:val="center"/>
            </w:pPr>
            <w:r>
              <w:rPr>
                <w:rFonts w:hint="eastAsia"/>
              </w:rPr>
              <w:t>認為有幫助的</w:t>
            </w:r>
            <w:r w:rsidR="000E0F3C">
              <w:rPr>
                <w:rFonts w:hint="eastAsia"/>
              </w:rPr>
              <w:t>比例</w:t>
            </w:r>
          </w:p>
        </w:tc>
      </w:tr>
      <w:tr w:rsidR="000E0F3C" w14:paraId="7CBF5E37" w14:textId="77777777" w:rsidTr="00D217EF">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268"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D217EF">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268"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D217EF">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268"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D217EF">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D217EF">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D217EF">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D217EF">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268"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2ABE0721" w:rsidR="006927F7" w:rsidRPr="006927F7" w:rsidRDefault="006927F7" w:rsidP="006D2D80">
      <w:pPr>
        <w:ind w:firstLineChars="0" w:firstLine="0"/>
        <w:rPr>
          <w:b/>
          <w:bCs/>
        </w:rPr>
      </w:pPr>
      <w:r w:rsidRPr="00870BB9">
        <w:rPr>
          <w:rFonts w:hint="eastAsia"/>
          <w:b/>
          <w:bCs/>
        </w:rPr>
        <w:t>二、</w:t>
      </w:r>
      <w:r w:rsidR="001724D0" w:rsidRPr="00870BB9">
        <w:rPr>
          <w:rFonts w:hint="eastAsia"/>
          <w:b/>
          <w:bCs/>
        </w:rPr>
        <w:t>學生對「概念反思」</w:t>
      </w:r>
      <w:r w:rsidR="00D43827">
        <w:rPr>
          <w:rFonts w:hint="eastAsia"/>
          <w:b/>
          <w:bCs/>
        </w:rPr>
        <w:t>教學步驟之感受</w:t>
      </w:r>
    </w:p>
    <w:p w14:paraId="6E0CC74D" w14:textId="7E7176C1" w:rsidR="006979C1" w:rsidRDefault="00855042" w:rsidP="00E2503E">
      <w:pPr>
        <w:ind w:firstLine="480"/>
      </w:pPr>
      <w:r>
        <w:rPr>
          <w:rFonts w:hint="eastAsia"/>
        </w:rPr>
        <w:t>為探討學生</w:t>
      </w:r>
      <w:r w:rsidR="008E1B9D">
        <w:rPr>
          <w:rFonts w:hint="eastAsia"/>
        </w:rPr>
        <w:t>是否認可「概念反思」策略之</w:t>
      </w:r>
      <w:r w:rsidR="001724D0">
        <w:rPr>
          <w:rFonts w:hint="eastAsia"/>
        </w:rPr>
        <w:t>教學</w:t>
      </w:r>
      <w:r w:rsidR="008E1B9D">
        <w:rPr>
          <w:rFonts w:hint="eastAsia"/>
        </w:rPr>
        <w:t>活動「模擬平台之操作」，對於自己學習課</w:t>
      </w:r>
      <w:r w:rsidR="001724D0">
        <w:rPr>
          <w:rFonts w:hint="eastAsia"/>
        </w:rPr>
        <w:t>程</w:t>
      </w:r>
      <w:r w:rsidR="008E1B9D">
        <w:rPr>
          <w:rFonts w:hint="eastAsia"/>
        </w:rPr>
        <w:t>概念有所助益</w:t>
      </w:r>
      <w:r w:rsidR="006927F7">
        <w:rPr>
          <w:rFonts w:hint="eastAsia"/>
        </w:rPr>
        <w:t>，本研究在實驗組的態度問卷後測中</w:t>
      </w:r>
      <w:r>
        <w:rPr>
          <w:rFonts w:hint="eastAsia"/>
        </w:rPr>
        <w:t>設計</w:t>
      </w:r>
      <w:r w:rsidR="006927F7">
        <w:rPr>
          <w:rFonts w:hint="eastAsia"/>
        </w:rPr>
        <w:t>「</w:t>
      </w:r>
      <w:r w:rsidR="00C45FCF">
        <w:rPr>
          <w:rFonts w:hint="eastAsia"/>
        </w:rPr>
        <w:t>視覺化模擬輔助</w:t>
      </w:r>
      <w:r w:rsidR="006927F7" w:rsidRPr="000A2E19">
        <w:rPr>
          <w:rFonts w:hint="eastAsia"/>
        </w:rPr>
        <w:t>教學策略</w:t>
      </w:r>
      <w:r w:rsidR="006927F7">
        <w:rPr>
          <w:rFonts w:hint="eastAsia"/>
        </w:rPr>
        <w:t>『</w:t>
      </w:r>
      <w:r w:rsidR="006927F7" w:rsidRPr="000A2E19">
        <w:rPr>
          <w:rFonts w:hint="eastAsia"/>
        </w:rPr>
        <w:t>概念</w:t>
      </w:r>
      <w:r w:rsidR="006927F7">
        <w:rPr>
          <w:rFonts w:hint="eastAsia"/>
        </w:rPr>
        <w:t>反思』</w:t>
      </w:r>
      <w:r w:rsidR="001541FF">
        <w:rPr>
          <w:rFonts w:hint="eastAsia"/>
        </w:rPr>
        <w:t>之</w:t>
      </w:r>
      <w:r w:rsidR="006927F7" w:rsidRPr="000A2E19">
        <w:rPr>
          <w:rFonts w:hint="eastAsia"/>
        </w:rPr>
        <w:t>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w:t>
      </w:r>
      <w:r w:rsidR="001541FF">
        <w:rPr>
          <w:rFonts w:ascii="Apple Color Emoji" w:hAnsi="Apple Color Emoji" w:cs="Apple Color Emoji" w:hint="eastAsia"/>
        </w:rPr>
        <w:t>課程</w:t>
      </w:r>
      <w:r>
        <w:rPr>
          <w:rFonts w:ascii="Apple Color Emoji" w:hAnsi="Apple Color Emoji" w:cs="Apple Color Emoji" w:hint="eastAsia"/>
        </w:rPr>
        <w:t>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w:t>
      </w:r>
      <w:r w:rsidR="001541FF">
        <w:rPr>
          <w:rFonts w:hint="eastAsia"/>
        </w:rPr>
        <w:t>課程</w:t>
      </w:r>
      <w:r w:rsidR="006979C1">
        <w:rPr>
          <w:rFonts w:hint="eastAsia"/>
        </w:rPr>
        <w:t>概念。</w:t>
      </w:r>
    </w:p>
    <w:p w14:paraId="65DD62FE" w14:textId="4B0A76E9" w:rsidR="006979C1" w:rsidRDefault="006979C1" w:rsidP="006B535C">
      <w:pPr>
        <w:ind w:firstLineChars="0" w:firstLine="0"/>
      </w:pPr>
    </w:p>
    <w:p w14:paraId="6B80A34E" w14:textId="4105DF4C" w:rsidR="00D55650" w:rsidRDefault="00D55650" w:rsidP="006B535C">
      <w:pPr>
        <w:ind w:firstLineChars="0" w:firstLine="0"/>
      </w:pPr>
    </w:p>
    <w:p w14:paraId="1954391C" w14:textId="165DBEF1" w:rsidR="00D55650" w:rsidRDefault="00D55650" w:rsidP="006B535C">
      <w:pPr>
        <w:ind w:firstLineChars="0" w:firstLine="0"/>
      </w:pPr>
    </w:p>
    <w:p w14:paraId="2572E471" w14:textId="43B28211" w:rsidR="00D217EF" w:rsidRDefault="00D217EF" w:rsidP="006B535C">
      <w:pPr>
        <w:ind w:firstLineChars="0" w:firstLine="0"/>
      </w:pPr>
    </w:p>
    <w:p w14:paraId="16704377" w14:textId="77777777" w:rsidR="00D217EF" w:rsidRDefault="00D217EF" w:rsidP="006B535C">
      <w:pPr>
        <w:ind w:firstLineChars="0" w:firstLine="0"/>
      </w:pPr>
    </w:p>
    <w:p w14:paraId="1B383458" w14:textId="77777777" w:rsidR="00D55650" w:rsidRDefault="00D55650" w:rsidP="006B535C">
      <w:pPr>
        <w:ind w:firstLineChars="0" w:firstLine="0"/>
      </w:pPr>
    </w:p>
    <w:p w14:paraId="6A974230" w14:textId="0ACB3442" w:rsidR="001724D0" w:rsidRDefault="001724D0" w:rsidP="001724D0">
      <w:pPr>
        <w:pStyle w:val="af"/>
        <w:keepNext/>
        <w:ind w:firstLine="400"/>
        <w:jc w:val="center"/>
      </w:pPr>
      <w:bookmarkStart w:id="250" w:name="_Toc111209889"/>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6</w:t>
      </w:r>
      <w:r>
        <w:fldChar w:fldCharType="end"/>
      </w:r>
      <w:r w:rsidRPr="008B41CB">
        <w:rPr>
          <w:rFonts w:hint="eastAsia"/>
        </w:rPr>
        <w:t>「</w:t>
      </w:r>
      <w:r>
        <w:rPr>
          <w:rFonts w:hint="eastAsia"/>
        </w:rPr>
        <w:t>概念反思</w:t>
      </w:r>
      <w:r w:rsidRPr="008B41CB">
        <w:rPr>
          <w:rFonts w:hint="eastAsia"/>
        </w:rPr>
        <w:t>」有助於各概念學習的認可狀況</w:t>
      </w:r>
      <w:bookmarkEnd w:id="250"/>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276"/>
        <w:gridCol w:w="1323"/>
        <w:gridCol w:w="1323"/>
        <w:gridCol w:w="1323"/>
      </w:tblGrid>
      <w:tr w:rsidR="006B535C" w14:paraId="6AEDF9A7" w14:textId="77777777" w:rsidTr="00086D06">
        <w:tc>
          <w:tcPr>
            <w:tcW w:w="3119"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276"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323"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323"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323"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086D06">
        <w:tc>
          <w:tcPr>
            <w:tcW w:w="3119" w:type="dxa"/>
            <w:tcBorders>
              <w:top w:val="single" w:sz="12" w:space="0" w:color="auto"/>
              <w:bottom w:val="single" w:sz="12" w:space="0" w:color="auto"/>
            </w:tcBorders>
            <w:vAlign w:val="center"/>
          </w:tcPr>
          <w:p w14:paraId="468F64A4" w14:textId="33E6C5FC" w:rsidR="006B535C" w:rsidRDefault="00C45FCF" w:rsidP="00086D06">
            <w:pPr>
              <w:ind w:firstLineChars="0" w:firstLine="0"/>
              <w:jc w:val="center"/>
            </w:pPr>
            <w:r>
              <w:rPr>
                <w:rFonts w:hint="eastAsia"/>
              </w:rPr>
              <w:t>視覺化模擬輔助</w:t>
            </w:r>
            <w:r w:rsidR="006B535C" w:rsidRPr="000A2E19">
              <w:rPr>
                <w:rFonts w:hint="eastAsia"/>
              </w:rPr>
              <w:t>教學策略</w:t>
            </w:r>
            <w:r w:rsidR="006B535C">
              <w:rPr>
                <w:rFonts w:hint="eastAsia"/>
              </w:rPr>
              <w:t>「</w:t>
            </w:r>
            <w:r w:rsidR="006B535C" w:rsidRPr="000A2E19">
              <w:rPr>
                <w:rFonts w:hint="eastAsia"/>
              </w:rPr>
              <w:t>概念</w:t>
            </w:r>
            <w:r w:rsidR="006B535C">
              <w:rPr>
                <w:rFonts w:hint="eastAsia"/>
              </w:rPr>
              <w:t>反思」</w:t>
            </w:r>
            <w:r w:rsidR="001541FF">
              <w:rPr>
                <w:rFonts w:hint="eastAsia"/>
              </w:rPr>
              <w:t>之</w:t>
            </w:r>
            <w:r w:rsidR="006B535C" w:rsidRPr="000A2E19">
              <w:rPr>
                <w:rFonts w:hint="eastAsia"/>
              </w:rPr>
              <w:t>感受</w:t>
            </w:r>
          </w:p>
        </w:tc>
        <w:tc>
          <w:tcPr>
            <w:tcW w:w="1276"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323"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323"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323"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25E8B2CB" w14:textId="77777777" w:rsidR="00D55650" w:rsidRDefault="00D55650" w:rsidP="006D2D80">
      <w:pPr>
        <w:ind w:firstLineChars="0" w:firstLine="0"/>
        <w:rPr>
          <w:b/>
          <w:bCs/>
        </w:rPr>
      </w:pPr>
    </w:p>
    <w:p w14:paraId="6F627AAB" w14:textId="41319332" w:rsidR="006927F7" w:rsidRPr="006927F7" w:rsidRDefault="006927F7" w:rsidP="006D2D80">
      <w:pPr>
        <w:ind w:firstLineChars="0" w:firstLine="0"/>
        <w:rPr>
          <w:b/>
          <w:bCs/>
        </w:rPr>
      </w:pPr>
      <w:r w:rsidRPr="00870BB9">
        <w:rPr>
          <w:rFonts w:hint="eastAsia"/>
          <w:b/>
          <w:bCs/>
        </w:rPr>
        <w:t>三、</w:t>
      </w:r>
      <w:r w:rsidR="001724D0" w:rsidRPr="00870BB9">
        <w:rPr>
          <w:rFonts w:hint="eastAsia"/>
          <w:b/>
          <w:bCs/>
        </w:rPr>
        <w:t>學生對「概念應用」</w:t>
      </w:r>
      <w:r w:rsidR="00D43827">
        <w:rPr>
          <w:rFonts w:hint="eastAsia"/>
          <w:b/>
          <w:bCs/>
        </w:rPr>
        <w:t>教學步驟之感受</w:t>
      </w:r>
    </w:p>
    <w:p w14:paraId="21A2B8AA" w14:textId="4982B3EF" w:rsidR="005543D6" w:rsidRDefault="00A55A66" w:rsidP="005543D6">
      <w:pPr>
        <w:ind w:firstLine="480"/>
        <w:rPr>
          <w:rFonts w:cs="Times New Roman"/>
        </w:rPr>
      </w:pPr>
      <w:r>
        <w:rPr>
          <w:rFonts w:hint="eastAsia"/>
        </w:rPr>
        <w:t>為探討學生</w:t>
      </w:r>
      <w:r w:rsidR="001E37FA">
        <w:rPr>
          <w:rFonts w:hint="eastAsia"/>
        </w:rPr>
        <w:t>是否認可「概念應用」策略之</w:t>
      </w:r>
      <w:r w:rsidR="001724D0">
        <w:rPr>
          <w:rFonts w:hint="eastAsia"/>
        </w:rPr>
        <w:t>教學</w:t>
      </w:r>
      <w:r w:rsidR="001E37FA">
        <w:rPr>
          <w:rFonts w:hint="eastAsia"/>
        </w:rPr>
        <w:t>活動「程式實作」，對於自己學習</w:t>
      </w:r>
      <w:r w:rsidR="001724D0">
        <w:rPr>
          <w:rFonts w:hint="eastAsia"/>
        </w:rPr>
        <w:t>課程</w:t>
      </w:r>
      <w:r w:rsidR="001E37FA">
        <w:rPr>
          <w:rFonts w:hint="eastAsia"/>
        </w:rPr>
        <w:t>概念有所助益</w:t>
      </w:r>
      <w:r>
        <w:rPr>
          <w:rFonts w:hint="eastAsia"/>
        </w:rPr>
        <w:t>，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以複選題的方式調查學生認為</w:t>
      </w:r>
      <w:r w:rsidR="00286D80">
        <w:rPr>
          <w:rFonts w:hint="eastAsia"/>
        </w:rPr>
        <w:t>程式實作</w:t>
      </w:r>
      <w:r>
        <w:rPr>
          <w:rFonts w:hint="eastAsia"/>
        </w:rPr>
        <w:t>的過程有助於學習哪些</w:t>
      </w:r>
      <w:r w:rsidR="001541FF">
        <w:rPr>
          <w:rFonts w:ascii="Apple Color Emoji" w:hAnsi="Apple Color Emoji" w:cs="Apple Color Emoji" w:hint="eastAsia"/>
        </w:rPr>
        <w:t>課程</w:t>
      </w:r>
      <w:r>
        <w:rPr>
          <w:rFonts w:ascii="Apple Color Emoji" w:hAnsi="Apple Color Emoji" w:cs="Apple Color Emoji" w:hint="eastAsia"/>
        </w:rPr>
        <w:t>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誤差間的關係</w:t>
      </w:r>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w:t>
      </w:r>
      <w:r w:rsidR="001541FF">
        <w:rPr>
          <w:rFonts w:cs="Times New Roman" w:hint="eastAsia"/>
        </w:rPr>
        <w:t>課程</w:t>
      </w:r>
      <w:r w:rsidR="00D22C4D">
        <w:rPr>
          <w:rFonts w:cs="Times New Roman" w:hint="eastAsia"/>
        </w:rPr>
        <w:t>概念，但由於</w:t>
      </w:r>
      <w:r w:rsidR="00361FEA">
        <w:rPr>
          <w:rFonts w:cs="Times New Roman" w:hint="eastAsia"/>
        </w:rPr>
        <w:t>較少學生認可「程式實作」有助於學習</w:t>
      </w:r>
      <w:r w:rsidR="00D22C4D">
        <w:rPr>
          <w:rFonts w:cs="Times New Roman" w:hint="eastAsia"/>
        </w:rPr>
        <w:t>較難的</w:t>
      </w:r>
      <w:r w:rsidR="001541FF">
        <w:rPr>
          <w:rFonts w:cs="Times New Roman" w:hint="eastAsia"/>
        </w:rPr>
        <w:t>課程</w:t>
      </w:r>
      <w:r w:rsidR="00D22C4D">
        <w:rPr>
          <w:rFonts w:cs="Times New Roman" w:hint="eastAsia"/>
        </w:rPr>
        <w:t>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w:t>
      </w:r>
      <w:r w:rsidR="00D22C4D" w:rsidRPr="00870BB9">
        <w:rPr>
          <w:rFonts w:cs="Times New Roman" w:hint="eastAsia"/>
        </w:rPr>
        <w:t>數在類神經網路中所扮演的角色」、「學習演算法的目的與程序」</w:t>
      </w:r>
      <w:r w:rsidR="000950C5" w:rsidRPr="00870BB9">
        <w:rPr>
          <w:rFonts w:cs="Times New Roman" w:hint="eastAsia"/>
        </w:rPr>
        <w:t>，這些課程單元有牽涉到較多複雜的計算，以及概念也較抽象，因為其課程概念融入許多其他課程單元介紹的概念</w:t>
      </w:r>
      <w:r w:rsidR="000950C5" w:rsidRPr="00CD3CFD">
        <w:rPr>
          <w:rFonts w:cs="Times New Roman" w:hint="eastAsia"/>
        </w:rPr>
        <w:t>，舉例而言，「學習演算法」這個</w:t>
      </w:r>
      <w:r w:rsidR="00E86AF4" w:rsidRPr="00CD3CFD">
        <w:rPr>
          <w:rFonts w:cs="Times New Roman" w:hint="eastAsia"/>
        </w:rPr>
        <w:t>課程單元</w:t>
      </w:r>
      <w:r w:rsidR="000950C5" w:rsidRPr="00CD3CFD">
        <w:rPr>
          <w:rFonts w:cs="Times New Roman" w:hint="eastAsia"/>
        </w:rPr>
        <w:t>，</w:t>
      </w:r>
      <w:r w:rsidR="00E86AF4" w:rsidRPr="00CD3CFD">
        <w:rPr>
          <w:rFonts w:cs="Times New Roman" w:hint="eastAsia"/>
        </w:rPr>
        <w:t>其概念奠基在</w:t>
      </w:r>
      <w:r w:rsidR="000950C5" w:rsidRPr="00CD3CFD">
        <w:rPr>
          <w:rFonts w:cs="Times New Roman" w:hint="eastAsia"/>
        </w:rPr>
        <w:t>「權重」、「激勵函數」、「誤差」等概念</w:t>
      </w:r>
      <w:r w:rsidR="00E86AF4" w:rsidRPr="00CD3CFD">
        <w:rPr>
          <w:rFonts w:cs="Times New Roman" w:hint="eastAsia"/>
        </w:rPr>
        <w:t>上，在教導「學習演算法」此課程單元之前，有在其他課程單元介紹這些基礎概念，所以「學習演算法」相較於「權重」、「激勵函數」、「誤差」等基礎概念而言，是比較困難的課程單元</w:t>
      </w:r>
      <w:r w:rsidR="000950C5" w:rsidRPr="00CD3CFD">
        <w:rPr>
          <w:rFonts w:cs="Times New Roman" w:hint="eastAsia"/>
        </w:rPr>
        <w:t>，若學生在學習這個課程單元之前，沒有熟悉「權重」、「激勵函數」、「誤差」等概念，</w:t>
      </w:r>
      <w:r w:rsidR="00E86AF4" w:rsidRPr="00CD3CFD">
        <w:rPr>
          <w:rFonts w:cs="Times New Roman" w:hint="eastAsia"/>
        </w:rPr>
        <w:t>也</w:t>
      </w:r>
      <w:r w:rsidR="000950C5" w:rsidRPr="00CD3CFD">
        <w:rPr>
          <w:rFonts w:cs="Times New Roman" w:hint="eastAsia"/>
        </w:rPr>
        <w:t>會造成學習上的困難。</w:t>
      </w:r>
      <w:r w:rsidR="00361FEA" w:rsidRPr="00CD3CFD">
        <w:rPr>
          <w:rFonts w:cs="Times New Roman" w:hint="eastAsia"/>
        </w:rPr>
        <w:t>所以</w:t>
      </w:r>
      <w:r w:rsidR="000950C5" w:rsidRPr="00CD3CFD">
        <w:rPr>
          <w:rFonts w:cs="Times New Roman" w:hint="eastAsia"/>
        </w:rPr>
        <w:t>從學生對「概念應用」助於學習的認可狀況，與各個單元的難易程度，</w:t>
      </w:r>
      <w:r w:rsidR="00800266" w:rsidRPr="00800266">
        <w:rPr>
          <w:rFonts w:cs="Times New Roman" w:hint="eastAsia"/>
        </w:rPr>
        <w:t>仍能推測學生認為</w:t>
      </w:r>
      <w:r w:rsidR="00800266">
        <w:rPr>
          <w:rFonts w:cs="Times New Roman" w:hint="eastAsia"/>
        </w:rPr>
        <w:t>「</w:t>
      </w:r>
      <w:r w:rsidR="00800266" w:rsidRPr="00800266">
        <w:rPr>
          <w:rFonts w:cs="Times New Roman" w:hint="eastAsia"/>
        </w:rPr>
        <w:t>概念應用</w:t>
      </w:r>
      <w:r w:rsidR="00800266">
        <w:rPr>
          <w:rFonts w:cs="Times New Roman" w:hint="eastAsia"/>
        </w:rPr>
        <w:t>」</w:t>
      </w:r>
      <w:r w:rsidR="00800266" w:rsidRPr="00800266">
        <w:rPr>
          <w:rFonts w:cs="Times New Roman" w:hint="eastAsia"/>
        </w:rPr>
        <w:t>教學步驟中進行的程式實作對於較簡單的概念較有益處。</w:t>
      </w:r>
    </w:p>
    <w:p w14:paraId="20B7C661" w14:textId="77777777" w:rsidR="00176909" w:rsidRDefault="00176909" w:rsidP="005543D6">
      <w:pPr>
        <w:ind w:firstLineChars="0" w:firstLine="0"/>
      </w:pPr>
    </w:p>
    <w:p w14:paraId="77AAC1BB" w14:textId="20AAABC3" w:rsidR="001724D0" w:rsidRDefault="001724D0" w:rsidP="001724D0">
      <w:pPr>
        <w:pStyle w:val="af"/>
        <w:keepNext/>
        <w:ind w:firstLine="400"/>
        <w:jc w:val="center"/>
      </w:pPr>
      <w:bookmarkStart w:id="251" w:name="_Toc111209890"/>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7</w:t>
      </w:r>
      <w:r>
        <w:fldChar w:fldCharType="end"/>
      </w:r>
      <w:r w:rsidRPr="00E50DF6">
        <w:rPr>
          <w:rFonts w:hint="eastAsia"/>
        </w:rPr>
        <w:t>「</w:t>
      </w:r>
      <w:r>
        <w:rPr>
          <w:rFonts w:hint="eastAsia"/>
        </w:rPr>
        <w:t>概念應用</w:t>
      </w:r>
      <w:r w:rsidRPr="00E50DF6">
        <w:rPr>
          <w:rFonts w:hint="eastAsia"/>
        </w:rPr>
        <w:t>」有助於各概念學習的認可狀況</w:t>
      </w:r>
      <w:bookmarkEnd w:id="251"/>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1105B0" w14:paraId="0C7069CD" w14:textId="77777777" w:rsidTr="00D217EF">
        <w:tc>
          <w:tcPr>
            <w:tcW w:w="4395" w:type="dxa"/>
            <w:tcBorders>
              <w:top w:val="single" w:sz="12" w:space="0" w:color="auto"/>
              <w:bottom w:val="single" w:sz="12" w:space="0" w:color="auto"/>
            </w:tcBorders>
            <w:vAlign w:val="center"/>
          </w:tcPr>
          <w:p w14:paraId="7489D327" w14:textId="0D01C5C8" w:rsidR="001105B0" w:rsidRDefault="001105B0" w:rsidP="00CB0E2B">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667676D4" w14:textId="351C8CE2" w:rsidR="001105B0" w:rsidRDefault="003A212C" w:rsidP="00D217EF">
            <w:pPr>
              <w:ind w:firstLineChars="0" w:firstLine="0"/>
              <w:jc w:val="center"/>
            </w:pPr>
            <w:r>
              <w:rPr>
                <w:rFonts w:hint="eastAsia"/>
              </w:rPr>
              <w:t>認為有幫助的</w:t>
            </w:r>
            <w:r w:rsidR="001105B0">
              <w:rPr>
                <w:rFonts w:hint="eastAsia"/>
              </w:rPr>
              <w:t>人數</w:t>
            </w:r>
          </w:p>
        </w:tc>
        <w:tc>
          <w:tcPr>
            <w:tcW w:w="2268" w:type="dxa"/>
            <w:tcBorders>
              <w:top w:val="single" w:sz="12" w:space="0" w:color="auto"/>
              <w:bottom w:val="single" w:sz="12" w:space="0" w:color="auto"/>
            </w:tcBorders>
            <w:vAlign w:val="center"/>
          </w:tcPr>
          <w:p w14:paraId="69B98000" w14:textId="23559405" w:rsidR="001105B0" w:rsidRDefault="003A212C" w:rsidP="00D217EF">
            <w:pPr>
              <w:ind w:firstLineChars="0" w:firstLine="0"/>
              <w:jc w:val="center"/>
            </w:pPr>
            <w:r>
              <w:rPr>
                <w:rFonts w:hint="eastAsia"/>
              </w:rPr>
              <w:t>認為有幫助的</w:t>
            </w:r>
            <w:r w:rsidR="001105B0">
              <w:rPr>
                <w:rFonts w:hint="eastAsia"/>
              </w:rPr>
              <w:t>比例</w:t>
            </w:r>
          </w:p>
        </w:tc>
      </w:tr>
      <w:tr w:rsidR="001105B0" w14:paraId="4E6659D2" w14:textId="77777777" w:rsidTr="00D217EF">
        <w:tc>
          <w:tcPr>
            <w:tcW w:w="4395" w:type="dxa"/>
            <w:tcBorders>
              <w:top w:val="single" w:sz="12" w:space="0" w:color="auto"/>
              <w:bottom w:val="single" w:sz="6" w:space="0" w:color="auto"/>
            </w:tcBorders>
            <w:vAlign w:val="center"/>
          </w:tcPr>
          <w:p w14:paraId="4F97A33B"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075DEC66" w14:textId="6C82FB46" w:rsidR="001105B0" w:rsidRDefault="001105B0" w:rsidP="00CB0E2B">
            <w:pPr>
              <w:ind w:firstLineChars="0" w:firstLine="0"/>
              <w:jc w:val="center"/>
            </w:pPr>
            <w:r>
              <w:rPr>
                <w:rFonts w:hint="eastAsia"/>
              </w:rPr>
              <w:t>4</w:t>
            </w:r>
            <w:r w:rsidR="007605B8">
              <w:t>0</w:t>
            </w:r>
          </w:p>
        </w:tc>
        <w:tc>
          <w:tcPr>
            <w:tcW w:w="2268" w:type="dxa"/>
            <w:tcBorders>
              <w:top w:val="single" w:sz="12" w:space="0" w:color="auto"/>
              <w:bottom w:val="single" w:sz="6" w:space="0" w:color="auto"/>
            </w:tcBorders>
            <w:vAlign w:val="center"/>
          </w:tcPr>
          <w:p w14:paraId="3942AFFD" w14:textId="3A46909D" w:rsidR="001105B0" w:rsidRDefault="001A6CCB" w:rsidP="00CB0E2B">
            <w:pPr>
              <w:ind w:firstLineChars="0" w:firstLine="0"/>
              <w:jc w:val="center"/>
            </w:pPr>
            <w:r>
              <w:t>70</w:t>
            </w:r>
            <w:r w:rsidR="001105B0">
              <w:t>.</w:t>
            </w:r>
            <w:r>
              <w:t>2</w:t>
            </w:r>
            <w:r w:rsidR="001105B0">
              <w:t>%</w:t>
            </w:r>
          </w:p>
        </w:tc>
      </w:tr>
      <w:tr w:rsidR="001105B0" w14:paraId="168ADF94" w14:textId="77777777" w:rsidTr="00D217EF">
        <w:tc>
          <w:tcPr>
            <w:tcW w:w="4395" w:type="dxa"/>
            <w:tcBorders>
              <w:top w:val="single" w:sz="6" w:space="0" w:color="auto"/>
              <w:bottom w:val="single" w:sz="6" w:space="0" w:color="auto"/>
            </w:tcBorders>
            <w:vAlign w:val="center"/>
          </w:tcPr>
          <w:p w14:paraId="4790B01F"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4C15F25" w14:textId="4646797D" w:rsidR="001105B0" w:rsidRDefault="007605B8" w:rsidP="00CB0E2B">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596BC5AA" w14:textId="315E89B5" w:rsidR="001105B0" w:rsidRDefault="001A6CCB" w:rsidP="00CB0E2B">
            <w:pPr>
              <w:ind w:firstLineChars="0" w:firstLine="0"/>
              <w:jc w:val="center"/>
            </w:pPr>
            <w:r>
              <w:t>68</w:t>
            </w:r>
            <w:r w:rsidR="001105B0">
              <w:t>.</w:t>
            </w:r>
            <w:r>
              <w:t>4</w:t>
            </w:r>
            <w:r w:rsidR="001105B0">
              <w:t>%</w:t>
            </w:r>
          </w:p>
        </w:tc>
      </w:tr>
      <w:tr w:rsidR="001105B0" w14:paraId="653A20E2" w14:textId="77777777" w:rsidTr="00D217EF">
        <w:tc>
          <w:tcPr>
            <w:tcW w:w="4395" w:type="dxa"/>
            <w:tcBorders>
              <w:top w:val="single" w:sz="6" w:space="0" w:color="auto"/>
              <w:bottom w:val="single" w:sz="6" w:space="0" w:color="auto"/>
            </w:tcBorders>
            <w:vAlign w:val="center"/>
          </w:tcPr>
          <w:p w14:paraId="68AFFBEB"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42604754" w14:textId="1960A2A6" w:rsidR="001105B0" w:rsidRDefault="007605B8" w:rsidP="00CB0E2B">
            <w:pPr>
              <w:ind w:firstLineChars="0" w:firstLine="0"/>
              <w:jc w:val="center"/>
            </w:pPr>
            <w:r>
              <w:rPr>
                <w:rFonts w:hint="eastAsia"/>
              </w:rPr>
              <w:t>3</w:t>
            </w:r>
            <w:r>
              <w:t>8</w:t>
            </w:r>
          </w:p>
        </w:tc>
        <w:tc>
          <w:tcPr>
            <w:tcW w:w="2268" w:type="dxa"/>
            <w:tcBorders>
              <w:top w:val="single" w:sz="6" w:space="0" w:color="auto"/>
              <w:bottom w:val="single" w:sz="6" w:space="0" w:color="auto"/>
            </w:tcBorders>
            <w:vAlign w:val="center"/>
          </w:tcPr>
          <w:p w14:paraId="029D3D02" w14:textId="0E965C6C" w:rsidR="001105B0" w:rsidRDefault="001A6CCB" w:rsidP="00CB0E2B">
            <w:pPr>
              <w:ind w:firstLineChars="0" w:firstLine="0"/>
              <w:jc w:val="center"/>
            </w:pPr>
            <w:r>
              <w:t>66</w:t>
            </w:r>
            <w:r w:rsidR="001105B0">
              <w:t>.</w:t>
            </w:r>
            <w:r>
              <w:t>7</w:t>
            </w:r>
            <w:r w:rsidR="001105B0">
              <w:t>%</w:t>
            </w:r>
          </w:p>
        </w:tc>
      </w:tr>
      <w:tr w:rsidR="001105B0" w14:paraId="2A978FA1" w14:textId="77777777" w:rsidTr="00D217EF">
        <w:tc>
          <w:tcPr>
            <w:tcW w:w="4395" w:type="dxa"/>
            <w:tcBorders>
              <w:top w:val="single" w:sz="6" w:space="0" w:color="auto"/>
              <w:bottom w:val="single" w:sz="6" w:space="0" w:color="auto"/>
            </w:tcBorders>
            <w:vAlign w:val="center"/>
          </w:tcPr>
          <w:p w14:paraId="020C6FED"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322E77D8" w14:textId="00A7036C" w:rsidR="001105B0" w:rsidRDefault="007605B8" w:rsidP="00CB0E2B">
            <w:pPr>
              <w:ind w:firstLineChars="0" w:firstLine="0"/>
              <w:jc w:val="center"/>
            </w:pPr>
            <w:r>
              <w:rPr>
                <w:rFonts w:hint="eastAsia"/>
              </w:rPr>
              <w:t>4</w:t>
            </w:r>
            <w:r>
              <w:t>1</w:t>
            </w:r>
          </w:p>
        </w:tc>
        <w:tc>
          <w:tcPr>
            <w:tcW w:w="2268" w:type="dxa"/>
            <w:tcBorders>
              <w:top w:val="single" w:sz="6" w:space="0" w:color="auto"/>
              <w:bottom w:val="single" w:sz="6" w:space="0" w:color="auto"/>
            </w:tcBorders>
            <w:vAlign w:val="center"/>
          </w:tcPr>
          <w:p w14:paraId="3BB85B69" w14:textId="40A0431D" w:rsidR="001105B0" w:rsidRDefault="003A1FF7" w:rsidP="00CB0E2B">
            <w:pPr>
              <w:ind w:firstLineChars="0" w:firstLine="0"/>
              <w:jc w:val="center"/>
            </w:pPr>
            <w:r>
              <w:t>71</w:t>
            </w:r>
            <w:r w:rsidR="001105B0">
              <w:t>.</w:t>
            </w:r>
            <w:r>
              <w:t>9</w:t>
            </w:r>
            <w:r w:rsidR="001105B0">
              <w:t>%</w:t>
            </w:r>
          </w:p>
        </w:tc>
      </w:tr>
      <w:tr w:rsidR="001105B0" w14:paraId="45F3A058" w14:textId="77777777" w:rsidTr="00D217EF">
        <w:tc>
          <w:tcPr>
            <w:tcW w:w="4395" w:type="dxa"/>
            <w:tcBorders>
              <w:top w:val="single" w:sz="6" w:space="0" w:color="auto"/>
              <w:bottom w:val="single" w:sz="6" w:space="0" w:color="auto"/>
            </w:tcBorders>
            <w:vAlign w:val="center"/>
          </w:tcPr>
          <w:p w14:paraId="136DEE14"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7B533FE4" w14:textId="34CB2BE7" w:rsidR="001105B0" w:rsidRDefault="001A6CCB" w:rsidP="00CB0E2B">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43C70ABC" w14:textId="5ABB5108" w:rsidR="001105B0" w:rsidRDefault="003A1FF7" w:rsidP="00CB0E2B">
            <w:pPr>
              <w:ind w:firstLineChars="0" w:firstLine="0"/>
              <w:jc w:val="center"/>
            </w:pPr>
            <w:r>
              <w:t>57</w:t>
            </w:r>
            <w:r w:rsidR="001105B0">
              <w:t>.</w:t>
            </w:r>
            <w:r>
              <w:t>9</w:t>
            </w:r>
            <w:r w:rsidR="001105B0">
              <w:t>%</w:t>
            </w:r>
          </w:p>
        </w:tc>
      </w:tr>
      <w:tr w:rsidR="001105B0" w14:paraId="716F29E5" w14:textId="77777777" w:rsidTr="00D217EF">
        <w:tc>
          <w:tcPr>
            <w:tcW w:w="4395" w:type="dxa"/>
            <w:tcBorders>
              <w:top w:val="single" w:sz="6" w:space="0" w:color="auto"/>
              <w:bottom w:val="single" w:sz="6" w:space="0" w:color="auto"/>
            </w:tcBorders>
            <w:vAlign w:val="center"/>
          </w:tcPr>
          <w:p w14:paraId="2E5B25D7"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79C762B9" w14:textId="1DD3DFEF" w:rsidR="001105B0" w:rsidRDefault="001A6CCB" w:rsidP="00CB0E2B">
            <w:pPr>
              <w:ind w:firstLineChars="0" w:firstLine="0"/>
              <w:jc w:val="center"/>
            </w:pPr>
            <w:r>
              <w:rPr>
                <w:rFonts w:hint="eastAsia"/>
              </w:rPr>
              <w:t>2</w:t>
            </w:r>
            <w:r>
              <w:t>8</w:t>
            </w:r>
          </w:p>
        </w:tc>
        <w:tc>
          <w:tcPr>
            <w:tcW w:w="2268" w:type="dxa"/>
            <w:tcBorders>
              <w:top w:val="single" w:sz="6" w:space="0" w:color="auto"/>
              <w:bottom w:val="single" w:sz="6" w:space="0" w:color="auto"/>
            </w:tcBorders>
            <w:vAlign w:val="center"/>
          </w:tcPr>
          <w:p w14:paraId="71234731" w14:textId="3D28CC4C" w:rsidR="001105B0" w:rsidRDefault="003A1FF7" w:rsidP="00CB0E2B">
            <w:pPr>
              <w:ind w:firstLineChars="0" w:firstLine="0"/>
              <w:jc w:val="center"/>
            </w:pPr>
            <w:r>
              <w:t>49.1</w:t>
            </w:r>
            <w:r w:rsidR="001105B0">
              <w:t>%</w:t>
            </w:r>
          </w:p>
        </w:tc>
      </w:tr>
      <w:tr w:rsidR="001105B0" w14:paraId="3F25698E" w14:textId="77777777" w:rsidTr="00D217EF">
        <w:tc>
          <w:tcPr>
            <w:tcW w:w="4395" w:type="dxa"/>
            <w:tcBorders>
              <w:top w:val="single" w:sz="6" w:space="0" w:color="auto"/>
              <w:bottom w:val="single" w:sz="12" w:space="0" w:color="auto"/>
            </w:tcBorders>
            <w:vAlign w:val="center"/>
          </w:tcPr>
          <w:p w14:paraId="50A72336" w14:textId="77777777" w:rsidR="001105B0" w:rsidRDefault="001105B0" w:rsidP="00CB0E2B">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36FEB38C" w14:textId="18D32A49" w:rsidR="001105B0" w:rsidRDefault="001A6CCB" w:rsidP="00CB0E2B">
            <w:pPr>
              <w:ind w:firstLineChars="0" w:firstLine="0"/>
              <w:jc w:val="center"/>
            </w:pPr>
            <w:r>
              <w:rPr>
                <w:rFonts w:hint="eastAsia"/>
              </w:rPr>
              <w:t>3</w:t>
            </w:r>
            <w:r>
              <w:t>3</w:t>
            </w:r>
          </w:p>
        </w:tc>
        <w:tc>
          <w:tcPr>
            <w:tcW w:w="2268" w:type="dxa"/>
            <w:tcBorders>
              <w:top w:val="single" w:sz="6" w:space="0" w:color="auto"/>
              <w:bottom w:val="single" w:sz="12" w:space="0" w:color="auto"/>
            </w:tcBorders>
            <w:vAlign w:val="center"/>
          </w:tcPr>
          <w:p w14:paraId="643ACF09" w14:textId="4CCE4AA0" w:rsidR="001105B0" w:rsidRDefault="003A1FF7" w:rsidP="00CB0E2B">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CC944DA" w:rsidR="006927F7" w:rsidRPr="006927F7" w:rsidRDefault="006927F7" w:rsidP="006D2D80">
      <w:pPr>
        <w:ind w:firstLineChars="0" w:firstLine="0"/>
        <w:rPr>
          <w:b/>
          <w:bCs/>
        </w:rPr>
      </w:pPr>
      <w:r w:rsidRPr="006927F7">
        <w:rPr>
          <w:rFonts w:hint="eastAsia"/>
          <w:b/>
          <w:bCs/>
        </w:rPr>
        <w:t>四、</w:t>
      </w:r>
      <w:r w:rsidR="00870BB9">
        <w:rPr>
          <w:rFonts w:hint="eastAsia"/>
          <w:b/>
          <w:bCs/>
        </w:rPr>
        <w:t>學生對</w:t>
      </w:r>
      <w:r w:rsidRPr="006927F7">
        <w:rPr>
          <w:rFonts w:hint="eastAsia"/>
          <w:b/>
          <w:bCs/>
        </w:rPr>
        <w:t>「概念理解」、「概念反思」、「概念應用」</w:t>
      </w:r>
      <w:r w:rsidR="00870BB9">
        <w:rPr>
          <w:rFonts w:hint="eastAsia"/>
          <w:b/>
          <w:bCs/>
        </w:rPr>
        <w:t>之</w:t>
      </w:r>
      <w:r w:rsidRPr="006927F7">
        <w:rPr>
          <w:rFonts w:hint="eastAsia"/>
          <w:b/>
          <w:bCs/>
        </w:rPr>
        <w:t>感受比較</w:t>
      </w:r>
    </w:p>
    <w:p w14:paraId="1C2A7B92" w14:textId="26AD9265" w:rsidR="00FE45AA" w:rsidRPr="00FE45AA" w:rsidRDefault="00572C60" w:rsidP="00FE45AA">
      <w:pPr>
        <w:ind w:firstLine="480"/>
        <w:rPr>
          <w:rFonts w:cs="Times New Roman"/>
        </w:rPr>
      </w:pPr>
      <w:r>
        <w:rPr>
          <w:rFonts w:hint="eastAsia"/>
        </w:rPr>
        <w:t>為比較學生在視覺化模擬輔助教學中，對於「概念理解」、「概念反思」、「概念應用」</w:t>
      </w:r>
      <w:r w:rsidR="00800266">
        <w:rPr>
          <w:rFonts w:hint="eastAsia"/>
        </w:rPr>
        <w:t>三個教學步驟</w:t>
      </w:r>
      <w:r>
        <w:rPr>
          <w:rFonts w:hint="eastAsia"/>
        </w:rPr>
        <w:t>之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面向，以複選題的方式調查學生認為本研究依照各教學策略設計的</w:t>
      </w:r>
      <w:r w:rsidR="001A0C15">
        <w:rPr>
          <w:rFonts w:hint="eastAsia"/>
        </w:rPr>
        <w:t>教學</w:t>
      </w:r>
      <w:r>
        <w:rPr>
          <w:rFonts w:hint="eastAsia"/>
        </w:rPr>
        <w:t>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w:t>
      </w:r>
      <w:r w:rsidR="008D5EA4">
        <w:rPr>
          <w:rFonts w:cs="Times New Roman" w:hint="eastAsia"/>
        </w:rPr>
        <w:t>學習</w:t>
      </w:r>
      <w:r w:rsidR="00F10DEE">
        <w:rPr>
          <w:rFonts w:cs="Times New Roman" w:hint="eastAsia"/>
        </w:rPr>
        <w:t>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w:t>
      </w:r>
      <w:r w:rsidR="001A0C15">
        <w:rPr>
          <w:rFonts w:cs="Times New Roman" w:hint="eastAsia"/>
        </w:rPr>
        <w:t>教學</w:t>
      </w:r>
      <w:r w:rsidR="00813CD2">
        <w:rPr>
          <w:rFonts w:cs="Times New Roman" w:hint="eastAsia"/>
        </w:rPr>
        <w:t>活動（例如：「老師講解」、「模擬平台之操作」、「程式實作」）對於自身學習之影響與本研究原</w:t>
      </w:r>
      <w:r w:rsidR="00813CD2">
        <w:rPr>
          <w:rFonts w:cs="Times New Roman" w:hint="eastAsia"/>
        </w:rPr>
        <w:lastRenderedPageBreak/>
        <w:t>先設定的教學目的相符，亦即</w:t>
      </w:r>
      <w:r w:rsidR="00DA49D9">
        <w:rPr>
          <w:rFonts w:cs="Times New Roman" w:hint="eastAsia"/>
        </w:rPr>
        <w:t>這些</w:t>
      </w:r>
      <w:r w:rsidR="001A0C15">
        <w:rPr>
          <w:rFonts w:cs="Times New Roman" w:hint="eastAsia"/>
        </w:rPr>
        <w:t>教學</w:t>
      </w:r>
      <w:r w:rsidR="00DA49D9">
        <w:rPr>
          <w:rFonts w:cs="Times New Roman" w:hint="eastAsia"/>
        </w:rPr>
        <w:t>活動的設計能夠體現本研究提出之</w:t>
      </w:r>
      <w:r w:rsidR="00C45FCF">
        <w:rPr>
          <w:rFonts w:hint="eastAsia"/>
        </w:rPr>
        <w:t>視覺化模擬輔助</w:t>
      </w:r>
      <w:r w:rsidR="00DA49D9">
        <w:rPr>
          <w:rFonts w:cs="Times New Roman" w:hint="eastAsia"/>
        </w:rPr>
        <w:t>教學策略。</w:t>
      </w:r>
    </w:p>
    <w:p w14:paraId="71EB4B29" w14:textId="77777777" w:rsidR="006C3444" w:rsidRDefault="006C3444" w:rsidP="00AA29B5">
      <w:pPr>
        <w:ind w:firstLineChars="0" w:firstLine="0"/>
      </w:pPr>
    </w:p>
    <w:p w14:paraId="45808FE5" w14:textId="5EDF3B63" w:rsidR="00C45FCF" w:rsidRDefault="00C45FCF" w:rsidP="00C45FCF">
      <w:pPr>
        <w:pStyle w:val="af"/>
        <w:keepNext/>
        <w:ind w:firstLine="400"/>
        <w:jc w:val="center"/>
      </w:pPr>
      <w:bookmarkStart w:id="252" w:name="_Toc11120989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Pr>
          <w:noProof/>
        </w:rPr>
        <w:t>18</w:t>
      </w:r>
      <w:r>
        <w:fldChar w:fldCharType="end"/>
      </w:r>
      <w:r>
        <w:rPr>
          <w:rFonts w:hint="eastAsia"/>
        </w:rPr>
        <w:t>視覺化模擬輔助</w:t>
      </w:r>
      <w:r w:rsidRPr="00BB1DCC">
        <w:rPr>
          <w:rFonts w:hint="eastAsia"/>
        </w:rPr>
        <w:t>教學之感受比較複選題之選取人數</w:t>
      </w:r>
      <w:bookmarkEnd w:id="25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1296"/>
        <w:gridCol w:w="1297"/>
        <w:gridCol w:w="1297"/>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74D5B97F" w14:textId="77777777" w:rsidR="006927F7" w:rsidRPr="006927F7" w:rsidRDefault="006927F7" w:rsidP="00C94D59">
      <w:pPr>
        <w:ind w:firstLineChars="0" w:firstLine="0"/>
      </w:pPr>
    </w:p>
    <w:p w14:paraId="722F6A88" w14:textId="77777777" w:rsidR="00A73E99" w:rsidRDefault="00A73E99">
      <w:pPr>
        <w:spacing w:line="240" w:lineRule="auto"/>
        <w:ind w:firstLineChars="0" w:firstLine="0"/>
        <w:jc w:val="left"/>
      </w:pPr>
      <w:r>
        <w:br w:type="page"/>
      </w:r>
    </w:p>
    <w:p w14:paraId="4EBC56E2" w14:textId="0C80FE23" w:rsidR="00A73E99" w:rsidRDefault="001F7F87" w:rsidP="00A73E99">
      <w:pPr>
        <w:pStyle w:val="a0"/>
      </w:pPr>
      <w:bookmarkStart w:id="253" w:name="_Toc110351572"/>
      <w:r>
        <w:rPr>
          <w:rFonts w:hint="eastAsia"/>
        </w:rPr>
        <w:lastRenderedPageBreak/>
        <w:t>講述式教學之感受</w:t>
      </w:r>
      <w:bookmarkEnd w:id="253"/>
    </w:p>
    <w:p w14:paraId="017C5404" w14:textId="35C4DD6E" w:rsidR="001F7F87" w:rsidRDefault="005743B5" w:rsidP="00CB3D4A">
      <w:pPr>
        <w:ind w:firstLine="480"/>
        <w:rPr>
          <w:rFonts w:ascii="Apple Color Emoji" w:hAnsi="Apple Color Emoji" w:cs="Apple Color Emoji"/>
        </w:rPr>
      </w:pPr>
      <w:r>
        <w:rPr>
          <w:rFonts w:hint="eastAsia"/>
        </w:rPr>
        <w:t>因</w:t>
      </w:r>
      <w:r w:rsidR="00800266" w:rsidRPr="00800266">
        <w:rPr>
          <w:rFonts w:hint="eastAsia"/>
        </w:rPr>
        <w:t>為本研究針對</w:t>
      </w:r>
      <w:r w:rsidR="00C45FCF">
        <w:rPr>
          <w:rFonts w:hint="eastAsia"/>
        </w:rPr>
        <w:t>視覺化模擬輔助</w:t>
      </w:r>
      <w:r w:rsidR="00800266" w:rsidRPr="00800266">
        <w:rPr>
          <w:rFonts w:hint="eastAsia"/>
        </w:rPr>
        <w:t>教學策略所設計之課堂活動，模擬平台主要使用於「概念反思」之策略中，「概念理解」主要由「老師講解」之教學活動，「概念應用」則透過「程式實作」之教學活動，所以在控制組所進行的課程，也包含了「老師講解」、「程式實作」之教學活動。為探討兩組學生對於此兩種教學策略之感受有何差異，本研究於控制組態度問卷後測中設計「講述式教學之感受」面向，以複選題的方式調查學生認為老師講解投影片的過程有助於學習哪些課程內容，以及認為程式實作的過程有助於學習哪些課程內容</w:t>
      </w:r>
      <w:r w:rsidR="00800266">
        <w:rPr>
          <w:rFonts w:hint="eastAsia"/>
        </w:rPr>
        <w:t>。</w:t>
      </w:r>
    </w:p>
    <w:p w14:paraId="2B3DD6D9" w14:textId="60798FAF"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w:t>
      </w:r>
      <w:r w:rsidR="001541FF">
        <w:rPr>
          <w:rFonts w:cs="Times New Roman" w:hint="eastAsia"/>
        </w:rPr>
        <w:t>課程</w:t>
      </w:r>
      <w:r w:rsidR="00D903C7">
        <w:rPr>
          <w:rFonts w:cs="Times New Roman" w:hint="eastAsia"/>
        </w:rPr>
        <w:t>概念，由此可見控制組學生認為「老師講解」之</w:t>
      </w:r>
      <w:r w:rsidR="001A0C15">
        <w:rPr>
          <w:rFonts w:cs="Times New Roman" w:hint="eastAsia"/>
        </w:rPr>
        <w:t>教學</w:t>
      </w:r>
      <w:r w:rsidR="00D903C7">
        <w:rPr>
          <w:rFonts w:cs="Times New Roman" w:hint="eastAsia"/>
        </w:rPr>
        <w:t>活動能夠幫助理解較簡單的課程概念。</w:t>
      </w:r>
    </w:p>
    <w:p w14:paraId="4759EC52" w14:textId="0A16C50C"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w:t>
      </w:r>
      <w:r w:rsidR="001A0C15">
        <w:rPr>
          <w:rFonts w:cs="Times New Roman" w:hint="eastAsia"/>
        </w:rPr>
        <w:t>教學</w:t>
      </w:r>
      <w:r>
        <w:rPr>
          <w:rFonts w:cs="Times New Roman" w:hint="eastAsia"/>
        </w:rPr>
        <w:t>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1541FF">
        <w:rPr>
          <w:rFonts w:cs="Times New Roman" w:hint="eastAsia"/>
        </w:rPr>
        <w:t>課程</w:t>
      </w:r>
      <w:r w:rsidR="00040A7E">
        <w:rPr>
          <w:rFonts w:cs="Times New Roman" w:hint="eastAsia"/>
        </w:rPr>
        <w:t>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7596B0B9" w14:textId="2202C349" w:rsidR="008D5EA4" w:rsidRDefault="008D5EA4" w:rsidP="008D5EA4">
      <w:pPr>
        <w:pStyle w:val="af"/>
        <w:keepNext/>
        <w:ind w:firstLine="400"/>
        <w:jc w:val="center"/>
      </w:pPr>
      <w:bookmarkStart w:id="254" w:name="_Toc111209892"/>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9</w:t>
      </w:r>
      <w:r>
        <w:fldChar w:fldCharType="end"/>
      </w:r>
      <w:r w:rsidRPr="00403F6C">
        <w:rPr>
          <w:rFonts w:hint="eastAsia"/>
        </w:rPr>
        <w:t>「老師講解」有助於各概念學習的認可狀況</w:t>
      </w:r>
      <w:r w:rsidRPr="00403F6C">
        <w:rPr>
          <w:rFonts w:hint="eastAsia"/>
        </w:rPr>
        <w:t>(</w:t>
      </w:r>
      <w:r w:rsidRPr="00403F6C">
        <w:rPr>
          <w:rFonts w:hint="eastAsia"/>
        </w:rPr>
        <w:t>控制組</w:t>
      </w:r>
      <w:r w:rsidRPr="00403F6C">
        <w:rPr>
          <w:rFonts w:hint="eastAsia"/>
        </w:rPr>
        <w:t>)</w:t>
      </w:r>
      <w:bookmarkEnd w:id="254"/>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4879FF" w14:paraId="3A4603FD" w14:textId="77777777" w:rsidTr="00D217EF">
        <w:tc>
          <w:tcPr>
            <w:tcW w:w="4395" w:type="dxa"/>
            <w:tcBorders>
              <w:top w:val="single" w:sz="12" w:space="0" w:color="auto"/>
              <w:bottom w:val="single" w:sz="12" w:space="0" w:color="auto"/>
            </w:tcBorders>
            <w:vAlign w:val="center"/>
          </w:tcPr>
          <w:p w14:paraId="40CC298B" w14:textId="6BBA361F" w:rsidR="004879FF" w:rsidRDefault="004879FF" w:rsidP="00CB0E2B">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73629CA0" w14:textId="0BE2E6B6" w:rsidR="004879FF" w:rsidRDefault="00E2503E" w:rsidP="00D217EF">
            <w:pPr>
              <w:ind w:firstLineChars="0" w:firstLine="0"/>
              <w:jc w:val="center"/>
            </w:pPr>
            <w:r>
              <w:rPr>
                <w:rFonts w:hint="eastAsia"/>
              </w:rPr>
              <w:t>認為有幫助的</w:t>
            </w:r>
            <w:r w:rsidR="004879FF">
              <w:rPr>
                <w:rFonts w:hint="eastAsia"/>
              </w:rPr>
              <w:t>人數</w:t>
            </w:r>
          </w:p>
        </w:tc>
        <w:tc>
          <w:tcPr>
            <w:tcW w:w="2268" w:type="dxa"/>
            <w:tcBorders>
              <w:top w:val="single" w:sz="12" w:space="0" w:color="auto"/>
              <w:bottom w:val="single" w:sz="12" w:space="0" w:color="auto"/>
            </w:tcBorders>
            <w:vAlign w:val="center"/>
          </w:tcPr>
          <w:p w14:paraId="291F8BE1" w14:textId="1AB98366" w:rsidR="004879FF" w:rsidRDefault="00E2503E" w:rsidP="00D217EF">
            <w:pPr>
              <w:ind w:firstLineChars="0" w:firstLine="0"/>
              <w:jc w:val="center"/>
            </w:pPr>
            <w:r>
              <w:rPr>
                <w:rFonts w:hint="eastAsia"/>
              </w:rPr>
              <w:t>認為有幫助的</w:t>
            </w:r>
            <w:r w:rsidR="004879FF">
              <w:rPr>
                <w:rFonts w:hint="eastAsia"/>
              </w:rPr>
              <w:t>比例</w:t>
            </w:r>
          </w:p>
        </w:tc>
      </w:tr>
      <w:tr w:rsidR="004879FF" w14:paraId="47260D89" w14:textId="77777777" w:rsidTr="00D217EF">
        <w:tc>
          <w:tcPr>
            <w:tcW w:w="4395" w:type="dxa"/>
            <w:tcBorders>
              <w:top w:val="single" w:sz="12" w:space="0" w:color="auto"/>
              <w:bottom w:val="single" w:sz="6" w:space="0" w:color="auto"/>
            </w:tcBorders>
            <w:vAlign w:val="center"/>
          </w:tcPr>
          <w:p w14:paraId="2B13E52A"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354B5772" w14:textId="41AD186C" w:rsidR="004879FF" w:rsidRDefault="004879FF" w:rsidP="00CB0E2B">
            <w:pPr>
              <w:ind w:firstLineChars="0" w:firstLine="0"/>
              <w:jc w:val="center"/>
            </w:pPr>
            <w:r>
              <w:rPr>
                <w:rFonts w:hint="eastAsia"/>
              </w:rPr>
              <w:t>5</w:t>
            </w:r>
            <w:r w:rsidR="00A16DA3">
              <w:t>0</w:t>
            </w:r>
          </w:p>
        </w:tc>
        <w:tc>
          <w:tcPr>
            <w:tcW w:w="2268" w:type="dxa"/>
            <w:tcBorders>
              <w:top w:val="single" w:sz="12" w:space="0" w:color="auto"/>
              <w:bottom w:val="single" w:sz="6" w:space="0" w:color="auto"/>
            </w:tcBorders>
            <w:vAlign w:val="center"/>
          </w:tcPr>
          <w:p w14:paraId="26668C6E" w14:textId="4E0D9863" w:rsidR="004879FF" w:rsidRDefault="00A16DA3" w:rsidP="00CB0E2B">
            <w:pPr>
              <w:ind w:firstLineChars="0" w:firstLine="0"/>
              <w:jc w:val="center"/>
            </w:pPr>
            <w:r>
              <w:rPr>
                <w:rFonts w:hint="eastAsia"/>
              </w:rPr>
              <w:t>7</w:t>
            </w:r>
            <w:r>
              <w:t>5.8%</w:t>
            </w:r>
          </w:p>
        </w:tc>
      </w:tr>
      <w:tr w:rsidR="004879FF" w14:paraId="64954377" w14:textId="77777777" w:rsidTr="00D217EF">
        <w:tc>
          <w:tcPr>
            <w:tcW w:w="4395" w:type="dxa"/>
            <w:tcBorders>
              <w:top w:val="single" w:sz="6" w:space="0" w:color="auto"/>
              <w:bottom w:val="single" w:sz="6" w:space="0" w:color="auto"/>
            </w:tcBorders>
            <w:vAlign w:val="center"/>
          </w:tcPr>
          <w:p w14:paraId="19E215BE"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168CCC1" w14:textId="0932A04A" w:rsidR="004879FF" w:rsidRDefault="0038670F" w:rsidP="00CB0E2B">
            <w:pPr>
              <w:ind w:firstLineChars="0" w:firstLine="0"/>
              <w:jc w:val="center"/>
            </w:pPr>
            <w:r>
              <w:rPr>
                <w:rFonts w:hint="eastAsia"/>
              </w:rPr>
              <w:t>4</w:t>
            </w:r>
            <w:r w:rsidR="00A16DA3">
              <w:t>7</w:t>
            </w:r>
          </w:p>
        </w:tc>
        <w:tc>
          <w:tcPr>
            <w:tcW w:w="2268" w:type="dxa"/>
            <w:tcBorders>
              <w:top w:val="single" w:sz="6" w:space="0" w:color="auto"/>
              <w:bottom w:val="single" w:sz="6" w:space="0" w:color="auto"/>
            </w:tcBorders>
            <w:vAlign w:val="center"/>
          </w:tcPr>
          <w:p w14:paraId="7C83BA76" w14:textId="402B0939" w:rsidR="004879FF" w:rsidRDefault="00A16DA3" w:rsidP="00CB0E2B">
            <w:pPr>
              <w:ind w:firstLineChars="0" w:firstLine="0"/>
              <w:jc w:val="center"/>
            </w:pPr>
            <w:r>
              <w:rPr>
                <w:rFonts w:hint="eastAsia"/>
              </w:rPr>
              <w:t>7</w:t>
            </w:r>
            <w:r>
              <w:t>1.2%</w:t>
            </w:r>
          </w:p>
        </w:tc>
      </w:tr>
      <w:tr w:rsidR="004879FF" w14:paraId="7E03E866" w14:textId="77777777" w:rsidTr="00D217EF">
        <w:tc>
          <w:tcPr>
            <w:tcW w:w="4395" w:type="dxa"/>
            <w:tcBorders>
              <w:top w:val="single" w:sz="6" w:space="0" w:color="auto"/>
              <w:bottom w:val="single" w:sz="6" w:space="0" w:color="auto"/>
            </w:tcBorders>
            <w:vAlign w:val="center"/>
          </w:tcPr>
          <w:p w14:paraId="4D4A1D26"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F4D0A61" w14:textId="74C58FA4" w:rsidR="004879FF" w:rsidRDefault="0038670F" w:rsidP="00CB0E2B">
            <w:pPr>
              <w:ind w:firstLineChars="0" w:firstLine="0"/>
              <w:jc w:val="center"/>
            </w:pPr>
            <w:r>
              <w:rPr>
                <w:rFonts w:hint="eastAsia"/>
              </w:rPr>
              <w:t>4</w:t>
            </w:r>
            <w:r w:rsidR="00A16DA3">
              <w:t>0</w:t>
            </w:r>
          </w:p>
        </w:tc>
        <w:tc>
          <w:tcPr>
            <w:tcW w:w="2268" w:type="dxa"/>
            <w:tcBorders>
              <w:top w:val="single" w:sz="6" w:space="0" w:color="auto"/>
              <w:bottom w:val="single" w:sz="6" w:space="0" w:color="auto"/>
            </w:tcBorders>
            <w:vAlign w:val="center"/>
          </w:tcPr>
          <w:p w14:paraId="39940155" w14:textId="044402C6" w:rsidR="004879FF" w:rsidRDefault="00A16DA3" w:rsidP="00CB0E2B">
            <w:pPr>
              <w:ind w:firstLineChars="0" w:firstLine="0"/>
              <w:jc w:val="center"/>
            </w:pPr>
            <w:r>
              <w:rPr>
                <w:rFonts w:hint="eastAsia"/>
              </w:rPr>
              <w:t>6</w:t>
            </w:r>
            <w:r>
              <w:t>0.6%</w:t>
            </w:r>
          </w:p>
        </w:tc>
      </w:tr>
      <w:tr w:rsidR="004879FF" w14:paraId="310790F6" w14:textId="77777777" w:rsidTr="00D217EF">
        <w:tc>
          <w:tcPr>
            <w:tcW w:w="4395" w:type="dxa"/>
            <w:tcBorders>
              <w:top w:val="single" w:sz="6" w:space="0" w:color="auto"/>
              <w:bottom w:val="single" w:sz="6" w:space="0" w:color="auto"/>
            </w:tcBorders>
            <w:vAlign w:val="center"/>
          </w:tcPr>
          <w:p w14:paraId="76F79F0A"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149D4AEE" w14:textId="454B044D" w:rsidR="004879FF" w:rsidRDefault="0038670F" w:rsidP="00CB0E2B">
            <w:pPr>
              <w:ind w:firstLineChars="0" w:firstLine="0"/>
              <w:jc w:val="center"/>
            </w:pPr>
            <w:r>
              <w:rPr>
                <w:rFonts w:hint="eastAsia"/>
              </w:rPr>
              <w:t>4</w:t>
            </w:r>
            <w:r w:rsidR="00A16DA3">
              <w:t>6</w:t>
            </w:r>
          </w:p>
        </w:tc>
        <w:tc>
          <w:tcPr>
            <w:tcW w:w="2268" w:type="dxa"/>
            <w:tcBorders>
              <w:top w:val="single" w:sz="6" w:space="0" w:color="auto"/>
              <w:bottom w:val="single" w:sz="6" w:space="0" w:color="auto"/>
            </w:tcBorders>
            <w:vAlign w:val="center"/>
          </w:tcPr>
          <w:p w14:paraId="71504F85" w14:textId="7A720C05" w:rsidR="004879FF" w:rsidRDefault="00A16DA3" w:rsidP="00CB0E2B">
            <w:pPr>
              <w:ind w:firstLineChars="0" w:firstLine="0"/>
              <w:jc w:val="center"/>
            </w:pPr>
            <w:r>
              <w:rPr>
                <w:rFonts w:hint="eastAsia"/>
              </w:rPr>
              <w:t>6</w:t>
            </w:r>
            <w:r>
              <w:t>9.7%</w:t>
            </w:r>
          </w:p>
        </w:tc>
      </w:tr>
      <w:tr w:rsidR="004879FF" w14:paraId="726A6322" w14:textId="77777777" w:rsidTr="00D217EF">
        <w:tc>
          <w:tcPr>
            <w:tcW w:w="4395" w:type="dxa"/>
            <w:tcBorders>
              <w:top w:val="single" w:sz="6" w:space="0" w:color="auto"/>
              <w:bottom w:val="single" w:sz="6" w:space="0" w:color="auto"/>
            </w:tcBorders>
            <w:vAlign w:val="center"/>
          </w:tcPr>
          <w:p w14:paraId="0A50F9B9"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5F88E534" w14:textId="57E1B4BE" w:rsidR="004879FF" w:rsidRDefault="0038670F" w:rsidP="00CB0E2B">
            <w:pPr>
              <w:ind w:firstLineChars="0" w:firstLine="0"/>
              <w:jc w:val="center"/>
            </w:pPr>
            <w:r>
              <w:rPr>
                <w:rFonts w:hint="eastAsia"/>
              </w:rPr>
              <w:t>3</w:t>
            </w:r>
            <w:r w:rsidR="00A16DA3">
              <w:t>5</w:t>
            </w:r>
          </w:p>
        </w:tc>
        <w:tc>
          <w:tcPr>
            <w:tcW w:w="2268" w:type="dxa"/>
            <w:tcBorders>
              <w:top w:val="single" w:sz="6" w:space="0" w:color="auto"/>
              <w:bottom w:val="single" w:sz="6" w:space="0" w:color="auto"/>
            </w:tcBorders>
            <w:vAlign w:val="center"/>
          </w:tcPr>
          <w:p w14:paraId="21CDE22B" w14:textId="2F200524" w:rsidR="004879FF" w:rsidRDefault="00A16DA3" w:rsidP="00CB0E2B">
            <w:pPr>
              <w:ind w:firstLineChars="0" w:firstLine="0"/>
              <w:jc w:val="center"/>
            </w:pPr>
            <w:r>
              <w:rPr>
                <w:rFonts w:hint="eastAsia"/>
              </w:rPr>
              <w:t>5</w:t>
            </w:r>
            <w:r>
              <w:t>3.0%</w:t>
            </w:r>
          </w:p>
        </w:tc>
      </w:tr>
      <w:tr w:rsidR="004879FF" w14:paraId="7292D35A" w14:textId="77777777" w:rsidTr="00D217EF">
        <w:tc>
          <w:tcPr>
            <w:tcW w:w="4395" w:type="dxa"/>
            <w:tcBorders>
              <w:top w:val="single" w:sz="6" w:space="0" w:color="auto"/>
              <w:bottom w:val="single" w:sz="6" w:space="0" w:color="auto"/>
            </w:tcBorders>
            <w:vAlign w:val="center"/>
          </w:tcPr>
          <w:p w14:paraId="766A158C"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5EC981FC" w14:textId="09F86824" w:rsidR="004879FF" w:rsidRDefault="0038670F" w:rsidP="00CB0E2B">
            <w:pPr>
              <w:ind w:firstLineChars="0" w:firstLine="0"/>
              <w:jc w:val="center"/>
            </w:pPr>
            <w:r>
              <w:rPr>
                <w:rFonts w:hint="eastAsia"/>
              </w:rPr>
              <w:t>2</w:t>
            </w:r>
            <w:r w:rsidR="00A16DA3">
              <w:t>7</w:t>
            </w:r>
          </w:p>
        </w:tc>
        <w:tc>
          <w:tcPr>
            <w:tcW w:w="2268" w:type="dxa"/>
            <w:tcBorders>
              <w:top w:val="single" w:sz="6" w:space="0" w:color="auto"/>
              <w:bottom w:val="single" w:sz="6" w:space="0" w:color="auto"/>
            </w:tcBorders>
            <w:vAlign w:val="center"/>
          </w:tcPr>
          <w:p w14:paraId="738C9090" w14:textId="79939DF7" w:rsidR="004879FF" w:rsidRDefault="00A16DA3" w:rsidP="00CB0E2B">
            <w:pPr>
              <w:ind w:firstLineChars="0" w:firstLine="0"/>
              <w:jc w:val="center"/>
            </w:pPr>
            <w:r>
              <w:rPr>
                <w:rFonts w:hint="eastAsia"/>
              </w:rPr>
              <w:t>4</w:t>
            </w:r>
            <w:r>
              <w:t>0.9%</w:t>
            </w:r>
          </w:p>
        </w:tc>
      </w:tr>
      <w:tr w:rsidR="004879FF" w14:paraId="7DB05D42" w14:textId="77777777" w:rsidTr="00D217EF">
        <w:tc>
          <w:tcPr>
            <w:tcW w:w="4395" w:type="dxa"/>
            <w:tcBorders>
              <w:top w:val="single" w:sz="6" w:space="0" w:color="auto"/>
              <w:bottom w:val="single" w:sz="12" w:space="0" w:color="auto"/>
            </w:tcBorders>
            <w:vAlign w:val="center"/>
          </w:tcPr>
          <w:p w14:paraId="05C32B65" w14:textId="77777777" w:rsidR="004879FF" w:rsidRDefault="004879FF" w:rsidP="00CB0E2B">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B64735F" w14:textId="71F98F0A" w:rsidR="004879FF" w:rsidRDefault="0038670F" w:rsidP="00CB0E2B">
            <w:pPr>
              <w:ind w:firstLineChars="0" w:firstLine="0"/>
              <w:jc w:val="center"/>
            </w:pPr>
            <w:r>
              <w:rPr>
                <w:rFonts w:hint="eastAsia"/>
              </w:rPr>
              <w:t>3</w:t>
            </w:r>
            <w:r w:rsidR="00A16DA3">
              <w:t>7</w:t>
            </w:r>
          </w:p>
        </w:tc>
        <w:tc>
          <w:tcPr>
            <w:tcW w:w="2268" w:type="dxa"/>
            <w:tcBorders>
              <w:top w:val="single" w:sz="6" w:space="0" w:color="auto"/>
              <w:bottom w:val="single" w:sz="12" w:space="0" w:color="auto"/>
            </w:tcBorders>
            <w:vAlign w:val="center"/>
          </w:tcPr>
          <w:p w14:paraId="47AAC766" w14:textId="121CE541" w:rsidR="004879FF" w:rsidRDefault="00A16DA3" w:rsidP="00CB0E2B">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F649873" w14:textId="5715FBDA" w:rsidR="008D5EA4" w:rsidRDefault="008D5EA4" w:rsidP="008D5EA4">
      <w:pPr>
        <w:pStyle w:val="af"/>
        <w:keepNext/>
        <w:ind w:firstLine="400"/>
        <w:jc w:val="center"/>
      </w:pPr>
      <w:bookmarkStart w:id="255" w:name="_Toc11120989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0</w:t>
      </w:r>
      <w:r>
        <w:fldChar w:fldCharType="end"/>
      </w:r>
      <w:r w:rsidRPr="00363546">
        <w:rPr>
          <w:rFonts w:hint="eastAsia"/>
        </w:rPr>
        <w:t>「程式實作」有助於各概念學習的認可狀況</w:t>
      </w:r>
      <w:r w:rsidRPr="00363546">
        <w:rPr>
          <w:rFonts w:hint="eastAsia"/>
        </w:rPr>
        <w:t>(</w:t>
      </w:r>
      <w:r w:rsidRPr="00363546">
        <w:rPr>
          <w:rFonts w:hint="eastAsia"/>
        </w:rPr>
        <w:t>控制組</w:t>
      </w:r>
      <w:r w:rsidRPr="00363546">
        <w:rPr>
          <w:rFonts w:hint="eastAsia"/>
        </w:rPr>
        <w:t>)</w:t>
      </w:r>
      <w:bookmarkEnd w:id="255"/>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A16DA3" w14:paraId="4A67A7B5" w14:textId="77777777" w:rsidTr="00D217EF">
        <w:tc>
          <w:tcPr>
            <w:tcW w:w="4395" w:type="dxa"/>
            <w:tcBorders>
              <w:top w:val="single" w:sz="12" w:space="0" w:color="auto"/>
              <w:bottom w:val="single" w:sz="12" w:space="0" w:color="auto"/>
            </w:tcBorders>
            <w:vAlign w:val="center"/>
          </w:tcPr>
          <w:p w14:paraId="3C9F5D9A" w14:textId="12BECEBF" w:rsidR="00A16DA3" w:rsidRDefault="00A16DA3" w:rsidP="00CB0E2B">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48D6BC41" w14:textId="1929E223" w:rsidR="00A16DA3" w:rsidRDefault="00E2503E" w:rsidP="00D217EF">
            <w:pPr>
              <w:ind w:firstLineChars="0" w:firstLine="0"/>
              <w:jc w:val="center"/>
            </w:pPr>
            <w:r>
              <w:rPr>
                <w:rFonts w:hint="eastAsia"/>
              </w:rPr>
              <w:t>認為有幫助的</w:t>
            </w:r>
            <w:r w:rsidR="00A16DA3">
              <w:rPr>
                <w:rFonts w:hint="eastAsia"/>
              </w:rPr>
              <w:t>人數</w:t>
            </w:r>
          </w:p>
        </w:tc>
        <w:tc>
          <w:tcPr>
            <w:tcW w:w="2268" w:type="dxa"/>
            <w:tcBorders>
              <w:top w:val="single" w:sz="12" w:space="0" w:color="auto"/>
              <w:bottom w:val="single" w:sz="12" w:space="0" w:color="auto"/>
            </w:tcBorders>
            <w:vAlign w:val="center"/>
          </w:tcPr>
          <w:p w14:paraId="7100E53F" w14:textId="76D52909" w:rsidR="00A16DA3" w:rsidRDefault="00E2503E" w:rsidP="00D217EF">
            <w:pPr>
              <w:ind w:firstLineChars="0" w:firstLine="0"/>
              <w:jc w:val="center"/>
            </w:pPr>
            <w:r>
              <w:rPr>
                <w:rFonts w:hint="eastAsia"/>
              </w:rPr>
              <w:t>認為有幫助的</w:t>
            </w:r>
            <w:r w:rsidR="00A16DA3">
              <w:rPr>
                <w:rFonts w:hint="eastAsia"/>
              </w:rPr>
              <w:t>比例</w:t>
            </w:r>
          </w:p>
        </w:tc>
      </w:tr>
      <w:tr w:rsidR="00A16DA3" w14:paraId="7F3E9DA0" w14:textId="77777777" w:rsidTr="00D217EF">
        <w:tc>
          <w:tcPr>
            <w:tcW w:w="4395" w:type="dxa"/>
            <w:tcBorders>
              <w:top w:val="single" w:sz="12" w:space="0" w:color="auto"/>
              <w:bottom w:val="single" w:sz="6" w:space="0" w:color="auto"/>
            </w:tcBorders>
            <w:vAlign w:val="center"/>
          </w:tcPr>
          <w:p w14:paraId="0599B47B"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74AD9178" w14:textId="12D96F90" w:rsidR="00A16DA3" w:rsidRDefault="00A16DA3" w:rsidP="00CB0E2B">
            <w:pPr>
              <w:ind w:firstLineChars="0" w:firstLine="0"/>
              <w:jc w:val="center"/>
            </w:pPr>
            <w:r>
              <w:rPr>
                <w:rFonts w:hint="eastAsia"/>
              </w:rPr>
              <w:t>3</w:t>
            </w:r>
            <w:r>
              <w:t>0</w:t>
            </w:r>
          </w:p>
        </w:tc>
        <w:tc>
          <w:tcPr>
            <w:tcW w:w="2268" w:type="dxa"/>
            <w:tcBorders>
              <w:top w:val="single" w:sz="12" w:space="0" w:color="auto"/>
              <w:bottom w:val="single" w:sz="6" w:space="0" w:color="auto"/>
            </w:tcBorders>
            <w:vAlign w:val="center"/>
          </w:tcPr>
          <w:p w14:paraId="41B2B10A" w14:textId="24E5047D" w:rsidR="00A16DA3" w:rsidRDefault="00A16DA3" w:rsidP="00CB0E2B">
            <w:pPr>
              <w:ind w:firstLineChars="0" w:firstLine="0"/>
              <w:jc w:val="center"/>
            </w:pPr>
            <w:r>
              <w:rPr>
                <w:rFonts w:hint="eastAsia"/>
              </w:rPr>
              <w:t>4</w:t>
            </w:r>
            <w:r>
              <w:t>5.5</w:t>
            </w:r>
            <w:r w:rsidR="006A44E4">
              <w:t>%</w:t>
            </w:r>
          </w:p>
        </w:tc>
      </w:tr>
      <w:tr w:rsidR="00A16DA3" w14:paraId="0CF1A0F2" w14:textId="77777777" w:rsidTr="00D217EF">
        <w:tc>
          <w:tcPr>
            <w:tcW w:w="4395" w:type="dxa"/>
            <w:tcBorders>
              <w:top w:val="single" w:sz="6" w:space="0" w:color="auto"/>
              <w:bottom w:val="single" w:sz="6" w:space="0" w:color="auto"/>
            </w:tcBorders>
            <w:vAlign w:val="center"/>
          </w:tcPr>
          <w:p w14:paraId="203210E4"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3BBEC7C8" w14:textId="4819DA37" w:rsidR="00A16DA3" w:rsidRDefault="00A16DA3" w:rsidP="00CB0E2B">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21030C0A" w14:textId="51437B7B" w:rsidR="00A16DA3" w:rsidRDefault="006A44E4" w:rsidP="00CB0E2B">
            <w:pPr>
              <w:ind w:firstLineChars="0" w:firstLine="0"/>
              <w:jc w:val="center"/>
            </w:pPr>
            <w:r>
              <w:rPr>
                <w:rFonts w:hint="eastAsia"/>
              </w:rPr>
              <w:t>5</w:t>
            </w:r>
            <w:r>
              <w:t>0.0%</w:t>
            </w:r>
          </w:p>
        </w:tc>
      </w:tr>
      <w:tr w:rsidR="00A16DA3" w14:paraId="1D26A261" w14:textId="77777777" w:rsidTr="00D217EF">
        <w:tc>
          <w:tcPr>
            <w:tcW w:w="4395" w:type="dxa"/>
            <w:tcBorders>
              <w:top w:val="single" w:sz="6" w:space="0" w:color="auto"/>
              <w:bottom w:val="single" w:sz="6" w:space="0" w:color="auto"/>
            </w:tcBorders>
            <w:vAlign w:val="center"/>
          </w:tcPr>
          <w:p w14:paraId="2CB81811"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D8007D6" w14:textId="69F6E08C" w:rsidR="00A16DA3" w:rsidRDefault="00A16DA3" w:rsidP="00CB0E2B">
            <w:pPr>
              <w:ind w:firstLineChars="0" w:firstLine="0"/>
              <w:jc w:val="center"/>
            </w:pPr>
            <w:r>
              <w:rPr>
                <w:rFonts w:hint="eastAsia"/>
              </w:rPr>
              <w:t>3</w:t>
            </w:r>
            <w:r>
              <w:t>7</w:t>
            </w:r>
          </w:p>
        </w:tc>
        <w:tc>
          <w:tcPr>
            <w:tcW w:w="2268" w:type="dxa"/>
            <w:tcBorders>
              <w:top w:val="single" w:sz="6" w:space="0" w:color="auto"/>
              <w:bottom w:val="single" w:sz="6" w:space="0" w:color="auto"/>
            </w:tcBorders>
            <w:vAlign w:val="center"/>
          </w:tcPr>
          <w:p w14:paraId="23B97768" w14:textId="052AAD35" w:rsidR="00A16DA3" w:rsidRDefault="006A44E4" w:rsidP="00CB0E2B">
            <w:pPr>
              <w:ind w:firstLineChars="0" w:firstLine="0"/>
              <w:jc w:val="center"/>
            </w:pPr>
            <w:r>
              <w:rPr>
                <w:rFonts w:hint="eastAsia"/>
              </w:rPr>
              <w:t>5</w:t>
            </w:r>
            <w:r>
              <w:t>6.1%</w:t>
            </w:r>
          </w:p>
        </w:tc>
      </w:tr>
      <w:tr w:rsidR="00A16DA3" w14:paraId="2DD1E8CA" w14:textId="77777777" w:rsidTr="00D217EF">
        <w:tc>
          <w:tcPr>
            <w:tcW w:w="4395" w:type="dxa"/>
            <w:tcBorders>
              <w:top w:val="single" w:sz="6" w:space="0" w:color="auto"/>
              <w:bottom w:val="single" w:sz="6" w:space="0" w:color="auto"/>
            </w:tcBorders>
            <w:vAlign w:val="center"/>
          </w:tcPr>
          <w:p w14:paraId="6E3035A8"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4A8766BE" w14:textId="158F2121" w:rsidR="00A16DA3" w:rsidRDefault="00A16DA3" w:rsidP="00CB0E2B">
            <w:pPr>
              <w:ind w:firstLineChars="0" w:firstLine="0"/>
              <w:jc w:val="center"/>
            </w:pPr>
            <w:r>
              <w:rPr>
                <w:rFonts w:hint="eastAsia"/>
              </w:rPr>
              <w:t>5</w:t>
            </w:r>
            <w:r>
              <w:t>0</w:t>
            </w:r>
          </w:p>
        </w:tc>
        <w:tc>
          <w:tcPr>
            <w:tcW w:w="2268" w:type="dxa"/>
            <w:tcBorders>
              <w:top w:val="single" w:sz="6" w:space="0" w:color="auto"/>
              <w:bottom w:val="single" w:sz="6" w:space="0" w:color="auto"/>
            </w:tcBorders>
            <w:vAlign w:val="center"/>
          </w:tcPr>
          <w:p w14:paraId="477D527A" w14:textId="13B0EAC1" w:rsidR="00A16DA3" w:rsidRDefault="006A44E4" w:rsidP="00CB0E2B">
            <w:pPr>
              <w:ind w:firstLineChars="0" w:firstLine="0"/>
              <w:jc w:val="center"/>
            </w:pPr>
            <w:r>
              <w:rPr>
                <w:rFonts w:hint="eastAsia"/>
              </w:rPr>
              <w:t>7</w:t>
            </w:r>
            <w:r>
              <w:t>5.8%</w:t>
            </w:r>
          </w:p>
        </w:tc>
      </w:tr>
      <w:tr w:rsidR="00A16DA3" w14:paraId="4614BF91" w14:textId="77777777" w:rsidTr="00D217EF">
        <w:tc>
          <w:tcPr>
            <w:tcW w:w="4395" w:type="dxa"/>
            <w:tcBorders>
              <w:top w:val="single" w:sz="6" w:space="0" w:color="auto"/>
              <w:bottom w:val="single" w:sz="6" w:space="0" w:color="auto"/>
            </w:tcBorders>
            <w:vAlign w:val="center"/>
          </w:tcPr>
          <w:p w14:paraId="68DC5862"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6837A0FC" w14:textId="75C3AB5E" w:rsidR="00A16DA3" w:rsidRDefault="00A16DA3" w:rsidP="00CB0E2B">
            <w:pPr>
              <w:ind w:firstLineChars="0" w:firstLine="0"/>
              <w:jc w:val="center"/>
            </w:pPr>
            <w:r>
              <w:rPr>
                <w:rFonts w:hint="eastAsia"/>
              </w:rPr>
              <w:t>3</w:t>
            </w:r>
            <w:r>
              <w:t>0</w:t>
            </w:r>
          </w:p>
        </w:tc>
        <w:tc>
          <w:tcPr>
            <w:tcW w:w="2268" w:type="dxa"/>
            <w:tcBorders>
              <w:top w:val="single" w:sz="6" w:space="0" w:color="auto"/>
              <w:bottom w:val="single" w:sz="6" w:space="0" w:color="auto"/>
            </w:tcBorders>
            <w:vAlign w:val="center"/>
          </w:tcPr>
          <w:p w14:paraId="3927C747" w14:textId="42A6CA6F" w:rsidR="00A16DA3" w:rsidRDefault="006A44E4" w:rsidP="00CB0E2B">
            <w:pPr>
              <w:ind w:firstLineChars="0" w:firstLine="0"/>
              <w:jc w:val="center"/>
            </w:pPr>
            <w:r>
              <w:rPr>
                <w:rFonts w:hint="eastAsia"/>
              </w:rPr>
              <w:t>4</w:t>
            </w:r>
            <w:r>
              <w:t>5.5%</w:t>
            </w:r>
          </w:p>
        </w:tc>
      </w:tr>
      <w:tr w:rsidR="00A16DA3" w14:paraId="273F7D62" w14:textId="77777777" w:rsidTr="00D217EF">
        <w:tc>
          <w:tcPr>
            <w:tcW w:w="4395" w:type="dxa"/>
            <w:tcBorders>
              <w:top w:val="single" w:sz="6" w:space="0" w:color="auto"/>
              <w:bottom w:val="single" w:sz="6" w:space="0" w:color="auto"/>
            </w:tcBorders>
            <w:vAlign w:val="center"/>
          </w:tcPr>
          <w:p w14:paraId="2505F02C"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FDBA14C" w14:textId="796ED6F1" w:rsidR="00A16DA3" w:rsidRDefault="00A16DA3" w:rsidP="00CB0E2B">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57C7CE3A" w14:textId="7204F137" w:rsidR="00A16DA3" w:rsidRDefault="006A44E4" w:rsidP="00CB0E2B">
            <w:pPr>
              <w:ind w:firstLineChars="0" w:firstLine="0"/>
              <w:jc w:val="center"/>
            </w:pPr>
            <w:r>
              <w:rPr>
                <w:rFonts w:hint="eastAsia"/>
              </w:rPr>
              <w:t>3</w:t>
            </w:r>
            <w:r>
              <w:t>9.4%</w:t>
            </w:r>
          </w:p>
        </w:tc>
      </w:tr>
      <w:tr w:rsidR="00A16DA3" w14:paraId="6B6FDC23" w14:textId="77777777" w:rsidTr="00D217EF">
        <w:tc>
          <w:tcPr>
            <w:tcW w:w="4395" w:type="dxa"/>
            <w:tcBorders>
              <w:top w:val="single" w:sz="6" w:space="0" w:color="auto"/>
              <w:bottom w:val="single" w:sz="12" w:space="0" w:color="auto"/>
            </w:tcBorders>
            <w:vAlign w:val="center"/>
          </w:tcPr>
          <w:p w14:paraId="49B9EB2C" w14:textId="77777777" w:rsidR="00A16DA3" w:rsidRDefault="00A16DA3" w:rsidP="00CB0E2B">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7C7FD744" w14:textId="31E32C17" w:rsidR="00A16DA3" w:rsidRDefault="00A16DA3" w:rsidP="00CB0E2B">
            <w:pPr>
              <w:ind w:firstLineChars="0" w:firstLine="0"/>
              <w:jc w:val="center"/>
            </w:pPr>
            <w:r>
              <w:rPr>
                <w:rFonts w:hint="eastAsia"/>
              </w:rPr>
              <w:t>3</w:t>
            </w:r>
            <w:r>
              <w:t>9</w:t>
            </w:r>
          </w:p>
        </w:tc>
        <w:tc>
          <w:tcPr>
            <w:tcW w:w="2268" w:type="dxa"/>
            <w:tcBorders>
              <w:top w:val="single" w:sz="6" w:space="0" w:color="auto"/>
              <w:bottom w:val="single" w:sz="12" w:space="0" w:color="auto"/>
            </w:tcBorders>
            <w:vAlign w:val="center"/>
          </w:tcPr>
          <w:p w14:paraId="4F723534" w14:textId="00164941" w:rsidR="00A16DA3" w:rsidRDefault="006A44E4" w:rsidP="00CB0E2B">
            <w:pPr>
              <w:ind w:firstLineChars="0" w:firstLine="0"/>
              <w:jc w:val="center"/>
            </w:pPr>
            <w:r>
              <w:rPr>
                <w:rFonts w:hint="eastAsia"/>
              </w:rPr>
              <w:t>5</w:t>
            </w:r>
            <w:r>
              <w:t>9.1%</w:t>
            </w:r>
          </w:p>
        </w:tc>
      </w:tr>
    </w:tbl>
    <w:p w14:paraId="46540BFD" w14:textId="77777777" w:rsidR="00D217EF" w:rsidRDefault="00D217EF">
      <w:pPr>
        <w:spacing w:line="240" w:lineRule="auto"/>
        <w:ind w:firstLineChars="0" w:firstLine="0"/>
        <w:jc w:val="left"/>
      </w:pPr>
    </w:p>
    <w:p w14:paraId="46C46498" w14:textId="75F38EC7" w:rsidR="00A73E99" w:rsidRDefault="001F7F87" w:rsidP="001F7F87">
      <w:pPr>
        <w:pStyle w:val="a0"/>
      </w:pPr>
      <w:bookmarkStart w:id="256" w:name="_Toc110351573"/>
      <w:r>
        <w:rPr>
          <w:rFonts w:hint="eastAsia"/>
        </w:rPr>
        <w:lastRenderedPageBreak/>
        <w:t>討論</w:t>
      </w:r>
      <w:bookmarkEnd w:id="256"/>
    </w:p>
    <w:p w14:paraId="3449521B" w14:textId="59826807"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w:t>
      </w:r>
      <w:r w:rsidR="00C45FCF">
        <w:rPr>
          <w:rFonts w:hint="eastAsia"/>
        </w:rPr>
        <w:t>視覺化模擬輔助</w:t>
      </w:r>
      <w:r>
        <w:rPr>
          <w:rFonts w:hint="eastAsia"/>
        </w:rPr>
        <w:t>教學策略之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67743B66" w:rsidR="00697980" w:rsidRPr="00CE251F" w:rsidRDefault="00CE251F" w:rsidP="00CB3D4A">
      <w:pPr>
        <w:ind w:firstLine="480"/>
        <w:rPr>
          <w:b/>
          <w:bCs/>
        </w:rPr>
      </w:pPr>
      <w:r w:rsidRPr="00CE251F">
        <w:rPr>
          <w:b/>
          <w:bCs/>
        </w:rPr>
        <w:t xml:space="preserve">1. </w:t>
      </w:r>
      <w:r w:rsidRPr="00CE251F">
        <w:rPr>
          <w:rFonts w:hint="eastAsia"/>
          <w:b/>
          <w:bCs/>
        </w:rPr>
        <w:t>對</w:t>
      </w:r>
      <w:r w:rsidR="00DE743D">
        <w:rPr>
          <w:rFonts w:hint="eastAsia"/>
          <w:b/>
          <w:bCs/>
        </w:rPr>
        <w:t>學習</w:t>
      </w:r>
      <w:r w:rsidRPr="00CE251F">
        <w:rPr>
          <w:rFonts w:hint="eastAsia"/>
          <w:b/>
          <w:bCs/>
        </w:rPr>
        <w:t>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3E47E67E" w14:textId="47A0670C" w:rsidR="004719B0" w:rsidRDefault="00241373" w:rsidP="005A2FEA">
      <w:pPr>
        <w:ind w:firstLine="480"/>
      </w:pPr>
      <w:r>
        <w:rPr>
          <w:rFonts w:hint="eastAsia"/>
        </w:rPr>
        <w:t>本研究之實驗組採用</w:t>
      </w:r>
      <w:r w:rsidR="00C45FCF">
        <w:rPr>
          <w:rFonts w:hint="eastAsia"/>
        </w:rPr>
        <w:t>視覺化模擬輔助</w:t>
      </w:r>
      <w:r>
        <w:rPr>
          <w:rFonts w:hint="eastAsia"/>
        </w:rPr>
        <w:t>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w:t>
      </w:r>
      <w:r w:rsidR="001A38B8">
        <w:rPr>
          <w:rFonts w:hint="eastAsia"/>
        </w:rPr>
        <w:lastRenderedPageBreak/>
        <w:t>都會經歷「老師講解」與「程式實作」。所以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p>
    <w:p w14:paraId="5C323399" w14:textId="728B40AE" w:rsidR="007A1EDD" w:rsidRDefault="004719B0" w:rsidP="005A2FEA">
      <w:pPr>
        <w:ind w:firstLine="480"/>
      </w:pPr>
      <w:r>
        <w:rPr>
          <w:rFonts w:hint="eastAsia"/>
        </w:rPr>
        <w:t>此</w:t>
      </w:r>
      <w:r w:rsidR="004E2DE3">
        <w:rPr>
          <w:rFonts w:hint="eastAsia"/>
        </w:rPr>
        <w:t>結果也印證了本研究文獻回顧中說明的，</w:t>
      </w:r>
      <w:r w:rsidR="00C45FCF">
        <w:rPr>
          <w:rFonts w:hint="eastAsia"/>
        </w:rPr>
        <w:t>視覺化模擬輔助</w:t>
      </w:r>
      <w:r w:rsidR="004E2DE3" w:rsidRPr="004E2DE3">
        <w:rPr>
          <w:rFonts w:hint="eastAsia"/>
        </w:rPr>
        <w:t>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r w:rsidR="00DB6F6A">
        <w:rPr>
          <w:rFonts w:hint="eastAsia"/>
        </w:rPr>
        <w:t>以下將以本研究中，兩個教學單元為例，更詳細地說明</w:t>
      </w:r>
      <w:r w:rsidR="000F436C">
        <w:rPr>
          <w:rFonts w:hint="eastAsia"/>
        </w:rPr>
        <w:t>教材與教學活動之設計是如何增進學生對於人工智慧概念的學習成效。</w:t>
      </w:r>
    </w:p>
    <w:p w14:paraId="6F1B563B" w14:textId="65815F24" w:rsidR="00904EF3" w:rsidRDefault="004719B0" w:rsidP="00901AA1">
      <w:pPr>
        <w:ind w:firstLine="480"/>
      </w:pPr>
      <w:r w:rsidRPr="00870BB9">
        <w:rPr>
          <w:rFonts w:hint="eastAsia"/>
        </w:rPr>
        <w:t>以本研究的實驗組課程</w:t>
      </w:r>
      <w:r w:rsidR="00573825" w:rsidRPr="00870BB9">
        <w:rPr>
          <w:rFonts w:hint="eastAsia"/>
        </w:rPr>
        <w:t>來說，</w:t>
      </w:r>
      <w:r w:rsidR="00500294" w:rsidRPr="00870BB9">
        <w:rPr>
          <w:rFonts w:hint="eastAsia"/>
        </w:rPr>
        <w:t>在教導學生訓練一個類神經網路分辨貓與狗的圖片時，</w:t>
      </w:r>
      <w:r w:rsidR="00B30B9E" w:rsidRPr="00870BB9">
        <w:rPr>
          <w:rFonts w:hint="eastAsia"/>
        </w:rPr>
        <w:t>老師會先透過投影片講解訓練類神經網路的目的或過程</w:t>
      </w:r>
      <w:r w:rsidR="00B30B9E" w:rsidRPr="00870BB9">
        <w:t>(</w:t>
      </w:r>
      <w:r w:rsidR="00B30B9E" w:rsidRPr="00870BB9">
        <w:rPr>
          <w:rFonts w:hint="eastAsia"/>
        </w:rPr>
        <w:t>如圖</w:t>
      </w:r>
      <w:r w:rsidR="00B30B9E" w:rsidRPr="00870BB9">
        <w:t>4-1)</w:t>
      </w:r>
      <w:r w:rsidR="00B30B9E" w:rsidRPr="00870BB9">
        <w:rPr>
          <w:rFonts w:hint="eastAsia"/>
        </w:rPr>
        <w:t>，再讓學生使用模擬平台操作相關概念</w:t>
      </w:r>
      <w:r w:rsidR="00B30B9E" w:rsidRPr="00870BB9">
        <w:t>(</w:t>
      </w:r>
      <w:r w:rsidR="00B30B9E" w:rsidRPr="00870BB9">
        <w:rPr>
          <w:rFonts w:hint="eastAsia"/>
        </w:rPr>
        <w:t>如圖</w:t>
      </w:r>
      <w:r w:rsidR="00B30B9E" w:rsidRPr="00870BB9">
        <w:t>4-</w:t>
      </w:r>
      <w:r w:rsidR="00B30B9E" w:rsidRPr="00870BB9">
        <w:rPr>
          <w:rFonts w:hint="eastAsia"/>
        </w:rPr>
        <w:t>2</w:t>
      </w:r>
      <w:r w:rsidR="00B30B9E" w:rsidRPr="00870BB9">
        <w:t>)</w:t>
      </w:r>
      <w:r w:rsidR="008D4005" w:rsidRPr="00870BB9">
        <w:rPr>
          <w:rFonts w:hint="eastAsia"/>
        </w:rPr>
        <w:t>。</w:t>
      </w:r>
      <w:r w:rsidR="00730845" w:rsidRPr="00870BB9">
        <w:rPr>
          <w:rFonts w:hint="eastAsia"/>
        </w:rPr>
        <w:t>在此單元中，學生可以點擊模擬平台上設計的按鈕，讓類神經網路開始讀取訓練資料集當中的圖片，然後畫面會以動態的方式呈現訓練過</w:t>
      </w:r>
      <w:r w:rsidR="00730845" w:rsidRPr="00CD3CFD">
        <w:rPr>
          <w:rFonts w:hint="eastAsia"/>
        </w:rPr>
        <w:t>程，像是圖</w:t>
      </w:r>
      <w:r w:rsidR="00730845" w:rsidRPr="00CD3CFD">
        <w:t>4-</w:t>
      </w:r>
      <w:r w:rsidR="00730845" w:rsidRPr="00CD3CFD">
        <w:rPr>
          <w:rFonts w:hint="eastAsia"/>
        </w:rPr>
        <w:t>2</w:t>
      </w:r>
      <w:r w:rsidR="00730845" w:rsidRPr="00CD3CFD">
        <w:rPr>
          <w:rFonts w:hint="eastAsia"/>
        </w:rPr>
        <w:t>中有呈現「調整權重」的過程，在類神經網路讀取圖片並重新調整權重的過程中，畫面中會呈現權重數值的修改，並用黃色的標記讓學生更清楚知道類神經網路的權重正在修改</w:t>
      </w:r>
      <w:r w:rsidR="002F31BD" w:rsidRPr="00CD3CFD">
        <w:rPr>
          <w:rFonts w:hint="eastAsia"/>
        </w:rPr>
        <w:t>，</w:t>
      </w:r>
      <w:r w:rsidR="002F31BD" w:rsidRPr="00C2385D">
        <w:rPr>
          <w:rFonts w:hint="eastAsia"/>
          <w:highlight w:val="yellow"/>
        </w:rPr>
        <w:t>讓學生了解到類神經網路學習分類</w:t>
      </w:r>
      <w:r w:rsidR="00C2385D" w:rsidRPr="00C2385D">
        <w:rPr>
          <w:rFonts w:hint="eastAsia"/>
          <w:highlight w:val="yellow"/>
        </w:rPr>
        <w:t>規則的動態過程</w:t>
      </w:r>
      <w:r w:rsidR="00C2385D">
        <w:rPr>
          <w:rFonts w:hint="eastAsia"/>
          <w:highlight w:val="yellow"/>
        </w:rPr>
        <w:t>，也促使學生反思自己在「老師講解」的教學流程中學習到的概念，與模擬平台上呈現的動態過程是否相同</w:t>
      </w:r>
      <w:r w:rsidR="008D4005" w:rsidRPr="00CD3CFD">
        <w:rPr>
          <w:rFonts w:hint="eastAsia"/>
        </w:rPr>
        <w:t>。在操作模擬</w:t>
      </w:r>
      <w:r w:rsidR="008D4005" w:rsidRPr="00870BB9">
        <w:rPr>
          <w:rFonts w:hint="eastAsia"/>
        </w:rPr>
        <w:t>平台的教學活動中，本研究也設計學習單引導學生操作模擬平台，讓學生更清楚知道操作平台的學習目的為何，以上述訓練類神經網路的單元說明，學習單</w:t>
      </w:r>
      <w:r w:rsidR="00A44FAE" w:rsidRPr="00870BB9">
        <w:rPr>
          <w:rFonts w:hint="eastAsia"/>
        </w:rPr>
        <w:t>會提出問題，例如：按下「進行第一次迭代」且接續按下「讀取圖片」，觀察頁面中呈現了什麼</w:t>
      </w:r>
      <w:r w:rsidR="007A1EDD" w:rsidRPr="00870BB9">
        <w:rPr>
          <w:rFonts w:hint="eastAsia"/>
        </w:rPr>
        <w:t>？</w:t>
      </w:r>
      <w:r w:rsidR="00A44FAE" w:rsidRPr="00870BB9">
        <w:t>(</w:t>
      </w:r>
      <w:r w:rsidR="00A44FAE" w:rsidRPr="00870BB9">
        <w:rPr>
          <w:rFonts w:hint="eastAsia"/>
        </w:rPr>
        <w:t>詳見附錄一</w:t>
      </w:r>
      <w:r w:rsidR="003730CB" w:rsidRPr="00870BB9">
        <w:rPr>
          <w:rFonts w:hint="eastAsia"/>
        </w:rPr>
        <w:t>，第一單元、第二單元概念學習單</w:t>
      </w:r>
      <w:r w:rsidR="00A44FAE" w:rsidRPr="00870BB9">
        <w:rPr>
          <w:rFonts w:hint="eastAsia"/>
        </w:rPr>
        <w:t>)</w:t>
      </w:r>
      <w:r w:rsidR="00C2385D">
        <w:t xml:space="preserve"> </w:t>
      </w:r>
      <w:r w:rsidR="00C2385D" w:rsidRPr="00C2385D">
        <w:rPr>
          <w:rFonts w:hint="eastAsia"/>
          <w:highlight w:val="yellow"/>
        </w:rPr>
        <w:t>透過問題</w:t>
      </w:r>
      <w:r w:rsidR="00C2385D">
        <w:rPr>
          <w:rFonts w:hint="eastAsia"/>
          <w:highlight w:val="yellow"/>
        </w:rPr>
        <w:t>，能夠促使學生運用學習到的概念思考問題以外，教師也能從學習單的回答狀況檢視教學流程，如果從學習單上觀察出學生在某些概念上學習不足，教師也能即時給予協助</w:t>
      </w:r>
      <w:r w:rsidR="007A1EDD" w:rsidRPr="00870BB9">
        <w:rPr>
          <w:rFonts w:hint="eastAsia"/>
        </w:rPr>
        <w:t>。</w:t>
      </w:r>
      <w:r w:rsidR="000F436C" w:rsidRPr="00870BB9">
        <w:rPr>
          <w:rFonts w:hint="eastAsia"/>
        </w:rPr>
        <w:t>在教導權重與誤差之關係時，老師透過投影片講解相關計算方式與過程</w:t>
      </w:r>
      <w:r w:rsidR="000F436C" w:rsidRPr="00870BB9">
        <w:t>(</w:t>
      </w:r>
      <w:r w:rsidR="000F436C" w:rsidRPr="00870BB9">
        <w:rPr>
          <w:rFonts w:hint="eastAsia"/>
        </w:rPr>
        <w:t>如圖</w:t>
      </w:r>
      <w:r w:rsidR="000F436C" w:rsidRPr="00870BB9">
        <w:t>4-3)</w:t>
      </w:r>
      <w:r w:rsidR="000F436C" w:rsidRPr="00870BB9">
        <w:rPr>
          <w:rFonts w:hint="eastAsia"/>
        </w:rPr>
        <w:t>，</w:t>
      </w:r>
      <w:r w:rsidR="001058C9" w:rsidRPr="00870BB9">
        <w:rPr>
          <w:rFonts w:hint="eastAsia"/>
        </w:rPr>
        <w:t>再讓學生</w:t>
      </w:r>
      <w:r w:rsidR="001058C9" w:rsidRPr="00870BB9">
        <w:rPr>
          <w:rFonts w:hint="eastAsia"/>
        </w:rPr>
        <w:lastRenderedPageBreak/>
        <w:t>使用平台，輸入類神經網路的輸入值、權重、期望輸出，學生按下畫面中的計算按鈕，畫面則會呈現類神經網路的輸出值、誤差</w:t>
      </w:r>
      <w:r w:rsidR="001058C9" w:rsidRPr="00870BB9">
        <w:t>(</w:t>
      </w:r>
      <w:r w:rsidR="001058C9" w:rsidRPr="00870BB9">
        <w:rPr>
          <w:rFonts w:hint="eastAsia"/>
        </w:rPr>
        <w:t>如圖</w:t>
      </w:r>
      <w:r w:rsidR="001058C9" w:rsidRPr="00870BB9">
        <w:t>4-4)</w:t>
      </w:r>
      <w:r w:rsidR="00C2385D">
        <w:rPr>
          <w:rFonts w:hint="eastAsia"/>
        </w:rPr>
        <w:t>，</w:t>
      </w:r>
      <w:r w:rsidR="00C2385D" w:rsidRPr="00C2385D">
        <w:rPr>
          <w:rFonts w:hint="eastAsia"/>
          <w:highlight w:val="yellow"/>
        </w:rPr>
        <w:t>讓</w:t>
      </w:r>
      <w:r w:rsidR="00C2385D">
        <w:rPr>
          <w:rFonts w:hint="eastAsia"/>
          <w:highlight w:val="yellow"/>
        </w:rPr>
        <w:t>學生實際觀察到類神經網路輸入、權重、輸出在計算上的關係，反思自己在「老師講解」的教學流程學習到的演算法</w:t>
      </w:r>
      <w:r w:rsidR="001058C9" w:rsidRPr="00870BB9">
        <w:rPr>
          <w:rFonts w:hint="eastAsia"/>
        </w:rPr>
        <w:t>，</w:t>
      </w:r>
      <w:r w:rsidR="00901AA1" w:rsidRPr="00870BB9">
        <w:rPr>
          <w:rFonts w:hint="eastAsia"/>
        </w:rPr>
        <w:t>並在學習單提出問題，例如：若以健康評分系統為例，平均心跳為</w:t>
      </w:r>
      <w:r w:rsidR="00901AA1" w:rsidRPr="00870BB9">
        <w:rPr>
          <w:rFonts w:hint="eastAsia"/>
        </w:rPr>
        <w:t>90</w:t>
      </w:r>
      <w:r w:rsidR="00901AA1" w:rsidRPr="00870BB9">
        <w:rPr>
          <w:rFonts w:hint="eastAsia"/>
        </w:rPr>
        <w:t>、平均血壓為</w:t>
      </w:r>
      <w:r w:rsidR="00901AA1" w:rsidRPr="00870BB9">
        <w:rPr>
          <w:rFonts w:hint="eastAsia"/>
        </w:rPr>
        <w:t>70</w:t>
      </w:r>
      <w:r w:rsidR="00901AA1" w:rsidRPr="00870BB9">
        <w:rPr>
          <w:rFonts w:hint="eastAsia"/>
        </w:rPr>
        <w:t>，期望輸出為</w:t>
      </w:r>
      <w:r w:rsidR="00901AA1" w:rsidRPr="00870BB9">
        <w:t>97</w:t>
      </w:r>
      <w:r w:rsidR="00901AA1" w:rsidRPr="00870BB9">
        <w:rPr>
          <w:rFonts w:hint="eastAsia"/>
        </w:rPr>
        <w:t>，如果心跳的權重為</w:t>
      </w:r>
      <w:r w:rsidR="00901AA1" w:rsidRPr="00870BB9">
        <w:rPr>
          <w:rFonts w:hint="eastAsia"/>
        </w:rPr>
        <w:t>0.8</w:t>
      </w:r>
      <w:r w:rsidR="00901AA1" w:rsidRPr="00870BB9">
        <w:rPr>
          <w:rFonts w:hint="eastAsia"/>
        </w:rPr>
        <w:t>、血壓的權重為</w:t>
      </w:r>
      <w:r w:rsidR="00901AA1" w:rsidRPr="00870BB9">
        <w:rPr>
          <w:rFonts w:hint="eastAsia"/>
        </w:rPr>
        <w:t>0.7</w:t>
      </w:r>
      <w:r w:rsidR="00901AA1" w:rsidRPr="00870BB9">
        <w:rPr>
          <w:rFonts w:hint="eastAsia"/>
        </w:rPr>
        <w:t>，則此時誤差為多少？</w:t>
      </w:r>
      <w:r w:rsidR="00DE6E8D" w:rsidRPr="00870BB9">
        <w:rPr>
          <w:rFonts w:hint="eastAsia"/>
        </w:rPr>
        <w:t>請試著調整權重，並說明調整權重的目的</w:t>
      </w:r>
      <w:r w:rsidR="00DE6E8D" w:rsidRPr="00870BB9">
        <w:t>(</w:t>
      </w:r>
      <w:r w:rsidR="00DE6E8D" w:rsidRPr="00870BB9">
        <w:rPr>
          <w:rFonts w:hint="eastAsia"/>
        </w:rPr>
        <w:t>詳見附錄一，第三單元、第四單元概念學習單</w:t>
      </w:r>
      <w:r w:rsidR="00DE6E8D" w:rsidRPr="00870BB9">
        <w:rPr>
          <w:rFonts w:hint="eastAsia"/>
        </w:rPr>
        <w:t>)</w:t>
      </w:r>
      <w:r w:rsidR="00C2385D">
        <w:t xml:space="preserve"> </w:t>
      </w:r>
      <w:r w:rsidR="00C2385D" w:rsidRPr="00C2385D">
        <w:rPr>
          <w:rFonts w:hint="eastAsia"/>
          <w:highlight w:val="yellow"/>
        </w:rPr>
        <w:t>透過學習單的問題</w:t>
      </w:r>
      <w:r w:rsidR="00C2385D">
        <w:rPr>
          <w:rFonts w:hint="eastAsia"/>
          <w:highlight w:val="yellow"/>
        </w:rPr>
        <w:t>引導學生思考類神經網路輸出值的計算方式，或是誤差的計算方式，</w:t>
      </w:r>
      <w:r w:rsidR="004C34DD">
        <w:rPr>
          <w:rFonts w:hint="eastAsia"/>
          <w:highlight w:val="yellow"/>
        </w:rPr>
        <w:t>學生也需要思考題目所敘述的內容應該如何對應到類神經網路的輸入、權重等概念，讓學生更深入思考其概念</w:t>
      </w:r>
      <w:r w:rsidR="00DE6E8D" w:rsidRPr="00870BB9">
        <w:rPr>
          <w:rFonts w:hint="eastAsia"/>
        </w:rPr>
        <w:t>。</w:t>
      </w:r>
    </w:p>
    <w:p w14:paraId="092B5DA2" w14:textId="77777777" w:rsidR="00B30B9E" w:rsidRDefault="00500294" w:rsidP="00B30B9E">
      <w:pPr>
        <w:keepNext/>
        <w:ind w:firstLine="480"/>
        <w:jc w:val="center"/>
      </w:pPr>
      <w:r>
        <w:rPr>
          <w:rFonts w:hint="eastAsia"/>
          <w:noProof/>
        </w:rPr>
        <w:drawing>
          <wp:inline distT="0" distB="0" distL="0" distR="0" wp14:anchorId="3271EBB4" wp14:editId="41C1D31D">
            <wp:extent cx="3162035" cy="1679899"/>
            <wp:effectExtent l="0" t="0" r="63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圖片 3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202192" cy="1701233"/>
                    </a:xfrm>
                    <a:prstGeom prst="rect">
                      <a:avLst/>
                    </a:prstGeom>
                  </pic:spPr>
                </pic:pic>
              </a:graphicData>
            </a:graphic>
          </wp:inline>
        </w:drawing>
      </w:r>
    </w:p>
    <w:p w14:paraId="02C22F62" w14:textId="34FA6279" w:rsidR="00B30B9E" w:rsidRDefault="00B30B9E" w:rsidP="00B30B9E">
      <w:pPr>
        <w:pStyle w:val="af"/>
        <w:ind w:firstLine="400"/>
        <w:jc w:val="center"/>
      </w:pPr>
      <w:bookmarkStart w:id="257" w:name="_Toc111209945"/>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1</w:t>
      </w:r>
      <w:r>
        <w:fldChar w:fldCharType="end"/>
      </w:r>
      <w:r>
        <w:rPr>
          <w:rFonts w:hint="eastAsia"/>
        </w:rPr>
        <w:t>訓練類神經網路之教材投影片示例</w:t>
      </w:r>
      <w:bookmarkEnd w:id="257"/>
    </w:p>
    <w:p w14:paraId="7B5CEC80" w14:textId="77777777" w:rsidR="00B30B9E" w:rsidRDefault="00B30B9E" w:rsidP="00B30B9E">
      <w:pPr>
        <w:keepNext/>
        <w:ind w:firstLine="480"/>
        <w:jc w:val="center"/>
      </w:pPr>
      <w:r>
        <w:rPr>
          <w:rFonts w:hint="eastAsia"/>
          <w:noProof/>
        </w:rPr>
        <w:drawing>
          <wp:inline distT="0" distB="0" distL="0" distR="0" wp14:anchorId="55395BB1" wp14:editId="45969B00">
            <wp:extent cx="2304440" cy="1800000"/>
            <wp:effectExtent l="0" t="0" r="0" b="381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304440" cy="1800000"/>
                    </a:xfrm>
                    <a:prstGeom prst="rect">
                      <a:avLst/>
                    </a:prstGeom>
                  </pic:spPr>
                </pic:pic>
              </a:graphicData>
            </a:graphic>
          </wp:inline>
        </w:drawing>
      </w:r>
      <w:r>
        <w:rPr>
          <w:rFonts w:hint="eastAsia"/>
          <w:noProof/>
        </w:rPr>
        <w:drawing>
          <wp:inline distT="0" distB="0" distL="0" distR="0" wp14:anchorId="109B2EE2" wp14:editId="33E970C8">
            <wp:extent cx="2305458" cy="1800000"/>
            <wp:effectExtent l="0" t="0" r="0" b="381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305458" cy="1800000"/>
                    </a:xfrm>
                    <a:prstGeom prst="rect">
                      <a:avLst/>
                    </a:prstGeom>
                  </pic:spPr>
                </pic:pic>
              </a:graphicData>
            </a:graphic>
          </wp:inline>
        </w:drawing>
      </w:r>
    </w:p>
    <w:p w14:paraId="2E5D15CE" w14:textId="7EDC4AF1" w:rsidR="007A1EDD" w:rsidRDefault="00B30B9E" w:rsidP="003730CB">
      <w:pPr>
        <w:pStyle w:val="af"/>
        <w:ind w:firstLine="400"/>
        <w:jc w:val="center"/>
      </w:pPr>
      <w:bookmarkStart w:id="258" w:name="_Toc111209946"/>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2</w:t>
      </w:r>
      <w:r>
        <w:fldChar w:fldCharType="end"/>
      </w:r>
      <w:r w:rsidRPr="003C559A">
        <w:rPr>
          <w:rFonts w:hint="eastAsia"/>
        </w:rPr>
        <w:t>訓練類神經網路模擬畫面</w:t>
      </w:r>
      <w:bookmarkEnd w:id="258"/>
    </w:p>
    <w:p w14:paraId="63A785D0" w14:textId="77777777" w:rsidR="000F436C" w:rsidRDefault="000F436C" w:rsidP="000F436C">
      <w:pPr>
        <w:keepNext/>
        <w:ind w:firstLine="480"/>
        <w:jc w:val="center"/>
      </w:pPr>
      <w:r>
        <w:rPr>
          <w:rFonts w:hint="eastAsia"/>
          <w:noProof/>
        </w:rPr>
        <w:lastRenderedPageBreak/>
        <w:drawing>
          <wp:inline distT="0" distB="0" distL="0" distR="0" wp14:anchorId="21536FD0" wp14:editId="1DBEEB0B">
            <wp:extent cx="2361696" cy="1809552"/>
            <wp:effectExtent l="0" t="0" r="635"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383287" cy="1826095"/>
                    </a:xfrm>
                    <a:prstGeom prst="rect">
                      <a:avLst/>
                    </a:prstGeom>
                  </pic:spPr>
                </pic:pic>
              </a:graphicData>
            </a:graphic>
          </wp:inline>
        </w:drawing>
      </w:r>
    </w:p>
    <w:p w14:paraId="14738DB0" w14:textId="26FF7C69" w:rsidR="000F436C" w:rsidRDefault="000F436C" w:rsidP="000F436C">
      <w:pPr>
        <w:pStyle w:val="af"/>
        <w:ind w:firstLine="400"/>
        <w:jc w:val="center"/>
      </w:pPr>
      <w:bookmarkStart w:id="259" w:name="_Toc111209947"/>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3</w:t>
      </w:r>
      <w:r>
        <w:fldChar w:fldCharType="end"/>
      </w:r>
      <w:r>
        <w:rPr>
          <w:rFonts w:hint="eastAsia"/>
        </w:rPr>
        <w:t>誤差計算</w:t>
      </w:r>
      <w:r w:rsidRPr="00530087">
        <w:rPr>
          <w:rFonts w:hint="eastAsia"/>
        </w:rPr>
        <w:t>之教材投影片示例</w:t>
      </w:r>
      <w:bookmarkEnd w:id="259"/>
    </w:p>
    <w:p w14:paraId="6DCCEADA" w14:textId="77777777" w:rsidR="005F4E3A" w:rsidRDefault="005F4E3A" w:rsidP="005F4E3A">
      <w:pPr>
        <w:keepNext/>
        <w:ind w:firstLine="480"/>
        <w:jc w:val="center"/>
      </w:pPr>
      <w:r>
        <w:rPr>
          <w:rFonts w:hint="eastAsia"/>
          <w:noProof/>
        </w:rPr>
        <w:drawing>
          <wp:inline distT="0" distB="0" distL="0" distR="0" wp14:anchorId="74CC3921" wp14:editId="06B46556">
            <wp:extent cx="2504223" cy="1656000"/>
            <wp:effectExtent l="0" t="0" r="0" b="0"/>
            <wp:docPr id="448" name="圖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185AFDEF" wp14:editId="2E914E3B">
            <wp:extent cx="2478464" cy="1656000"/>
            <wp:effectExtent l="0" t="0" r="0" b="0"/>
            <wp:docPr id="449" name="圖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0A6715FE" w14:textId="30420DB1" w:rsidR="005F4E3A" w:rsidRPr="005F4E3A" w:rsidRDefault="005F4E3A" w:rsidP="005F4E3A">
      <w:pPr>
        <w:pStyle w:val="af"/>
        <w:ind w:firstLine="400"/>
        <w:jc w:val="center"/>
      </w:pPr>
      <w:bookmarkStart w:id="260" w:name="_Toc111209948"/>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4</w:t>
      </w:r>
      <w:r>
        <w:fldChar w:fldCharType="end"/>
      </w:r>
      <w:r w:rsidRPr="00EC502E">
        <w:rPr>
          <w:rFonts w:hint="eastAsia"/>
        </w:rPr>
        <w:t>權重與誤差模擬畫面</w:t>
      </w:r>
      <w:bookmarkEnd w:id="260"/>
    </w:p>
    <w:p w14:paraId="19EF5E70" w14:textId="0EC675B3" w:rsidR="000F62EF" w:rsidRDefault="000F62EF" w:rsidP="001647F5">
      <w:pPr>
        <w:ind w:firstLine="480"/>
      </w:pPr>
      <w:r>
        <w:rPr>
          <w:rFonts w:hint="eastAsia"/>
        </w:rPr>
        <w:t>然而，本研究除了</w:t>
      </w:r>
      <w:r w:rsidR="008509CF">
        <w:rPr>
          <w:rFonts w:hint="eastAsia"/>
        </w:rPr>
        <w:t>運用</w:t>
      </w:r>
      <w:r>
        <w:rPr>
          <w:rFonts w:hint="eastAsia"/>
        </w:rPr>
        <w:t>量化分析結果推測視覺化模擬輔助平台之介入，相較於傳統講述教學，對於人工智慧概念學習有</w:t>
      </w:r>
      <w:r w:rsidR="008509CF">
        <w:rPr>
          <w:rFonts w:hint="eastAsia"/>
        </w:rPr>
        <w:t>顯著提升，也透過質性訪談資料發現</w:t>
      </w:r>
      <w:r w:rsidR="00C15DA6">
        <w:rPr>
          <w:rFonts w:hint="eastAsia"/>
        </w:rPr>
        <w:t>學生認同本研究的教學設計對於學習教材內容是有幫助的，以下將進一步說明：</w:t>
      </w:r>
    </w:p>
    <w:p w14:paraId="404EA74D" w14:textId="640010C7" w:rsidR="001647F5" w:rsidRPr="001647F5" w:rsidRDefault="00447442" w:rsidP="005C6F9B">
      <w:pPr>
        <w:ind w:firstLine="480"/>
      </w:pPr>
      <w:r>
        <w:rPr>
          <w:rFonts w:hint="eastAsia"/>
        </w:rPr>
        <w:t>從表</w:t>
      </w:r>
      <w:r>
        <w:t>4-21</w:t>
      </w:r>
      <w:r>
        <w:rPr>
          <w:rFonts w:hint="eastAsia"/>
        </w:rPr>
        <w:t>實驗組的訪談內容</w:t>
      </w:r>
      <w:r w:rsidR="00930018">
        <w:rPr>
          <w:rFonts w:hint="eastAsia"/>
        </w:rPr>
        <w:t>，以及對照表</w:t>
      </w:r>
      <w:r w:rsidR="00930018">
        <w:t>4-22</w:t>
      </w:r>
      <w:r w:rsidR="00930018">
        <w:rPr>
          <w:rFonts w:hint="eastAsia"/>
        </w:rPr>
        <w:t>控制組的訪談內容</w:t>
      </w:r>
      <w:r>
        <w:rPr>
          <w:rFonts w:hint="eastAsia"/>
        </w:rPr>
        <w:t>，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BA1D35">
        <w:rPr>
          <w:rFonts w:hint="eastAsia"/>
        </w:rPr>
        <w:t>，</w:t>
      </w:r>
      <w:r w:rsidR="00BA1D35" w:rsidRPr="00BA1D35">
        <w:rPr>
          <w:rFonts w:hint="eastAsia"/>
          <w:highlight w:val="yellow"/>
        </w:rPr>
        <w:t>有提到「拖拉圖片和改數字會印象比較深刻、比較好學習」、「因為我有把那個數字拉很大、很極</w:t>
      </w:r>
      <w:r w:rsidR="00BA1D35" w:rsidRPr="00BA1D35">
        <w:rPr>
          <w:rFonts w:hint="eastAsia"/>
          <w:highlight w:val="yellow"/>
        </w:rPr>
        <w:lastRenderedPageBreak/>
        <w:t>端，會讓我知道數字需要定義在某個範圍」、「透過輸入數值讓你了解在不同數值的情況下他的結果會產生哪些變化」等敘述</w:t>
      </w:r>
      <w:r w:rsidR="00293AE5">
        <w:rPr>
          <w:rFonts w:hint="eastAsia"/>
        </w:rPr>
        <w:t>，</w:t>
      </w:r>
      <w:r w:rsidR="001C3F2F">
        <w:rPr>
          <w:rFonts w:hint="eastAsia"/>
        </w:rPr>
        <w:t>皆可以發現學生認同這些功能能夠幫助學習；</w:t>
      </w:r>
      <w:r w:rsidR="001C3F2F">
        <w:t>(2)</w:t>
      </w:r>
      <w:r w:rsidR="001647F5">
        <w:t xml:space="preserve"> </w:t>
      </w:r>
      <w:r w:rsidR="001C3F2F">
        <w:rPr>
          <w:rFonts w:hint="eastAsia"/>
        </w:rPr>
        <w:t>融入</w:t>
      </w:r>
      <w:r w:rsidR="00222389">
        <w:rPr>
          <w:rFonts w:hint="eastAsia"/>
        </w:rPr>
        <w:t>真實生活情境</w:t>
      </w:r>
      <w:r w:rsidR="001C3F2F">
        <w:rPr>
          <w:rFonts w:hint="eastAsia"/>
        </w:rPr>
        <w:t>能幫助學生理解，在教導演算法相關主題時，將演算法的執行過程融入</w:t>
      </w:r>
      <w:r w:rsidR="00222389">
        <w:rPr>
          <w:rFonts w:hint="eastAsia"/>
        </w:rPr>
        <w:t>真實</w:t>
      </w:r>
      <w:r w:rsidR="001C3F2F">
        <w:rPr>
          <w:rFonts w:hint="eastAsia"/>
        </w:rPr>
        <w:t>生活</w:t>
      </w:r>
      <w:r w:rsidR="00222389">
        <w:rPr>
          <w:rFonts w:hint="eastAsia"/>
        </w:rPr>
        <w:t>情境</w:t>
      </w:r>
      <w:r w:rsidR="001C3F2F">
        <w:rPr>
          <w:rFonts w:hint="eastAsia"/>
        </w:rPr>
        <w:t>，是能夠幫助學生理解課程內容的</w:t>
      </w:r>
      <w:r w:rsidR="001C3F2F" w:rsidRPr="00C56584">
        <w:t xml:space="preserve">(Hansen, Narayanan, &amp; </w:t>
      </w:r>
      <w:proofErr w:type="spellStart"/>
      <w:r w:rsidR="001C3F2F" w:rsidRPr="00C56584">
        <w:t>Schrimpsher</w:t>
      </w:r>
      <w:proofErr w:type="spellEnd"/>
      <w:r w:rsidR="001C3F2F" w:rsidRPr="00C56584">
        <w:t>, 2000)</w:t>
      </w:r>
      <w:r w:rsidR="001C3F2F">
        <w:rPr>
          <w:rFonts w:hint="eastAsia"/>
        </w:rPr>
        <w:t>，所以本研究在設計模擬平台之功能時，也將</w:t>
      </w:r>
      <w:r w:rsidR="00222389">
        <w:rPr>
          <w:rFonts w:hint="eastAsia"/>
        </w:rPr>
        <w:t>真實</w:t>
      </w:r>
      <w:r w:rsidR="001C3F2F">
        <w:rPr>
          <w:rFonts w:hint="eastAsia"/>
        </w:rPr>
        <w:t>生活</w:t>
      </w:r>
      <w:r w:rsidR="00222389">
        <w:rPr>
          <w:rFonts w:hint="eastAsia"/>
        </w:rPr>
        <w:t>情境融入</w:t>
      </w:r>
      <w:r w:rsidR="001C3F2F">
        <w:rPr>
          <w:rFonts w:hint="eastAsia"/>
        </w:rPr>
        <w:t>至教材內容中，像是健康照護與貓狗圖片分類的例子以增進學生對於課程的理解程度，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w:t>
      </w:r>
      <w:r w:rsidR="00BA1D35">
        <w:rPr>
          <w:rFonts w:hint="eastAsia"/>
        </w:rPr>
        <w:t>，</w:t>
      </w:r>
      <w:r w:rsidR="00BA1D35" w:rsidRPr="00BA1D35">
        <w:rPr>
          <w:rFonts w:hint="eastAsia"/>
          <w:highlight w:val="yellow"/>
        </w:rPr>
        <w:t>有提到「分析貓狗圖片的功能我蠻喜歡的」、「蠻常碰到測量健康值的狀況，結合這樣的情境比較好理解」、「喜歡心跳、權重的那個，透過輸入數值讓你了解在不同數值的情況下他的結果會產生哪些變化」等敘述</w:t>
      </w:r>
      <w:r w:rsidR="001C3F2F">
        <w:rPr>
          <w:rFonts w:hint="eastAsia"/>
        </w:rPr>
        <w:t>，可以發現學生認同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w:t>
      </w:r>
      <w:r w:rsidR="00222389">
        <w:rPr>
          <w:rFonts w:hint="eastAsia"/>
        </w:rPr>
        <w:t>真實生活情境</w:t>
      </w:r>
      <w:r w:rsidR="001C3F2F">
        <w:rPr>
          <w:rFonts w:hint="eastAsia"/>
        </w:rPr>
        <w:t>，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而清楚學習到每個單元的主要概念，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685CCA">
        <w:rPr>
          <w:rFonts w:hint="eastAsia"/>
        </w:rPr>
        <w:t>，</w:t>
      </w:r>
      <w:r w:rsidR="00685CCA" w:rsidRPr="00685CCA">
        <w:rPr>
          <w:rFonts w:hint="eastAsia"/>
          <w:highlight w:val="yellow"/>
        </w:rPr>
        <w:t>有提到「激勵函數我覺得最困難，因為資訊量有點多」、「激勵函數、學習演算法蠻困難的，有的是看不懂它的運算」、「激勵函數，比較複雜、難理解，聽了運算過程可能還是不太懂這個概念」等敘述</w:t>
      </w:r>
      <w:r w:rsidR="00685CCA">
        <w:rPr>
          <w:rFonts w:hint="eastAsia"/>
        </w:rPr>
        <w:t>，</w:t>
      </w:r>
      <w:r w:rsidR="001647F5">
        <w:rPr>
          <w:rFonts w:hint="eastAsia"/>
        </w:rPr>
        <w:t>可以發現學生對於「激勵函數</w:t>
      </w:r>
      <w:r w:rsidR="001647F5" w:rsidRPr="00870BB9">
        <w:rPr>
          <w:rFonts w:hint="eastAsia"/>
        </w:rPr>
        <w:t>」這個課</w:t>
      </w:r>
      <w:r w:rsidR="008D5EA4" w:rsidRPr="00870BB9">
        <w:rPr>
          <w:rFonts w:hint="eastAsia"/>
        </w:rPr>
        <w:t>程</w:t>
      </w:r>
      <w:r w:rsidR="001647F5" w:rsidRPr="00870BB9">
        <w:rPr>
          <w:rFonts w:hint="eastAsia"/>
        </w:rPr>
        <w:t>單元，普遍覺得困難，在課程內容設計中，本單元確實將許多運算融入至此單元中</w:t>
      </w:r>
      <w:r w:rsidR="00503E58" w:rsidRPr="00870BB9">
        <w:rPr>
          <w:rFonts w:hint="eastAsia"/>
        </w:rPr>
        <w:t>（例如：輸入值與權重相乘、減去臨界值）</w:t>
      </w:r>
      <w:r w:rsidR="001647F5" w:rsidRPr="00870BB9">
        <w:rPr>
          <w:rFonts w:hint="eastAsia"/>
        </w:rPr>
        <w:t>，使學生認為課程從此單元開始變得</w:t>
      </w:r>
      <w:r w:rsidR="001647F5">
        <w:rPr>
          <w:rFonts w:hint="eastAsia"/>
        </w:rPr>
        <w:t>更加困難，但訪談內容也顯示，學生認為本單元遇到的學習困難，在模擬平台上是能夠幫助自己解決學習困難的，表示學生在面對較複雜計算的教學</w:t>
      </w:r>
      <w:r w:rsidR="001647F5" w:rsidRPr="00CD3CFD">
        <w:rPr>
          <w:rFonts w:hint="eastAsia"/>
        </w:rPr>
        <w:t>內容時，模擬平台是能夠</w:t>
      </w:r>
      <w:r w:rsidR="005C6F9B" w:rsidRPr="00CD3CFD">
        <w:rPr>
          <w:rFonts w:hint="eastAsia"/>
        </w:rPr>
        <w:t>協助學生進行數學計算</w:t>
      </w:r>
      <w:r w:rsidR="005C6F9B" w:rsidRPr="00CD3CFD">
        <w:rPr>
          <w:rFonts w:cs="Times New Roman" w:hint="eastAsia"/>
          <w:kern w:val="0"/>
        </w:rPr>
        <w:t>（例如：</w:t>
      </w:r>
      <w:r w:rsidR="00F33828" w:rsidRPr="00CD3CFD">
        <w:rPr>
          <w:rFonts w:cs="Times New Roman" w:hint="eastAsia"/>
          <w:kern w:val="0"/>
        </w:rPr>
        <w:t>透過激勵函數的數值轉換</w:t>
      </w:r>
      <w:r w:rsidR="005C6F9B" w:rsidRPr="00CD3CFD">
        <w:rPr>
          <w:rFonts w:cs="Times New Roman" w:hint="eastAsia"/>
          <w:kern w:val="0"/>
        </w:rPr>
        <w:t>），減少學習過程中的認知負荷，讓學生更專注學習演算法的輸入、運算過程、輸出，</w:t>
      </w:r>
      <w:r w:rsidR="005C6F9B" w:rsidRPr="00CD3CFD">
        <w:rPr>
          <w:rFonts w:cs="Times New Roman" w:hint="eastAsia"/>
          <w:kern w:val="0"/>
        </w:rPr>
        <w:lastRenderedPageBreak/>
        <w:t>以及不同情況</w:t>
      </w:r>
      <w:r w:rsidR="005C6F9B" w:rsidRPr="00870BB9">
        <w:rPr>
          <w:rFonts w:cs="Times New Roman" w:hint="eastAsia"/>
          <w:kern w:val="0"/>
        </w:rPr>
        <w:t>應該如何調整演算法的設計</w:t>
      </w:r>
      <w:r w:rsidR="001647F5" w:rsidRPr="00870BB9">
        <w:rPr>
          <w:rFonts w:hint="eastAsia"/>
        </w:rPr>
        <w:t>，而且本研究</w:t>
      </w:r>
      <w:r w:rsidR="001647F5" w:rsidRPr="00870BB9">
        <w:rPr>
          <w:rFonts w:cs="Times New Roman" w:hint="eastAsia"/>
          <w:kern w:val="0"/>
        </w:rPr>
        <w:t>從表</w:t>
      </w:r>
      <w:r w:rsidR="001647F5" w:rsidRPr="00870BB9">
        <w:rPr>
          <w:rFonts w:cs="Times New Roman"/>
          <w:kern w:val="0"/>
        </w:rPr>
        <w:t>4-22</w:t>
      </w:r>
      <w:r w:rsidR="001647F5" w:rsidRPr="00870BB9">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w:t>
      </w:r>
      <w:r w:rsidR="001647F5">
        <w:rPr>
          <w:rFonts w:cs="Times New Roman" w:hint="eastAsia"/>
          <w:kern w:val="0"/>
        </w:rPr>
        <w:t>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78222523" w:rsidR="00472860" w:rsidRDefault="00472860" w:rsidP="00472860">
      <w:pPr>
        <w:pStyle w:val="af"/>
        <w:keepNext/>
        <w:ind w:firstLine="400"/>
        <w:jc w:val="center"/>
      </w:pPr>
      <w:bookmarkStart w:id="261" w:name="_Toc11120989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1</w:t>
      </w:r>
      <w:r>
        <w:fldChar w:fldCharType="end"/>
      </w:r>
      <w:r w:rsidRPr="00502EEE">
        <w:rPr>
          <w:rFonts w:hint="eastAsia"/>
        </w:rPr>
        <w:t>實驗組之訪談內容節錄</w:t>
      </w:r>
      <w:bookmarkEnd w:id="261"/>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lastRenderedPageBreak/>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lastRenderedPageBreak/>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w:t>
            </w:r>
            <w:r w:rsidRPr="00B75118">
              <w:rPr>
                <w:rFonts w:hint="eastAsia"/>
              </w:rPr>
              <w:lastRenderedPageBreak/>
              <w:t>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lastRenderedPageBreak/>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38B2A654" w:rsidR="000A6E05" w:rsidRDefault="000A6E05" w:rsidP="000A6E05">
      <w:pPr>
        <w:pStyle w:val="af"/>
        <w:keepNext/>
        <w:ind w:firstLine="400"/>
        <w:jc w:val="center"/>
      </w:pPr>
      <w:bookmarkStart w:id="262" w:name="_Toc111209895"/>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2</w:t>
      </w:r>
      <w:r>
        <w:fldChar w:fldCharType="end"/>
      </w:r>
      <w:r>
        <w:rPr>
          <w:rFonts w:hint="eastAsia"/>
        </w:rPr>
        <w:t>控制</w:t>
      </w:r>
      <w:r w:rsidRPr="00BB5BC4">
        <w:rPr>
          <w:rFonts w:hint="eastAsia"/>
        </w:rPr>
        <w:t>組之訪談內容節錄</w:t>
      </w:r>
      <w:bookmarkEnd w:id="262"/>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CB0E2B">
        <w:trPr>
          <w:jc w:val="center"/>
        </w:trPr>
        <w:tc>
          <w:tcPr>
            <w:tcW w:w="1275" w:type="dxa"/>
            <w:tcBorders>
              <w:top w:val="single" w:sz="12" w:space="0" w:color="auto"/>
              <w:bottom w:val="single" w:sz="12" w:space="0" w:color="auto"/>
            </w:tcBorders>
            <w:vAlign w:val="center"/>
          </w:tcPr>
          <w:p w14:paraId="1C15C596" w14:textId="77777777" w:rsidR="000A6E05" w:rsidRDefault="000A6E05"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CB0E2B">
            <w:pPr>
              <w:ind w:firstLineChars="0" w:firstLine="0"/>
              <w:jc w:val="center"/>
            </w:pPr>
            <w:r>
              <w:rPr>
                <w:rFonts w:hint="eastAsia"/>
              </w:rPr>
              <w:t>學生編號</w:t>
            </w:r>
          </w:p>
        </w:tc>
      </w:tr>
      <w:tr w:rsidR="000A6E05" w14:paraId="5D65876B" w14:textId="77777777" w:rsidTr="00CB0E2B">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CB0E2B">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CB0E2B">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CB0E2B">
            <w:pPr>
              <w:ind w:firstLineChars="0" w:firstLine="0"/>
              <w:jc w:val="center"/>
            </w:pPr>
            <w:r>
              <w:t>10313</w:t>
            </w:r>
          </w:p>
        </w:tc>
      </w:tr>
      <w:tr w:rsidR="000A6E05" w14:paraId="02AEA664" w14:textId="77777777" w:rsidTr="00CB0E2B">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CB0E2B">
            <w:pPr>
              <w:ind w:firstLineChars="0" w:firstLine="0"/>
              <w:jc w:val="center"/>
            </w:pPr>
            <w:r>
              <w:rPr>
                <w:rFonts w:hint="eastAsia"/>
              </w:rPr>
              <w:lastRenderedPageBreak/>
              <w:t>2</w:t>
            </w:r>
          </w:p>
        </w:tc>
        <w:tc>
          <w:tcPr>
            <w:tcW w:w="6380" w:type="dxa"/>
            <w:tcBorders>
              <w:top w:val="single" w:sz="6" w:space="0" w:color="auto"/>
              <w:bottom w:val="single" w:sz="6" w:space="0" w:color="auto"/>
            </w:tcBorders>
          </w:tcPr>
          <w:p w14:paraId="40691E31" w14:textId="53D88E89" w:rsidR="000A6E05" w:rsidRDefault="000A6E05" w:rsidP="00CB0E2B">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CB0E2B">
            <w:pPr>
              <w:ind w:firstLineChars="0" w:firstLine="0"/>
              <w:jc w:val="center"/>
            </w:pPr>
            <w:r>
              <w:t>10327</w:t>
            </w:r>
          </w:p>
        </w:tc>
      </w:tr>
      <w:tr w:rsidR="000A6E05" w14:paraId="00F4CC07" w14:textId="77777777" w:rsidTr="00CB0E2B">
        <w:trPr>
          <w:jc w:val="center"/>
        </w:trPr>
        <w:tc>
          <w:tcPr>
            <w:tcW w:w="1275" w:type="dxa"/>
            <w:tcBorders>
              <w:top w:val="single" w:sz="6" w:space="0" w:color="auto"/>
              <w:bottom w:val="single" w:sz="6" w:space="0" w:color="auto"/>
            </w:tcBorders>
            <w:vAlign w:val="center"/>
          </w:tcPr>
          <w:p w14:paraId="0131EAC7" w14:textId="77777777" w:rsidR="000A6E05" w:rsidRDefault="000A6E05"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CB0E2B">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CB0E2B">
            <w:pPr>
              <w:ind w:firstLineChars="0" w:firstLine="0"/>
              <w:jc w:val="center"/>
            </w:pPr>
            <w:r>
              <w:t>10320</w:t>
            </w:r>
          </w:p>
        </w:tc>
      </w:tr>
      <w:tr w:rsidR="000A6E05" w14:paraId="4AE49AAD" w14:textId="77777777" w:rsidTr="00CB0E2B">
        <w:trPr>
          <w:jc w:val="center"/>
        </w:trPr>
        <w:tc>
          <w:tcPr>
            <w:tcW w:w="1275" w:type="dxa"/>
            <w:tcBorders>
              <w:top w:val="single" w:sz="6" w:space="0" w:color="auto"/>
              <w:bottom w:val="single" w:sz="6" w:space="0" w:color="auto"/>
            </w:tcBorders>
            <w:vAlign w:val="center"/>
          </w:tcPr>
          <w:p w14:paraId="4A43D5A6" w14:textId="77777777" w:rsidR="000A6E05" w:rsidRDefault="000A6E05"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CB0E2B">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CB0E2B">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CB0E2B">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CB0E2B">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CB0E2B">
            <w:pPr>
              <w:ind w:firstLineChars="0" w:firstLine="0"/>
              <w:jc w:val="center"/>
            </w:pPr>
            <w:r>
              <w:t>11304</w:t>
            </w:r>
          </w:p>
        </w:tc>
      </w:tr>
    </w:tbl>
    <w:p w14:paraId="17B58E15" w14:textId="2B1881B0" w:rsidR="00CE251F" w:rsidRDefault="00CE251F" w:rsidP="00BF11C5">
      <w:pPr>
        <w:ind w:firstLineChars="0" w:firstLine="0"/>
      </w:pPr>
    </w:p>
    <w:p w14:paraId="66341068" w14:textId="0A2A3FC9" w:rsidR="00CE251F" w:rsidRPr="00CE251F" w:rsidRDefault="00CE251F" w:rsidP="00CB3D4A">
      <w:pPr>
        <w:ind w:firstLine="480"/>
        <w:rPr>
          <w:b/>
          <w:bCs/>
        </w:rPr>
      </w:pPr>
      <w:r w:rsidRPr="00CE251F">
        <w:rPr>
          <w:b/>
          <w:bCs/>
        </w:rPr>
        <w:t xml:space="preserve">2. </w:t>
      </w:r>
      <w:r w:rsidRPr="00CE251F">
        <w:rPr>
          <w:rFonts w:hint="eastAsia"/>
          <w:b/>
          <w:bCs/>
        </w:rPr>
        <w:t>對</w:t>
      </w:r>
      <w:r w:rsidR="00DE743D">
        <w:rPr>
          <w:rFonts w:hint="eastAsia"/>
          <w:b/>
          <w:bCs/>
        </w:rPr>
        <w:t>學習</w:t>
      </w:r>
      <w:r w:rsidRPr="00CE251F">
        <w:rPr>
          <w:rFonts w:hint="eastAsia"/>
          <w:b/>
          <w:bCs/>
        </w:rPr>
        <w:t>人工智慧演算法實作之影響</w:t>
      </w:r>
    </w:p>
    <w:p w14:paraId="36FD75CD" w14:textId="5688135F"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w:t>
      </w:r>
      <w:r w:rsidR="00E92329">
        <w:rPr>
          <w:rFonts w:hint="eastAsia"/>
        </w:rPr>
        <w:t>視覺化模擬輔助教學</w:t>
      </w:r>
      <w:r w:rsidR="002B4CDC">
        <w:rPr>
          <w:rFonts w:hint="eastAsia"/>
        </w:rPr>
        <w:t>能夠輔助學生學習課</w:t>
      </w:r>
      <w:r w:rsidR="008D5EA4">
        <w:rPr>
          <w:rFonts w:hint="eastAsia"/>
        </w:rPr>
        <w:t>程</w:t>
      </w:r>
      <w:r w:rsidR="002B4CDC">
        <w:rPr>
          <w:rFonts w:hint="eastAsia"/>
        </w:rPr>
        <w:t>中的概念，進而提升程式實作上的表現，但如實驗結果所呈現實驗組在人工智慧概念後測有顯著高於控制組，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39C082C" w:rsidR="00CE251F" w:rsidRPr="00E92329" w:rsidRDefault="00E92329" w:rsidP="00F54F8A">
      <w:pPr>
        <w:ind w:firstLineChars="0" w:firstLine="480"/>
        <w:rPr>
          <w:rFonts w:cs="Times New Roman"/>
        </w:rPr>
      </w:pPr>
      <w:commentRangeStart w:id="263"/>
      <w:r w:rsidRPr="00F253A1">
        <w:rPr>
          <w:rFonts w:cs="Times New Roman" w:hint="eastAsia"/>
        </w:rPr>
        <w:t>在本研究中，</w:t>
      </w:r>
      <w:r w:rsidR="008F0D05" w:rsidRPr="00F253A1">
        <w:rPr>
          <w:rFonts w:cs="Times New Roman" w:hint="eastAsia"/>
        </w:rPr>
        <w:t>「程式實作」</w:t>
      </w:r>
      <w:r w:rsidR="001A0C15" w:rsidRPr="00F253A1">
        <w:rPr>
          <w:rFonts w:cs="Times New Roman" w:hint="eastAsia"/>
        </w:rPr>
        <w:t>教學</w:t>
      </w:r>
      <w:r w:rsidR="008F0D05" w:rsidRPr="00F253A1">
        <w:rPr>
          <w:rFonts w:cs="Times New Roman" w:hint="eastAsia"/>
        </w:rPr>
        <w:t>活動</w:t>
      </w:r>
      <w:r w:rsidR="00B8749E" w:rsidRPr="00F253A1">
        <w:rPr>
          <w:rFonts w:cs="Times New Roman" w:hint="eastAsia"/>
        </w:rPr>
        <w:t>時間較少</w:t>
      </w:r>
      <w:r w:rsidR="008F0D05" w:rsidRPr="00F253A1">
        <w:rPr>
          <w:rFonts w:cs="Times New Roman" w:hint="eastAsia"/>
        </w:rPr>
        <w:t>，</w:t>
      </w:r>
      <w:r w:rsidRPr="00F253A1">
        <w:rPr>
          <w:rFonts w:cs="Times New Roman" w:hint="eastAsia"/>
        </w:rPr>
        <w:t>在設計教材內容時，也沒有將程式相關知識整合其中，讓學生在實作過程中有機會一邊學習程式知識，一邊運用程式實作人工智慧概念，並且</w:t>
      </w:r>
      <w:r w:rsidR="00C27A00" w:rsidRPr="00F253A1">
        <w:rPr>
          <w:rFonts w:cs="Times New Roman" w:hint="eastAsia"/>
        </w:rPr>
        <w:t>因為兩組在這方面的學習機會、學習方法完全相同，所以可以推測兩組</w:t>
      </w:r>
      <w:r w:rsidR="00C27A00" w:rsidRPr="00F253A1">
        <w:rPr>
          <w:rFonts w:hint="eastAsia"/>
        </w:rPr>
        <w:t>人工智慧演算法實作成績並無呈現顯著差異的原因來自於此。</w:t>
      </w:r>
      <w:r w:rsidR="00392689">
        <w:rPr>
          <w:rFonts w:hint="eastAsia"/>
        </w:rPr>
        <w:t>也因為</w:t>
      </w:r>
      <w:r w:rsidRPr="00F253A1">
        <w:rPr>
          <w:rFonts w:hint="eastAsia"/>
        </w:rPr>
        <w:t>教材沒有整合程式相關知識，導致兩組學生在人工智慧演算法實作的表現沒有顯著差異。</w:t>
      </w:r>
      <w:commentRangeEnd w:id="263"/>
      <w:r w:rsidR="00392689">
        <w:rPr>
          <w:rStyle w:val="af7"/>
        </w:rPr>
        <w:commentReference w:id="263"/>
      </w:r>
    </w:p>
    <w:p w14:paraId="1061B6C6" w14:textId="2EAF8C0D" w:rsidR="00697980" w:rsidRDefault="005B667C" w:rsidP="00322761">
      <w:pPr>
        <w:ind w:firstLine="480"/>
      </w:pPr>
      <w:r>
        <w:rPr>
          <w:rFonts w:hint="eastAsia"/>
        </w:rPr>
        <w:lastRenderedPageBreak/>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D762950" w14:textId="77777777" w:rsidR="000B309F" w:rsidRDefault="000B309F" w:rsidP="000B698C">
      <w:pPr>
        <w:ind w:firstLineChars="0" w:firstLine="0"/>
      </w:pPr>
    </w:p>
    <w:p w14:paraId="7ECCA580" w14:textId="4758E086" w:rsidR="00690ED8" w:rsidRDefault="00690ED8" w:rsidP="00690ED8">
      <w:pPr>
        <w:pStyle w:val="af"/>
        <w:keepNext/>
        <w:ind w:firstLine="400"/>
        <w:jc w:val="center"/>
      </w:pPr>
      <w:bookmarkStart w:id="264" w:name="_Toc11120989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3</w:t>
      </w:r>
      <w:r>
        <w:fldChar w:fldCharType="end"/>
      </w:r>
      <w:r w:rsidRPr="00EB6A0B">
        <w:rPr>
          <w:rFonts w:hint="eastAsia"/>
        </w:rPr>
        <w:t>實驗組之訪談內容節錄</w:t>
      </w:r>
      <w:bookmarkEnd w:id="264"/>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CB0E2B">
        <w:trPr>
          <w:jc w:val="center"/>
        </w:trPr>
        <w:tc>
          <w:tcPr>
            <w:tcW w:w="1275" w:type="dxa"/>
            <w:tcBorders>
              <w:top w:val="single" w:sz="12" w:space="0" w:color="auto"/>
              <w:bottom w:val="single" w:sz="12" w:space="0" w:color="auto"/>
            </w:tcBorders>
            <w:vAlign w:val="center"/>
          </w:tcPr>
          <w:p w14:paraId="4116DCD4" w14:textId="77777777" w:rsidR="00C27A00" w:rsidRDefault="00C27A00"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CB0E2B">
            <w:pPr>
              <w:ind w:firstLineChars="0" w:firstLine="0"/>
              <w:jc w:val="center"/>
            </w:pPr>
            <w:r>
              <w:rPr>
                <w:rFonts w:hint="eastAsia"/>
              </w:rPr>
              <w:t>學生編號</w:t>
            </w:r>
          </w:p>
        </w:tc>
      </w:tr>
      <w:tr w:rsidR="00C27A00" w14:paraId="4E0AB13C" w14:textId="77777777" w:rsidTr="00CB0E2B">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CB0E2B">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CB0E2B">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CB0E2B">
            <w:pPr>
              <w:ind w:firstLineChars="0" w:firstLine="0"/>
              <w:jc w:val="center"/>
            </w:pPr>
            <w:r>
              <w:t>101</w:t>
            </w:r>
            <w:r>
              <w:rPr>
                <w:rFonts w:hint="eastAsia"/>
              </w:rPr>
              <w:t>1</w:t>
            </w:r>
            <w:r>
              <w:t>8</w:t>
            </w:r>
          </w:p>
        </w:tc>
      </w:tr>
      <w:tr w:rsidR="00C27A00" w14:paraId="2C8EB5D9" w14:textId="77777777" w:rsidTr="00CB0E2B">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CB0E2B">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CB0E2B">
            <w:pPr>
              <w:ind w:firstLineChars="0" w:firstLine="0"/>
              <w:jc w:val="center"/>
            </w:pPr>
            <w:r>
              <w:t>10122</w:t>
            </w:r>
          </w:p>
        </w:tc>
      </w:tr>
      <w:tr w:rsidR="00C27A00" w14:paraId="0F7666B8" w14:textId="77777777" w:rsidTr="00CB0E2B">
        <w:trPr>
          <w:jc w:val="center"/>
        </w:trPr>
        <w:tc>
          <w:tcPr>
            <w:tcW w:w="1275" w:type="dxa"/>
            <w:tcBorders>
              <w:top w:val="single" w:sz="6" w:space="0" w:color="auto"/>
              <w:bottom w:val="single" w:sz="6" w:space="0" w:color="auto"/>
            </w:tcBorders>
            <w:vAlign w:val="center"/>
          </w:tcPr>
          <w:p w14:paraId="79E306DE" w14:textId="77777777" w:rsidR="00C27A00" w:rsidRDefault="00C27A00"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158B65F7" w14:textId="7F1F4609" w:rsidR="00C27A00" w:rsidRPr="00F96768" w:rsidRDefault="00C27A00" w:rsidP="00CB0E2B">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CB0E2B">
            <w:pPr>
              <w:ind w:firstLineChars="0" w:firstLine="0"/>
              <w:jc w:val="center"/>
            </w:pPr>
            <w:r>
              <w:t>10</w:t>
            </w:r>
            <w:r w:rsidR="00690ED8">
              <w:t>128</w:t>
            </w:r>
          </w:p>
        </w:tc>
      </w:tr>
      <w:tr w:rsidR="00C27A00" w14:paraId="0D7987E1" w14:textId="77777777" w:rsidTr="00CB0E2B">
        <w:trPr>
          <w:jc w:val="center"/>
        </w:trPr>
        <w:tc>
          <w:tcPr>
            <w:tcW w:w="1275" w:type="dxa"/>
            <w:tcBorders>
              <w:top w:val="single" w:sz="6" w:space="0" w:color="auto"/>
              <w:bottom w:val="single" w:sz="6" w:space="0" w:color="auto"/>
            </w:tcBorders>
            <w:vAlign w:val="center"/>
          </w:tcPr>
          <w:p w14:paraId="4C4F50DF" w14:textId="77777777" w:rsidR="00C27A00" w:rsidRDefault="00C27A00"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CB0E2B">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CB0E2B">
            <w:pPr>
              <w:ind w:firstLineChars="0" w:firstLine="0"/>
              <w:jc w:val="center"/>
            </w:pPr>
            <w:r>
              <w:rPr>
                <w:rFonts w:hint="eastAsia"/>
              </w:rPr>
              <w:t>1</w:t>
            </w:r>
            <w:r>
              <w:t>1</w:t>
            </w:r>
            <w:r w:rsidR="00690ED8">
              <w:t>215</w:t>
            </w:r>
          </w:p>
        </w:tc>
      </w:tr>
      <w:tr w:rsidR="00690ED8" w14:paraId="67854A6B" w14:textId="77777777" w:rsidTr="00CB0E2B">
        <w:trPr>
          <w:jc w:val="center"/>
        </w:trPr>
        <w:tc>
          <w:tcPr>
            <w:tcW w:w="1275" w:type="dxa"/>
            <w:tcBorders>
              <w:top w:val="single" w:sz="6" w:space="0" w:color="auto"/>
              <w:bottom w:val="single" w:sz="6" w:space="0" w:color="auto"/>
            </w:tcBorders>
            <w:vAlign w:val="center"/>
          </w:tcPr>
          <w:p w14:paraId="2D5E7721" w14:textId="527320B4" w:rsidR="00690ED8" w:rsidRDefault="00690ED8" w:rsidP="00CB0E2B">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CB0E2B">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CB0E2B">
            <w:pPr>
              <w:ind w:firstLineChars="0" w:firstLine="0"/>
              <w:jc w:val="center"/>
            </w:pPr>
            <w:r>
              <w:rPr>
                <w:rFonts w:hint="eastAsia"/>
              </w:rPr>
              <w:t>1</w:t>
            </w:r>
            <w:r>
              <w:t>1237</w:t>
            </w:r>
          </w:p>
        </w:tc>
      </w:tr>
      <w:tr w:rsidR="00690ED8" w14:paraId="30A1F335" w14:textId="77777777" w:rsidTr="00CB0E2B">
        <w:trPr>
          <w:jc w:val="center"/>
        </w:trPr>
        <w:tc>
          <w:tcPr>
            <w:tcW w:w="1275" w:type="dxa"/>
            <w:tcBorders>
              <w:top w:val="single" w:sz="6" w:space="0" w:color="auto"/>
              <w:bottom w:val="single" w:sz="6" w:space="0" w:color="auto"/>
            </w:tcBorders>
            <w:vAlign w:val="center"/>
          </w:tcPr>
          <w:p w14:paraId="41948416" w14:textId="26DB995A" w:rsidR="00690ED8" w:rsidRDefault="00690ED8" w:rsidP="00CB0E2B">
            <w:pPr>
              <w:ind w:firstLineChars="0" w:firstLine="0"/>
              <w:jc w:val="center"/>
            </w:pPr>
            <w:r>
              <w:lastRenderedPageBreak/>
              <w:t>6</w:t>
            </w:r>
          </w:p>
        </w:tc>
        <w:tc>
          <w:tcPr>
            <w:tcW w:w="6380" w:type="dxa"/>
            <w:tcBorders>
              <w:top w:val="single" w:sz="6" w:space="0" w:color="auto"/>
              <w:bottom w:val="single" w:sz="6" w:space="0" w:color="auto"/>
            </w:tcBorders>
          </w:tcPr>
          <w:p w14:paraId="799C1914" w14:textId="73BF2723" w:rsidR="00690ED8" w:rsidRPr="00690ED8" w:rsidRDefault="00690ED8" w:rsidP="00CB0E2B">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CB0E2B">
            <w:pPr>
              <w:ind w:firstLineChars="0" w:firstLine="0"/>
              <w:jc w:val="center"/>
            </w:pPr>
            <w:r>
              <w:rPr>
                <w:rFonts w:hint="eastAsia"/>
              </w:rPr>
              <w:t>1</w:t>
            </w:r>
            <w:r>
              <w:t>1225</w:t>
            </w:r>
          </w:p>
        </w:tc>
      </w:tr>
      <w:tr w:rsidR="00690ED8" w14:paraId="18181262" w14:textId="77777777" w:rsidTr="00CB0E2B">
        <w:trPr>
          <w:jc w:val="center"/>
        </w:trPr>
        <w:tc>
          <w:tcPr>
            <w:tcW w:w="1275" w:type="dxa"/>
            <w:tcBorders>
              <w:top w:val="single" w:sz="6" w:space="0" w:color="auto"/>
              <w:bottom w:val="single" w:sz="6" w:space="0" w:color="auto"/>
            </w:tcBorders>
            <w:vAlign w:val="center"/>
          </w:tcPr>
          <w:p w14:paraId="48CA7E51" w14:textId="5196D1A5" w:rsidR="00690ED8" w:rsidRDefault="00690ED8" w:rsidP="00CB0E2B">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CB0E2B">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CB0E2B">
            <w:pPr>
              <w:ind w:firstLineChars="0" w:firstLine="0"/>
              <w:jc w:val="center"/>
            </w:pPr>
            <w:r>
              <w:rPr>
                <w:rFonts w:hint="eastAsia"/>
              </w:rPr>
              <w:t>1</w:t>
            </w:r>
            <w:r>
              <w:t>1225</w:t>
            </w:r>
          </w:p>
        </w:tc>
      </w:tr>
      <w:tr w:rsidR="00C27A00" w14:paraId="65A653AB" w14:textId="77777777" w:rsidTr="00CB0E2B">
        <w:trPr>
          <w:jc w:val="center"/>
        </w:trPr>
        <w:tc>
          <w:tcPr>
            <w:tcW w:w="1275" w:type="dxa"/>
            <w:tcBorders>
              <w:top w:val="single" w:sz="6" w:space="0" w:color="auto"/>
              <w:bottom w:val="single" w:sz="12" w:space="0" w:color="auto"/>
            </w:tcBorders>
            <w:vAlign w:val="center"/>
          </w:tcPr>
          <w:p w14:paraId="0A5E70AC" w14:textId="21F59520" w:rsidR="00C27A00" w:rsidRDefault="00690ED8" w:rsidP="00CB0E2B">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CB0E2B">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CB0E2B">
            <w:pPr>
              <w:ind w:firstLineChars="0" w:firstLine="0"/>
              <w:jc w:val="center"/>
            </w:pPr>
            <w:r>
              <w:t>11</w:t>
            </w:r>
            <w:r w:rsidR="00690ED8">
              <w:t>229</w:t>
            </w:r>
          </w:p>
        </w:tc>
      </w:tr>
    </w:tbl>
    <w:p w14:paraId="4385B262" w14:textId="091B8F19" w:rsidR="008F0D05" w:rsidRDefault="008F0D05" w:rsidP="00CB3D4A">
      <w:pPr>
        <w:ind w:firstLine="480"/>
      </w:pPr>
    </w:p>
    <w:p w14:paraId="014D6BEE" w14:textId="77777777" w:rsidR="000B309F" w:rsidRDefault="000B309F" w:rsidP="00CB3D4A">
      <w:pPr>
        <w:ind w:firstLine="480"/>
      </w:pPr>
    </w:p>
    <w:p w14:paraId="7B3736F0" w14:textId="020CFDFD" w:rsidR="005B667C" w:rsidRDefault="005B667C" w:rsidP="005B667C">
      <w:pPr>
        <w:pStyle w:val="af"/>
        <w:keepNext/>
        <w:ind w:firstLine="400"/>
        <w:jc w:val="center"/>
      </w:pPr>
      <w:bookmarkStart w:id="265" w:name="_Toc11120989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4</w:t>
      </w:r>
      <w:r>
        <w:fldChar w:fldCharType="end"/>
      </w:r>
      <w:r>
        <w:rPr>
          <w:rFonts w:hint="eastAsia"/>
        </w:rPr>
        <w:t>控制</w:t>
      </w:r>
      <w:r w:rsidRPr="00E33371">
        <w:rPr>
          <w:rFonts w:hint="eastAsia"/>
        </w:rPr>
        <w:t>組之訪談內容節錄</w:t>
      </w:r>
      <w:bookmarkEnd w:id="265"/>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CB0E2B">
        <w:trPr>
          <w:jc w:val="center"/>
        </w:trPr>
        <w:tc>
          <w:tcPr>
            <w:tcW w:w="1275" w:type="dxa"/>
            <w:tcBorders>
              <w:top w:val="single" w:sz="12" w:space="0" w:color="auto"/>
              <w:bottom w:val="single" w:sz="12" w:space="0" w:color="auto"/>
            </w:tcBorders>
            <w:vAlign w:val="center"/>
          </w:tcPr>
          <w:p w14:paraId="341BF4B2" w14:textId="77777777" w:rsidR="005B667C" w:rsidRDefault="005B667C"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CB0E2B">
            <w:pPr>
              <w:ind w:firstLineChars="0" w:firstLine="0"/>
              <w:jc w:val="center"/>
            </w:pPr>
            <w:r>
              <w:rPr>
                <w:rFonts w:hint="eastAsia"/>
              </w:rPr>
              <w:t>學生編號</w:t>
            </w:r>
          </w:p>
        </w:tc>
      </w:tr>
      <w:tr w:rsidR="005B667C" w14:paraId="7BC55EFA" w14:textId="77777777" w:rsidTr="00CB0E2B">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CB0E2B">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CB0E2B">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CB0E2B">
            <w:pPr>
              <w:ind w:firstLineChars="0" w:firstLine="0"/>
              <w:jc w:val="center"/>
            </w:pPr>
            <w:r>
              <w:t>10302</w:t>
            </w:r>
          </w:p>
        </w:tc>
      </w:tr>
      <w:tr w:rsidR="005B667C" w14:paraId="62E042BA" w14:textId="77777777" w:rsidTr="00CB0E2B">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CB0E2B">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CB0E2B">
            <w:pPr>
              <w:ind w:firstLineChars="0" w:firstLine="0"/>
              <w:jc w:val="center"/>
            </w:pPr>
            <w:r>
              <w:t>10321</w:t>
            </w:r>
          </w:p>
        </w:tc>
      </w:tr>
      <w:tr w:rsidR="005B667C" w14:paraId="6033B99D" w14:textId="77777777" w:rsidTr="00CB0E2B">
        <w:trPr>
          <w:jc w:val="center"/>
        </w:trPr>
        <w:tc>
          <w:tcPr>
            <w:tcW w:w="1275" w:type="dxa"/>
            <w:tcBorders>
              <w:top w:val="single" w:sz="6" w:space="0" w:color="auto"/>
              <w:bottom w:val="single" w:sz="6" w:space="0" w:color="auto"/>
            </w:tcBorders>
            <w:vAlign w:val="center"/>
          </w:tcPr>
          <w:p w14:paraId="506CD790" w14:textId="77777777" w:rsidR="005B667C" w:rsidRDefault="005B667C"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CB0E2B">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CB0E2B">
            <w:pPr>
              <w:ind w:firstLineChars="0" w:firstLine="0"/>
              <w:jc w:val="center"/>
            </w:pPr>
            <w:r>
              <w:t>11302</w:t>
            </w:r>
          </w:p>
        </w:tc>
      </w:tr>
      <w:tr w:rsidR="005B667C" w14:paraId="09267EEA" w14:textId="77777777" w:rsidTr="00CB0E2B">
        <w:trPr>
          <w:jc w:val="center"/>
        </w:trPr>
        <w:tc>
          <w:tcPr>
            <w:tcW w:w="1275" w:type="dxa"/>
            <w:tcBorders>
              <w:top w:val="single" w:sz="6" w:space="0" w:color="auto"/>
              <w:bottom w:val="single" w:sz="6" w:space="0" w:color="auto"/>
            </w:tcBorders>
            <w:vAlign w:val="center"/>
          </w:tcPr>
          <w:p w14:paraId="3B64A9CE" w14:textId="77777777" w:rsidR="005B667C" w:rsidRDefault="005B667C"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1FD321A6" w14:textId="63B9C878" w:rsidR="005B667C" w:rsidRPr="001705B2" w:rsidRDefault="005B667C" w:rsidP="00CB0E2B">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CB0E2B">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CB0E2B">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CB0E2B">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CB0E2B">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6BD60661" w:rsidR="00697980" w:rsidRDefault="00A43F99" w:rsidP="00CB3D4A">
      <w:pPr>
        <w:ind w:firstLine="480"/>
      </w:pPr>
      <w:r>
        <w:rPr>
          <w:rFonts w:hint="eastAsia"/>
        </w:rPr>
        <w:lastRenderedPageBreak/>
        <w:t>為了探討本研究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5AE97A02"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w:t>
      </w:r>
      <w:r w:rsidR="001541FF">
        <w:rPr>
          <w:rFonts w:cs="Times New Roman" w:hint="eastAsia"/>
          <w:noProof/>
        </w:rPr>
        <w:t>課程內容</w:t>
      </w:r>
      <w:r w:rsidR="003314C6">
        <w:rPr>
          <w:rFonts w:cs="Times New Roman" w:hint="eastAsia"/>
          <w:noProof/>
        </w:rPr>
        <w:t>本身的重要，以及了解到學習活動可以達成未來的目標，都有可能影響著學生的學習態度</w:t>
      </w:r>
      <w:r w:rsidR="00BE694D">
        <w:rPr>
          <w:rFonts w:cs="Times New Roman" w:hint="eastAsia"/>
          <w:noProof/>
        </w:rPr>
        <w:t>。</w:t>
      </w:r>
    </w:p>
    <w:p w14:paraId="5B113EC9" w14:textId="2AAD4ABE" w:rsidR="00697980" w:rsidRDefault="003314C6" w:rsidP="006969A5">
      <w:pPr>
        <w:ind w:firstLine="480"/>
      </w:pPr>
      <w:r>
        <w:rPr>
          <w:rFonts w:cs="Times New Roman" w:hint="eastAsia"/>
          <w:noProof/>
        </w:rPr>
        <w:t>就這樣的觀點來看，回顧本研究的教學方法與教材，還有搭配訪談內容來分析為何此實驗課程沒辦法提升學生的學習態度，可能是因為教材只有在</w:t>
      </w:r>
      <w:r>
        <w:rPr>
          <w:rFonts w:hint="eastAsia"/>
        </w:rPr>
        <w:t>融入</w:t>
      </w:r>
      <w:r w:rsidR="00222389">
        <w:rPr>
          <w:rFonts w:hint="eastAsia"/>
        </w:rPr>
        <w:t>真實生活情境的部分</w:t>
      </w:r>
      <w:r>
        <w:rPr>
          <w:rFonts w:hint="eastAsia"/>
        </w:rPr>
        <w:t>，幫助學生理解課程內容</w:t>
      </w:r>
      <w:r w:rsidR="00222389">
        <w:rPr>
          <w:rFonts w:hint="eastAsia"/>
        </w:rPr>
        <w:t>並使其</w:t>
      </w:r>
      <w:r>
        <w:rPr>
          <w:rFonts w:hint="eastAsia"/>
        </w:rPr>
        <w:t>能夠樂於參與</w:t>
      </w:r>
      <w:r w:rsidR="00BE694D">
        <w:rPr>
          <w:rFonts w:hint="eastAsia"/>
        </w:rPr>
        <w:t>課程其中，但對於學習課</w:t>
      </w:r>
      <w:r w:rsidR="008D5EA4">
        <w:rPr>
          <w:rFonts w:hint="eastAsia"/>
        </w:rPr>
        <w:t>程</w:t>
      </w:r>
      <w:r w:rsidR="00BE694D">
        <w:rPr>
          <w:rFonts w:hint="eastAsia"/>
        </w:rPr>
        <w:t>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w:t>
      </w:r>
      <w:r w:rsidR="008D5EA4">
        <w:rPr>
          <w:rFonts w:hint="eastAsia"/>
        </w:rPr>
        <w:t>程</w:t>
      </w:r>
      <w:r w:rsidR="00BE694D">
        <w:rPr>
          <w:rFonts w:hint="eastAsia"/>
        </w:rPr>
        <w:t>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lastRenderedPageBreak/>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54E6599F" w:rsidR="00D665B2" w:rsidRPr="00870BB9"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w:t>
      </w:r>
      <w:r w:rsidR="008D5EA4">
        <w:rPr>
          <w:rFonts w:hint="eastAsia"/>
        </w:rPr>
        <w:t>程</w:t>
      </w:r>
      <w:r>
        <w:rPr>
          <w:rFonts w:hint="eastAsia"/>
        </w:rPr>
        <w:t>中</w:t>
      </w:r>
      <w:r w:rsidRPr="00870BB9">
        <w:rPr>
          <w:rFonts w:hint="eastAsia"/>
        </w:rPr>
        <w:t>的學習表現更有信心，進而在調查學生自己對於此課程理解程度的評鑑時，</w:t>
      </w:r>
      <w:r w:rsidR="00D507CB" w:rsidRPr="00870BB9">
        <w:rPr>
          <w:rFonts w:hint="eastAsia"/>
        </w:rPr>
        <w:t>呈現顯著的差異。</w:t>
      </w:r>
    </w:p>
    <w:p w14:paraId="26EDFFAA" w14:textId="2CA20B4A" w:rsidR="00D507CB" w:rsidRPr="00D507CB" w:rsidRDefault="00D507CB" w:rsidP="00CB3D4A">
      <w:pPr>
        <w:ind w:firstLine="480"/>
        <w:rPr>
          <w:b/>
          <w:bCs/>
        </w:rPr>
      </w:pPr>
      <w:r w:rsidRPr="00870BB9">
        <w:rPr>
          <w:rFonts w:hint="eastAsia"/>
        </w:rPr>
        <w:t>另外，這也印證了模擬式教學能讓</w:t>
      </w:r>
      <w:r w:rsidRPr="00870BB9">
        <w:rPr>
          <w:rFonts w:cs="Times New Roman" w:hint="eastAsia"/>
          <w:kern w:val="0"/>
        </w:rPr>
        <w:t>學生</w:t>
      </w:r>
      <w:r w:rsidR="00C94D59" w:rsidRPr="00870BB9">
        <w:rPr>
          <w:rFonts w:cs="Times New Roman" w:hint="eastAsia"/>
          <w:kern w:val="0"/>
        </w:rPr>
        <w:t>反覆探索問題與解決問題</w:t>
      </w:r>
      <w:r w:rsidRPr="00870BB9">
        <w:rPr>
          <w:rFonts w:cs="Times New Roman" w:hint="eastAsia"/>
          <w:kern w:val="0"/>
        </w:rPr>
        <w:t>，</w:t>
      </w:r>
      <w:r w:rsidR="00C94D59" w:rsidRPr="00870BB9">
        <w:rPr>
          <w:rFonts w:cs="Times New Roman" w:hint="eastAsia"/>
          <w:kern w:val="0"/>
        </w:rPr>
        <w:t>也較容易讓學生思考問題，不只提升學生的學習成就，也增進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Pr="00870BB9">
        <w:rPr>
          <w:rFonts w:cs="Times New Roman" w:hint="eastAsia"/>
          <w:kern w:val="0"/>
        </w:rPr>
        <w:t>。從過往研究的角度討論，就代表在本研究中的實驗組學生，</w:t>
      </w:r>
      <w:r w:rsidR="00C94D59" w:rsidRPr="00870BB9">
        <w:rPr>
          <w:rFonts w:cs="Times New Roman" w:hint="eastAsia"/>
          <w:kern w:val="0"/>
        </w:rPr>
        <w:t>擁有</w:t>
      </w:r>
      <w:r w:rsidRPr="00870BB9">
        <w:rPr>
          <w:rFonts w:cs="Times New Roman" w:hint="eastAsia"/>
          <w:kern w:val="0"/>
        </w:rPr>
        <w:t>模擬操作的</w:t>
      </w:r>
      <w:r w:rsidR="00C94D59" w:rsidRPr="00870BB9">
        <w:rPr>
          <w:rFonts w:cs="Times New Roman" w:hint="eastAsia"/>
          <w:kern w:val="0"/>
        </w:rPr>
        <w:t>機會也透過學習單的題目引導，比起控制組學生，更深入地探究了類神經網路相關的知識，</w:t>
      </w:r>
      <w:r w:rsidRPr="00870BB9">
        <w:rPr>
          <w:rFonts w:cs="Times New Roman" w:hint="eastAsia"/>
          <w:kern w:val="0"/>
        </w:rPr>
        <w:t>提升概念學習的成效，也同時增進自己對於學習內容的信心。</w:t>
      </w:r>
    </w:p>
    <w:p w14:paraId="468CDC0A" w14:textId="37F9E41F" w:rsidR="00697980" w:rsidRDefault="00697980" w:rsidP="00CB3D4A">
      <w:pPr>
        <w:ind w:firstLine="480"/>
      </w:pPr>
    </w:p>
    <w:p w14:paraId="175C46F6" w14:textId="6FC645D0" w:rsidR="00697980" w:rsidRPr="00697980" w:rsidRDefault="00697980" w:rsidP="00697980">
      <w:pPr>
        <w:ind w:firstLineChars="0" w:firstLine="0"/>
        <w:rPr>
          <w:b/>
          <w:bCs/>
        </w:rPr>
      </w:pPr>
      <w:r w:rsidRPr="00697980">
        <w:rPr>
          <w:rFonts w:hint="eastAsia"/>
          <w:b/>
          <w:bCs/>
        </w:rPr>
        <w:t>三、</w:t>
      </w:r>
      <w:r w:rsidR="00800266">
        <w:rPr>
          <w:rFonts w:hint="eastAsia"/>
          <w:b/>
          <w:bCs/>
        </w:rPr>
        <w:t>對視覺化</w:t>
      </w:r>
      <w:r w:rsidR="00800266" w:rsidRPr="00852BF1">
        <w:rPr>
          <w:rFonts w:hint="eastAsia"/>
          <w:b/>
          <w:bCs/>
        </w:rPr>
        <w:t>模擬</w:t>
      </w:r>
      <w:r w:rsidR="00800266">
        <w:rPr>
          <w:rFonts w:hint="eastAsia"/>
          <w:b/>
          <w:bCs/>
        </w:rPr>
        <w:t>輔助</w:t>
      </w:r>
      <w:r w:rsidR="00800266" w:rsidRPr="00852BF1">
        <w:rPr>
          <w:rFonts w:hint="eastAsia"/>
          <w:b/>
          <w:bCs/>
        </w:rPr>
        <w:t>教學之感受</w:t>
      </w:r>
    </w:p>
    <w:p w14:paraId="4C2FFAC4" w14:textId="2AB7B132" w:rsidR="006050F3" w:rsidRDefault="004E0846" w:rsidP="002B1B29">
      <w:pPr>
        <w:ind w:firstLine="480"/>
      </w:pPr>
      <w:r>
        <w:rPr>
          <w:rFonts w:hint="eastAsia"/>
        </w:rPr>
        <w:t>本研究為了解學生對於視覺化模擬輔助教學之感受，於實驗組態度問卷後測中設計四個面向進行探討，包含「</w:t>
      </w:r>
      <w:r w:rsidR="00C45FCF">
        <w:rPr>
          <w:rFonts w:hint="eastAsia"/>
        </w:rPr>
        <w:t>視覺化模擬輔助</w:t>
      </w:r>
      <w:r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440232">
        <w:rPr>
          <w:rFonts w:hint="eastAsia"/>
        </w:rPr>
        <w:t>，以下各針對四個面向的分析結果進行討論：</w:t>
      </w:r>
    </w:p>
    <w:p w14:paraId="281FFA13" w14:textId="0A46674E" w:rsidR="00440232" w:rsidRPr="00D437F3" w:rsidRDefault="00440232" w:rsidP="00440232">
      <w:pPr>
        <w:ind w:firstLine="480"/>
        <w:rPr>
          <w:b/>
          <w:bCs/>
        </w:rPr>
      </w:pPr>
      <w:r w:rsidRPr="00D437F3">
        <w:rPr>
          <w:b/>
          <w:bCs/>
        </w:rPr>
        <w:t xml:space="preserve">1. </w:t>
      </w:r>
      <w:r w:rsidR="001F0851">
        <w:rPr>
          <w:rFonts w:hint="eastAsia"/>
          <w:b/>
          <w:bCs/>
        </w:rPr>
        <w:t>學生對</w:t>
      </w:r>
      <w:r w:rsidR="003B6B3F">
        <w:rPr>
          <w:rFonts w:hint="eastAsia"/>
          <w:b/>
          <w:bCs/>
        </w:rPr>
        <w:t>「</w:t>
      </w:r>
      <w:r w:rsidR="001F0851">
        <w:rPr>
          <w:rFonts w:hint="eastAsia"/>
          <w:b/>
          <w:bCs/>
        </w:rPr>
        <w:t>概念理解</w:t>
      </w:r>
      <w:r w:rsidR="003B6B3F">
        <w:rPr>
          <w:rFonts w:hint="eastAsia"/>
          <w:b/>
          <w:bCs/>
        </w:rPr>
        <w:t>」</w:t>
      </w:r>
      <w:r w:rsidR="001F0851">
        <w:rPr>
          <w:rFonts w:hint="eastAsia"/>
          <w:b/>
          <w:bCs/>
        </w:rPr>
        <w:t>教學步驟之感受</w:t>
      </w:r>
    </w:p>
    <w:p w14:paraId="56E2AE20" w14:textId="37F22FC1" w:rsidR="00DE743D" w:rsidRPr="00870BB9" w:rsidRDefault="00591D0C"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理解』</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w:t>
      </w:r>
      <w:r w:rsidRPr="00870BB9">
        <w:rPr>
          <w:rFonts w:cs="Times New Roman" w:hint="eastAsia"/>
        </w:rPr>
        <w:t>學習演算法」這些比較困難的</w:t>
      </w:r>
      <w:r w:rsidR="008415ED" w:rsidRPr="00870BB9">
        <w:rPr>
          <w:rFonts w:cs="Times New Roman" w:hint="eastAsia"/>
        </w:rPr>
        <w:t>課</w:t>
      </w:r>
      <w:r w:rsidR="00DE743D" w:rsidRPr="00870BB9">
        <w:rPr>
          <w:rFonts w:cs="Times New Roman" w:hint="eastAsia"/>
        </w:rPr>
        <w:t>程</w:t>
      </w:r>
      <w:r w:rsidR="008415ED" w:rsidRPr="00870BB9">
        <w:rPr>
          <w:rFonts w:cs="Times New Roman" w:hint="eastAsia"/>
        </w:rPr>
        <w:t>概念</w:t>
      </w:r>
      <w:r w:rsidRPr="00870BB9">
        <w:rPr>
          <w:rFonts w:cs="Times New Roman" w:hint="eastAsia"/>
        </w:rPr>
        <w:t>，勾選的學生人數較少</w:t>
      </w:r>
      <w:r w:rsidR="00DE743D" w:rsidRPr="00870BB9">
        <w:rPr>
          <w:rFonts w:cs="Times New Roman" w:hint="eastAsia"/>
        </w:rPr>
        <w:t>。</w:t>
      </w:r>
    </w:p>
    <w:p w14:paraId="127D68CF" w14:textId="25EC21B1" w:rsidR="00DE743D" w:rsidRDefault="00DE743D" w:rsidP="00DE743D">
      <w:pPr>
        <w:ind w:firstLine="480"/>
        <w:rPr>
          <w:rFonts w:cs="Times New Roman"/>
        </w:rPr>
      </w:pPr>
      <w:r w:rsidRPr="00870BB9">
        <w:rPr>
          <w:rFonts w:cs="Times New Roman" w:hint="eastAsia"/>
        </w:rPr>
        <w:lastRenderedPageBreak/>
        <w:t>在本研究的第三章視覺化模擬輔助教學策略所述，</w:t>
      </w:r>
      <w:r w:rsidRPr="00870BB9">
        <w:rPr>
          <w:rFonts w:hint="eastAsia"/>
        </w:rPr>
        <w:t>在概念理解的過程中，教師透過投影片或教科書講解每個單元所要介紹的內容，投影片或教科書會以文字與視覺化圖表的方式呈現，讓學生初步理解單元內容，在教導「</w:t>
      </w:r>
      <w:r w:rsidRPr="00870BB9">
        <w:rPr>
          <w:rFonts w:cs="Times New Roman" w:hint="eastAsia"/>
        </w:rPr>
        <w:t>如何應用類神經網路解決問題</w:t>
      </w:r>
      <w:r w:rsidRPr="00870BB9">
        <w:rPr>
          <w:rFonts w:hint="eastAsia"/>
        </w:rPr>
        <w:t>」時，是透過投影片講解訓練過後的類神經網路如何應用（如圖</w:t>
      </w:r>
      <w:r w:rsidRPr="00870BB9">
        <w:t>4-5</w:t>
      </w:r>
      <w:r w:rsidRPr="00870BB9">
        <w:rPr>
          <w:rFonts w:hint="eastAsia"/>
        </w:rPr>
        <w:t>），由於在本研究設計的教材中，是以貓狗圖片分類為例，所以在講解此課程概念時，透過投影片說明訓練後的類神經網路可以輸入圖片，最後輸出判斷的機率值；在教導</w:t>
      </w:r>
      <w:r w:rsidRPr="00870BB9">
        <w:rPr>
          <w:rFonts w:cs="Times New Roman" w:hint="eastAsia"/>
        </w:rPr>
        <w:t>「資料搜集」、「訓練類神經網路的目的」時，也是透過投影片講解的方式（如圖</w:t>
      </w:r>
      <w:r w:rsidRPr="00870BB9">
        <w:rPr>
          <w:rFonts w:cs="Times New Roman"/>
        </w:rPr>
        <w:t>4-6</w:t>
      </w:r>
      <w:r w:rsidRPr="00870BB9">
        <w:rPr>
          <w:rFonts w:cs="Times New Roman" w:hint="eastAsia"/>
        </w:rPr>
        <w:t>、圖</w:t>
      </w:r>
      <w:r w:rsidRPr="00870BB9">
        <w:rPr>
          <w:rFonts w:cs="Times New Roman"/>
        </w:rPr>
        <w:t>4-7</w:t>
      </w:r>
      <w:r w:rsidRPr="00870BB9">
        <w:rPr>
          <w:rFonts w:cs="Times New Roman" w:hint="eastAsia"/>
        </w:rPr>
        <w:t>），說明訓練類神經網路前，需要搜集資料，以及搜集資料的過程中需要注意資料標示的正確性（例如：貓的圖片被標示為狗的圖片），或是注意資料搜集的比例問題（例如：狗的圖片搜集太多），說明為何要訓練類神經網路時，主要講解訓練的過程，類神經網路透過圖片的判斷結果與實際情況的比較，計算誤差並調整權重，讓學生理解類神經網路初始設定的權重沒有辦法正確判斷圖片的內容，需要透過訓練才能學習到判斷或分類的規則；在教導「激勵函數」、「學習演算法」時，則是說明類神經網路的輸入值與對應的權重相乘後，減去臨界值再透過激勵函數進行數值轉換（如圖</w:t>
      </w:r>
      <w:r w:rsidRPr="00870BB9">
        <w:rPr>
          <w:rFonts w:cs="Times New Roman"/>
        </w:rPr>
        <w:t>4-8</w:t>
      </w:r>
      <w:r w:rsidRPr="00870BB9">
        <w:rPr>
          <w:rFonts w:cs="Times New Roman" w:hint="eastAsia"/>
        </w:rPr>
        <w:t>），以及類神經網路計算出現誤差時，如何透過學習演算法計算出權重的調整方向與大小（如圖</w:t>
      </w:r>
      <w:r w:rsidRPr="00870BB9">
        <w:rPr>
          <w:rFonts w:cs="Times New Roman"/>
        </w:rPr>
        <w:t>4-9</w:t>
      </w:r>
      <w:r w:rsidRPr="00870BB9">
        <w:rPr>
          <w:rFonts w:cs="Times New Roman" w:hint="eastAsia"/>
        </w:rPr>
        <w:t>）。然而，就如同本節前述所討論，「激勵函數」、「學習演算法」的課程內容牽涉到較多繁複的計算，雖然教學目的不是期望學生練習基礎的數學計算（例如：加、減、乘、除），但在講解投影片的過程，沒有任何工具輔助的情況下，只能讓學生自行計算，這使學生在此學習過程消耗更多認知資源，可能較容易造成教學上的困難，在前述的討論中呈現的質性訪談資料，也足以印證學生認為這些課程概念較為困難。</w:t>
      </w:r>
    </w:p>
    <w:p w14:paraId="4F7790BA" w14:textId="77777777" w:rsidR="00DE743D" w:rsidRDefault="00DE743D" w:rsidP="00DE743D">
      <w:pPr>
        <w:keepNext/>
        <w:ind w:firstLine="480"/>
        <w:jc w:val="center"/>
      </w:pPr>
      <w:r>
        <w:rPr>
          <w:rFonts w:cs="Times New Roman" w:hint="eastAsia"/>
          <w:noProof/>
        </w:rPr>
        <w:lastRenderedPageBreak/>
        <w:drawing>
          <wp:inline distT="0" distB="0" distL="0" distR="0" wp14:anchorId="71985248" wp14:editId="5E919F73">
            <wp:extent cx="3427263" cy="1800000"/>
            <wp:effectExtent l="0" t="0" r="1905" b="3810"/>
            <wp:docPr id="471" name="圖片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圖片 47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427263" cy="1800000"/>
                    </a:xfrm>
                    <a:prstGeom prst="rect">
                      <a:avLst/>
                    </a:prstGeom>
                  </pic:spPr>
                </pic:pic>
              </a:graphicData>
            </a:graphic>
          </wp:inline>
        </w:drawing>
      </w:r>
    </w:p>
    <w:p w14:paraId="1F857DED" w14:textId="04EC5E40" w:rsidR="00DE743D" w:rsidRDefault="00DE743D" w:rsidP="00DE743D">
      <w:pPr>
        <w:pStyle w:val="af"/>
        <w:ind w:firstLine="400"/>
        <w:jc w:val="center"/>
        <w:rPr>
          <w:noProof/>
        </w:rPr>
      </w:pPr>
      <w:bookmarkStart w:id="266" w:name="_Toc111209949"/>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5</w:t>
      </w:r>
      <w:r>
        <w:fldChar w:fldCharType="end"/>
      </w:r>
      <w:r>
        <w:rPr>
          <w:rFonts w:hint="eastAsia"/>
        </w:rPr>
        <w:t>如何應用類神經網路</w:t>
      </w:r>
      <w:r>
        <w:rPr>
          <w:rFonts w:hint="eastAsia"/>
          <w:noProof/>
        </w:rPr>
        <w:t>解決問題之教材投影片</w:t>
      </w:r>
      <w:bookmarkEnd w:id="266"/>
    </w:p>
    <w:p w14:paraId="30682898" w14:textId="77777777" w:rsidR="00DE743D" w:rsidRDefault="00DE743D" w:rsidP="00DE743D">
      <w:pPr>
        <w:keepNext/>
        <w:ind w:firstLine="480"/>
        <w:jc w:val="center"/>
      </w:pPr>
      <w:r>
        <w:rPr>
          <w:noProof/>
        </w:rPr>
        <w:drawing>
          <wp:inline distT="0" distB="0" distL="0" distR="0" wp14:anchorId="01CA4B53" wp14:editId="15299A85">
            <wp:extent cx="3173905" cy="1800000"/>
            <wp:effectExtent l="0" t="0" r="1270" b="3810"/>
            <wp:docPr id="472" name="圖片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圖片 47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173905" cy="1800000"/>
                    </a:xfrm>
                    <a:prstGeom prst="rect">
                      <a:avLst/>
                    </a:prstGeom>
                  </pic:spPr>
                </pic:pic>
              </a:graphicData>
            </a:graphic>
          </wp:inline>
        </w:drawing>
      </w:r>
    </w:p>
    <w:p w14:paraId="316F8C73" w14:textId="5FA68576" w:rsidR="00DE743D" w:rsidRDefault="00DE743D" w:rsidP="00DE743D">
      <w:pPr>
        <w:pStyle w:val="af"/>
        <w:ind w:firstLine="400"/>
        <w:jc w:val="center"/>
      </w:pPr>
      <w:bookmarkStart w:id="267" w:name="_Toc111209950"/>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6</w:t>
      </w:r>
      <w:r>
        <w:fldChar w:fldCharType="end"/>
      </w:r>
      <w:r>
        <w:rPr>
          <w:rFonts w:hint="eastAsia"/>
        </w:rPr>
        <w:t>資料搜集之教材投影片</w:t>
      </w:r>
      <w:bookmarkEnd w:id="267"/>
    </w:p>
    <w:p w14:paraId="0EAD6776" w14:textId="77777777" w:rsidR="00DE743D" w:rsidRDefault="00DE743D" w:rsidP="00DE743D">
      <w:pPr>
        <w:keepNext/>
        <w:ind w:firstLine="480"/>
        <w:jc w:val="center"/>
      </w:pPr>
      <w:r>
        <w:rPr>
          <w:rFonts w:hint="eastAsia"/>
          <w:noProof/>
        </w:rPr>
        <w:drawing>
          <wp:inline distT="0" distB="0" distL="0" distR="0" wp14:anchorId="13411EAF" wp14:editId="222492CE">
            <wp:extent cx="3192605" cy="1800000"/>
            <wp:effectExtent l="0" t="0" r="0" b="3810"/>
            <wp:docPr id="473" name="圖片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圖片 473"/>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192605" cy="1800000"/>
                    </a:xfrm>
                    <a:prstGeom prst="rect">
                      <a:avLst/>
                    </a:prstGeom>
                  </pic:spPr>
                </pic:pic>
              </a:graphicData>
            </a:graphic>
          </wp:inline>
        </w:drawing>
      </w:r>
    </w:p>
    <w:p w14:paraId="0B1E2C34" w14:textId="4A25966C" w:rsidR="00DE743D" w:rsidRDefault="00DE743D" w:rsidP="00DE743D">
      <w:pPr>
        <w:pStyle w:val="af"/>
        <w:ind w:firstLine="400"/>
        <w:jc w:val="center"/>
      </w:pPr>
      <w:bookmarkStart w:id="268" w:name="_Toc111209951"/>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7</w:t>
      </w:r>
      <w:r>
        <w:fldChar w:fldCharType="end"/>
      </w:r>
      <w:r w:rsidRPr="001F1A63">
        <w:rPr>
          <w:rFonts w:hint="eastAsia"/>
        </w:rPr>
        <w:t>訓練類神經網路的目的</w:t>
      </w:r>
      <w:r>
        <w:rPr>
          <w:rFonts w:hint="eastAsia"/>
        </w:rPr>
        <w:t>之教材投影片</w:t>
      </w:r>
      <w:bookmarkEnd w:id="268"/>
    </w:p>
    <w:p w14:paraId="7CE745A5" w14:textId="77777777" w:rsidR="00DE743D" w:rsidRDefault="00DE743D" w:rsidP="00DE743D">
      <w:pPr>
        <w:keepNext/>
        <w:ind w:firstLine="480"/>
        <w:jc w:val="center"/>
      </w:pPr>
      <w:r>
        <w:rPr>
          <w:rFonts w:hint="eastAsia"/>
          <w:noProof/>
        </w:rPr>
        <w:drawing>
          <wp:inline distT="0" distB="0" distL="0" distR="0" wp14:anchorId="0CE1AB6E" wp14:editId="556B26EE">
            <wp:extent cx="3428009" cy="1800000"/>
            <wp:effectExtent l="0" t="0" r="1270" b="3810"/>
            <wp:docPr id="474" name="圖片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圖片 474"/>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428009" cy="1800000"/>
                    </a:xfrm>
                    <a:prstGeom prst="rect">
                      <a:avLst/>
                    </a:prstGeom>
                  </pic:spPr>
                </pic:pic>
              </a:graphicData>
            </a:graphic>
          </wp:inline>
        </w:drawing>
      </w:r>
    </w:p>
    <w:p w14:paraId="4742634C" w14:textId="7342692E" w:rsidR="00DE743D" w:rsidRDefault="00DE743D" w:rsidP="00DE743D">
      <w:pPr>
        <w:pStyle w:val="af"/>
        <w:ind w:firstLine="400"/>
        <w:jc w:val="center"/>
      </w:pPr>
      <w:bookmarkStart w:id="269" w:name="_Toc111209952"/>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8</w:t>
      </w:r>
      <w:r>
        <w:fldChar w:fldCharType="end"/>
      </w:r>
      <w:r>
        <w:rPr>
          <w:rFonts w:hint="eastAsia"/>
        </w:rPr>
        <w:t>激勵函數之教材投影片</w:t>
      </w:r>
      <w:bookmarkEnd w:id="269"/>
    </w:p>
    <w:p w14:paraId="76C94EAE" w14:textId="77777777" w:rsidR="00DE743D" w:rsidRDefault="00DE743D" w:rsidP="00DE743D">
      <w:pPr>
        <w:keepNext/>
        <w:ind w:firstLine="480"/>
        <w:jc w:val="center"/>
      </w:pPr>
      <w:r>
        <w:rPr>
          <w:rFonts w:hint="eastAsia"/>
          <w:noProof/>
        </w:rPr>
        <w:lastRenderedPageBreak/>
        <w:drawing>
          <wp:inline distT="0" distB="0" distL="0" distR="0" wp14:anchorId="25C114BB" wp14:editId="0AD125AD">
            <wp:extent cx="3670637" cy="1800000"/>
            <wp:effectExtent l="0" t="0" r="0" b="3810"/>
            <wp:docPr id="475" name="圖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圖片 47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670637" cy="1800000"/>
                    </a:xfrm>
                    <a:prstGeom prst="rect">
                      <a:avLst/>
                    </a:prstGeom>
                  </pic:spPr>
                </pic:pic>
              </a:graphicData>
            </a:graphic>
          </wp:inline>
        </w:drawing>
      </w:r>
    </w:p>
    <w:p w14:paraId="224F7854" w14:textId="19EE9A16" w:rsidR="00DE743D" w:rsidRPr="00DE743D" w:rsidRDefault="00DE743D" w:rsidP="00DE743D">
      <w:pPr>
        <w:pStyle w:val="af"/>
        <w:ind w:firstLine="400"/>
        <w:jc w:val="center"/>
      </w:pPr>
      <w:bookmarkStart w:id="270" w:name="_Toc111209953"/>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9</w:t>
      </w:r>
      <w:r>
        <w:fldChar w:fldCharType="end"/>
      </w:r>
      <w:r>
        <w:rPr>
          <w:rFonts w:hint="eastAsia"/>
        </w:rPr>
        <w:t>學習演算法之教材投影片</w:t>
      </w:r>
      <w:bookmarkEnd w:id="270"/>
    </w:p>
    <w:p w14:paraId="6679140E" w14:textId="697F7000" w:rsidR="00DE743D" w:rsidRPr="00870BB9" w:rsidRDefault="00DE743D" w:rsidP="00DE743D">
      <w:pPr>
        <w:ind w:firstLine="480"/>
        <w:rPr>
          <w:rFonts w:cs="Times New Roman"/>
        </w:rPr>
      </w:pPr>
      <w:r w:rsidRPr="00870BB9">
        <w:rPr>
          <w:rFonts w:cs="Times New Roman" w:hint="eastAsia"/>
        </w:rPr>
        <w:t>所以可以從</w:t>
      </w:r>
      <w:r w:rsidRPr="00870BB9">
        <w:rPr>
          <w:rFonts w:hint="eastAsia"/>
        </w:rPr>
        <w:t>「</w:t>
      </w:r>
      <w:r w:rsidR="00C45FCF">
        <w:rPr>
          <w:rFonts w:hint="eastAsia"/>
        </w:rPr>
        <w:t>視覺化模擬輔助</w:t>
      </w:r>
      <w:r w:rsidR="00C45FCF" w:rsidRPr="000A2E19">
        <w:rPr>
          <w:rFonts w:hint="eastAsia"/>
        </w:rPr>
        <w:t>教學策略</w:t>
      </w:r>
      <w:r w:rsidRPr="00870BB9">
        <w:rPr>
          <w:rFonts w:hint="eastAsia"/>
        </w:rPr>
        <w:t>『概念理解』</w:t>
      </w:r>
      <w:r w:rsidR="001541FF">
        <w:rPr>
          <w:rFonts w:hint="eastAsia"/>
        </w:rPr>
        <w:t>之</w:t>
      </w:r>
      <w:r w:rsidRPr="00870BB9">
        <w:rPr>
          <w:rFonts w:hint="eastAsia"/>
        </w:rPr>
        <w:t>感受」面向的調查</w:t>
      </w:r>
      <w:r w:rsidRPr="00870BB9">
        <w:rPr>
          <w:rFonts w:cs="Times New Roman" w:hint="eastAsia"/>
        </w:rPr>
        <w:t>結果了解到，對於比較簡單的課程概念而言，學生從「老師講解」的過程較容易感受到幫助，比較困難的課程概念則讓學生認為「老師講解」的過程幫助較少，就如同對學習人工智慧概念之影響的討論中所述，學生認為較難的「激勵函數」此單元，通常是透過模擬平台的協助才有解決學習上的困難。</w:t>
      </w:r>
    </w:p>
    <w:p w14:paraId="1A67652E" w14:textId="3E42B186" w:rsidR="00DE7880" w:rsidRDefault="00DE7880" w:rsidP="00CB3D4A">
      <w:pPr>
        <w:ind w:firstLine="480"/>
      </w:pPr>
      <w:r w:rsidRPr="00870BB9">
        <w:rPr>
          <w:rFonts w:cs="Times New Roman" w:hint="eastAsia"/>
        </w:rPr>
        <w:t>但本研究因為實驗組與控制組的</w:t>
      </w:r>
      <w:r w:rsidR="001A0C15">
        <w:rPr>
          <w:rFonts w:cs="Times New Roman" w:hint="eastAsia"/>
        </w:rPr>
        <w:t>教學</w:t>
      </w:r>
      <w:r w:rsidRPr="00870BB9">
        <w:rPr>
          <w:rFonts w:cs="Times New Roman" w:hint="eastAsia"/>
        </w:rPr>
        <w:t>活動設</w:t>
      </w:r>
      <w:r>
        <w:rPr>
          <w:rFonts w:cs="Times New Roman" w:hint="eastAsia"/>
        </w:rPr>
        <w:t>計，在「老師講解」這項</w:t>
      </w:r>
      <w:r w:rsidR="001A0C15">
        <w:rPr>
          <w:rFonts w:cs="Times New Roman" w:hint="eastAsia"/>
        </w:rPr>
        <w:t>教學</w:t>
      </w:r>
      <w:r>
        <w:rPr>
          <w:rFonts w:cs="Times New Roman" w:hint="eastAsia"/>
        </w:rPr>
        <w:t>活動的安排是完全相同的，所以也針對控制組學生調查「老師講解」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19</w:t>
      </w:r>
      <w:r>
        <w:rPr>
          <w:rFonts w:cs="Times New Roman" w:hint="eastAsia"/>
        </w:rPr>
        <w:t>可知，控制組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1541FF">
        <w:rPr>
          <w:rFonts w:cs="Times New Roman" w:hint="eastAsia"/>
        </w:rPr>
        <w:t>課程</w:t>
      </w:r>
      <w:r w:rsidR="008415ED">
        <w:rPr>
          <w:rFonts w:cs="Times New Roman" w:hint="eastAsia"/>
        </w:rPr>
        <w:t>概念</w:t>
      </w:r>
      <w:r w:rsidR="00FE3767">
        <w:rPr>
          <w:rFonts w:cs="Times New Roman" w:hint="eastAsia"/>
        </w:rPr>
        <w:t>也是較少學生勾選，這樣的調查結果，可以推測模擬平台的介入並沒有影響學生對於「老師講解」這項</w:t>
      </w:r>
      <w:r w:rsidR="001A0C15">
        <w:rPr>
          <w:rFonts w:cs="Times New Roman" w:hint="eastAsia"/>
        </w:rPr>
        <w:t>教學</w:t>
      </w:r>
      <w:r w:rsidR="00FE3767">
        <w:rPr>
          <w:rFonts w:cs="Times New Roman" w:hint="eastAsia"/>
        </w:rPr>
        <w:t>活動的感受。</w:t>
      </w:r>
    </w:p>
    <w:p w14:paraId="58276043" w14:textId="79A4CA8B" w:rsidR="00440232" w:rsidRDefault="00440232" w:rsidP="00CB3D4A">
      <w:pPr>
        <w:ind w:firstLine="480"/>
      </w:pPr>
    </w:p>
    <w:p w14:paraId="41FB3F64" w14:textId="340DD889" w:rsidR="00440232" w:rsidRPr="00D437F3" w:rsidRDefault="00440232" w:rsidP="00440232">
      <w:pPr>
        <w:ind w:firstLine="480"/>
        <w:rPr>
          <w:b/>
          <w:bCs/>
        </w:rPr>
      </w:pPr>
      <w:r w:rsidRPr="00D437F3">
        <w:rPr>
          <w:rFonts w:hint="eastAsia"/>
          <w:b/>
          <w:bCs/>
        </w:rPr>
        <w:t>2</w:t>
      </w:r>
      <w:r w:rsidRPr="00D437F3">
        <w:rPr>
          <w:b/>
          <w:bCs/>
        </w:rPr>
        <w:t xml:space="preserve">. </w:t>
      </w:r>
      <w:r w:rsidR="001F0851">
        <w:rPr>
          <w:rFonts w:hint="eastAsia"/>
          <w:b/>
          <w:bCs/>
        </w:rPr>
        <w:t>學生對「概念反思」教學步驟之感受</w:t>
      </w:r>
    </w:p>
    <w:p w14:paraId="5A01D5EF" w14:textId="07A76A61" w:rsidR="00697980" w:rsidRPr="008D257F" w:rsidRDefault="00FE3767" w:rsidP="008D257F">
      <w:pPr>
        <w:ind w:firstLine="480"/>
        <w:rPr>
          <w:rFonts w:ascii="Cambria" w:hAnsi="Cambria" w:cs="Apple Color Emoji"/>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面向，透過七題李克特氏五點量表之題目，調查學生是否同意模擬平台的操作有</w:t>
      </w:r>
      <w:r>
        <w:rPr>
          <w:rFonts w:ascii="Apple Color Emoji" w:hAnsi="Apple Color Emoji" w:cs="Apple Color Emoji" w:hint="eastAsia"/>
        </w:rPr>
        <w:t>助於課</w:t>
      </w:r>
      <w:r w:rsidR="008D257F">
        <w:rPr>
          <w:rFonts w:ascii="Apple Color Emoji" w:hAnsi="Apple Color Emoji" w:cs="Apple Color Emoji" w:hint="eastAsia"/>
        </w:rPr>
        <w:t>程</w:t>
      </w:r>
      <w:r>
        <w:rPr>
          <w:rFonts w:ascii="Apple Color Emoji" w:hAnsi="Apple Color Emoji" w:cs="Apple Color Emoji" w:hint="eastAsia"/>
        </w:rPr>
        <w:t>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3643D08A" w:rsidR="00F47839" w:rsidRPr="00F47839" w:rsidRDefault="005F7777" w:rsidP="00F47839">
      <w:pPr>
        <w:ind w:firstLine="480"/>
      </w:pPr>
      <w:r>
        <w:rPr>
          <w:rFonts w:hint="eastAsia"/>
        </w:rPr>
        <w:t>其結果顯示學生普遍認為「概念反思」這個教學策略，是有助於學習</w:t>
      </w:r>
      <w:r w:rsidR="001541FF">
        <w:rPr>
          <w:rFonts w:hint="eastAsia"/>
        </w:rPr>
        <w:t>課程</w:t>
      </w:r>
      <w:r w:rsidR="008415ED">
        <w:rPr>
          <w:rFonts w:hint="eastAsia"/>
        </w:rPr>
        <w:t>概念</w:t>
      </w:r>
      <w:r>
        <w:rPr>
          <w:rFonts w:hint="eastAsia"/>
        </w:rPr>
        <w:t>的，而且就如本研究在</w:t>
      </w:r>
      <w:r w:rsidR="00303F8B">
        <w:rPr>
          <w:rFonts w:hint="eastAsia"/>
        </w:rPr>
        <w:t>第三章研究方法中說明</w:t>
      </w:r>
      <w:r w:rsidR="00C45FCF">
        <w:rPr>
          <w:rFonts w:hint="eastAsia"/>
        </w:rPr>
        <w:t>視覺化模擬輔助</w:t>
      </w:r>
      <w:r w:rsidR="00C45FCF" w:rsidRPr="000A2E19">
        <w:rPr>
          <w:rFonts w:hint="eastAsia"/>
        </w:rPr>
        <w:t>教學策略</w:t>
      </w:r>
      <w:r w:rsidR="00303F8B">
        <w:rPr>
          <w:rFonts w:hint="eastAsia"/>
        </w:rPr>
        <w:t>的「概</w:t>
      </w:r>
      <w:r w:rsidR="00303F8B">
        <w:rPr>
          <w:rFonts w:hint="eastAsia"/>
        </w:rPr>
        <w:lastRenderedPageBreak/>
        <w:t>念反思」，是需要模擬平台搭配學習單，讓學生能夠依照學習單上的問題操作</w:t>
      </w:r>
      <w:r w:rsidR="00303F8B" w:rsidRPr="00870BB9">
        <w:rPr>
          <w:rFonts w:hint="eastAsia"/>
        </w:rPr>
        <w:t>模擬平台並回答問題，驗證與澄清學生的概念，反思在「概念理解」過程中所學習到的概念</w:t>
      </w:r>
      <w:r w:rsidR="00DE743D" w:rsidRPr="00870BB9">
        <w:rPr>
          <w:rFonts w:hint="eastAsia"/>
        </w:rPr>
        <w:t>，在本節前述的討論中，從量化分析的角度說明了模擬平台的介入對學生學習人工智慧概念有顯著地提升，也具體地舉例學生在學習教材中的「訓練類神經網路」、「權重」、「誤差」等概念時，是透過學習單的引導，進而操作模擬平台並驗證概念、回答問題，而「</w:t>
      </w:r>
      <w:r w:rsidR="00C45FCF">
        <w:rPr>
          <w:rFonts w:hint="eastAsia"/>
        </w:rPr>
        <w:t>視覺化模擬輔助</w:t>
      </w:r>
      <w:r w:rsidR="00C45FCF" w:rsidRPr="000A2E19">
        <w:rPr>
          <w:rFonts w:hint="eastAsia"/>
        </w:rPr>
        <w:t>教學策略</w:t>
      </w:r>
      <w:r w:rsidR="00DE743D" w:rsidRPr="00870BB9">
        <w:rPr>
          <w:rFonts w:hint="eastAsia"/>
        </w:rPr>
        <w:t>『概念反思』</w:t>
      </w:r>
      <w:r w:rsidR="001541FF">
        <w:rPr>
          <w:rFonts w:hint="eastAsia"/>
        </w:rPr>
        <w:t>之</w:t>
      </w:r>
      <w:r w:rsidR="00DE743D" w:rsidRPr="00870BB9">
        <w:rPr>
          <w:rFonts w:hint="eastAsia"/>
        </w:rPr>
        <w:t>感受」面向的調查結果也顯示學生普遍認同此教學活動的設計</w:t>
      </w:r>
      <w:r w:rsidR="00303F8B" w:rsidRPr="00870BB9">
        <w:rPr>
          <w:rFonts w:hint="eastAsia"/>
        </w:rPr>
        <w:t>，也能夠在學生的訪談內容中發現，學生會認為有模擬平台搭配學習單的輔助對學習是有幫助的</w:t>
      </w:r>
      <w:r w:rsidR="00F47839" w:rsidRPr="00870BB9">
        <w:rPr>
          <w:rFonts w:hint="eastAsia"/>
        </w:rPr>
        <w:t>，如表</w:t>
      </w:r>
      <w:r w:rsidR="00F47839" w:rsidRPr="00870BB9">
        <w:t>4-25</w:t>
      </w:r>
      <w:r w:rsidR="00F47839" w:rsidRPr="00870BB9">
        <w:rPr>
          <w:rFonts w:hint="eastAsia"/>
        </w:rPr>
        <w:t>所示。</w:t>
      </w:r>
    </w:p>
    <w:p w14:paraId="2A41F692" w14:textId="40F36FE9" w:rsidR="00697980" w:rsidRDefault="00697980" w:rsidP="00CB3D4A">
      <w:pPr>
        <w:ind w:firstLine="480"/>
      </w:pPr>
    </w:p>
    <w:p w14:paraId="45418BC8" w14:textId="5BF67C25" w:rsidR="00F47839" w:rsidRDefault="00F47839" w:rsidP="00F47839">
      <w:pPr>
        <w:pStyle w:val="af"/>
        <w:keepNext/>
        <w:ind w:firstLine="400"/>
        <w:jc w:val="center"/>
      </w:pPr>
      <w:bookmarkStart w:id="271" w:name="_Toc111209898"/>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5</w:t>
      </w:r>
      <w:r>
        <w:fldChar w:fldCharType="end"/>
      </w:r>
      <w:r w:rsidRPr="001D3178">
        <w:rPr>
          <w:rFonts w:hint="eastAsia"/>
        </w:rPr>
        <w:t>實驗組之訪談內容節錄</w:t>
      </w:r>
      <w:bookmarkEnd w:id="271"/>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CB0E2B">
        <w:trPr>
          <w:jc w:val="center"/>
        </w:trPr>
        <w:tc>
          <w:tcPr>
            <w:tcW w:w="1275" w:type="dxa"/>
            <w:tcBorders>
              <w:top w:val="single" w:sz="12" w:space="0" w:color="auto"/>
              <w:bottom w:val="single" w:sz="12" w:space="0" w:color="auto"/>
            </w:tcBorders>
            <w:vAlign w:val="center"/>
          </w:tcPr>
          <w:p w14:paraId="7C840B96" w14:textId="77777777" w:rsidR="00364298" w:rsidRDefault="00364298"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CB0E2B">
            <w:pPr>
              <w:ind w:firstLineChars="0" w:firstLine="0"/>
              <w:jc w:val="center"/>
            </w:pPr>
            <w:r>
              <w:rPr>
                <w:rFonts w:hint="eastAsia"/>
              </w:rPr>
              <w:t>學生編號</w:t>
            </w:r>
          </w:p>
        </w:tc>
      </w:tr>
      <w:tr w:rsidR="00364298" w14:paraId="6C4B0850" w14:textId="77777777" w:rsidTr="00CB0E2B">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CB0E2B">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CB0E2B">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CB0E2B">
            <w:pPr>
              <w:ind w:firstLineChars="0" w:firstLine="0"/>
              <w:jc w:val="center"/>
            </w:pPr>
            <w:r>
              <w:t>10</w:t>
            </w:r>
            <w:r w:rsidR="00F47839">
              <w:t>110</w:t>
            </w:r>
          </w:p>
        </w:tc>
      </w:tr>
      <w:tr w:rsidR="00364298" w14:paraId="0A121915" w14:textId="77777777" w:rsidTr="00CB0E2B">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CB0E2B">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CB0E2B">
            <w:pPr>
              <w:ind w:firstLineChars="0" w:firstLine="0"/>
              <w:jc w:val="center"/>
            </w:pPr>
            <w:r>
              <w:t>10</w:t>
            </w:r>
            <w:r w:rsidR="00F47839">
              <w:t>118</w:t>
            </w:r>
          </w:p>
        </w:tc>
      </w:tr>
      <w:tr w:rsidR="00364298" w14:paraId="60E2D5FF" w14:textId="77777777" w:rsidTr="00CB0E2B">
        <w:trPr>
          <w:jc w:val="center"/>
        </w:trPr>
        <w:tc>
          <w:tcPr>
            <w:tcW w:w="1275" w:type="dxa"/>
            <w:tcBorders>
              <w:top w:val="single" w:sz="6" w:space="0" w:color="auto"/>
              <w:bottom w:val="single" w:sz="6" w:space="0" w:color="auto"/>
            </w:tcBorders>
            <w:vAlign w:val="center"/>
          </w:tcPr>
          <w:p w14:paraId="7358FE5C" w14:textId="77777777" w:rsidR="00364298" w:rsidRDefault="00364298"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CB0E2B">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CB0E2B">
            <w:pPr>
              <w:ind w:firstLineChars="0" w:firstLine="0"/>
              <w:jc w:val="center"/>
            </w:pPr>
            <w:r>
              <w:t>1</w:t>
            </w:r>
            <w:r w:rsidR="00F47839">
              <w:t>0109</w:t>
            </w:r>
          </w:p>
        </w:tc>
      </w:tr>
      <w:tr w:rsidR="00364298" w14:paraId="0AE5E1D8" w14:textId="77777777" w:rsidTr="00CB0E2B">
        <w:trPr>
          <w:jc w:val="center"/>
        </w:trPr>
        <w:tc>
          <w:tcPr>
            <w:tcW w:w="1275" w:type="dxa"/>
            <w:tcBorders>
              <w:top w:val="single" w:sz="6" w:space="0" w:color="auto"/>
              <w:bottom w:val="single" w:sz="6" w:space="0" w:color="auto"/>
            </w:tcBorders>
            <w:vAlign w:val="center"/>
          </w:tcPr>
          <w:p w14:paraId="793888B3" w14:textId="77777777" w:rsidR="00364298" w:rsidRDefault="00364298"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CB0E2B">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CB0E2B">
            <w:pPr>
              <w:ind w:firstLineChars="0" w:firstLine="0"/>
              <w:jc w:val="center"/>
            </w:pPr>
            <w:r>
              <w:t>10128</w:t>
            </w:r>
          </w:p>
        </w:tc>
      </w:tr>
      <w:tr w:rsidR="00F47839" w14:paraId="1682C08C" w14:textId="77777777" w:rsidTr="00CB0E2B">
        <w:trPr>
          <w:jc w:val="center"/>
        </w:trPr>
        <w:tc>
          <w:tcPr>
            <w:tcW w:w="1275" w:type="dxa"/>
            <w:tcBorders>
              <w:top w:val="single" w:sz="6" w:space="0" w:color="auto"/>
              <w:bottom w:val="single" w:sz="6" w:space="0" w:color="auto"/>
            </w:tcBorders>
            <w:vAlign w:val="center"/>
          </w:tcPr>
          <w:p w14:paraId="2E05748D" w14:textId="29BEE4DA" w:rsidR="00F47839" w:rsidRDefault="00F47839" w:rsidP="00CB0E2B">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CB0E2B">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CB0E2B">
            <w:pPr>
              <w:ind w:firstLineChars="0" w:firstLine="0"/>
              <w:jc w:val="center"/>
            </w:pPr>
            <w:r>
              <w:t>11215</w:t>
            </w:r>
          </w:p>
        </w:tc>
      </w:tr>
      <w:tr w:rsidR="00364298" w14:paraId="62918893" w14:textId="77777777" w:rsidTr="00CB0E2B">
        <w:trPr>
          <w:jc w:val="center"/>
        </w:trPr>
        <w:tc>
          <w:tcPr>
            <w:tcW w:w="1275" w:type="dxa"/>
            <w:tcBorders>
              <w:top w:val="single" w:sz="6" w:space="0" w:color="auto"/>
              <w:bottom w:val="single" w:sz="12" w:space="0" w:color="auto"/>
            </w:tcBorders>
            <w:vAlign w:val="center"/>
          </w:tcPr>
          <w:p w14:paraId="3015D5B0" w14:textId="0C3FEED1" w:rsidR="00364298" w:rsidRDefault="00F47839" w:rsidP="00CB0E2B">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CB0E2B">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CB0E2B">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16665B91" w:rsidR="00440232" w:rsidRPr="00D437F3" w:rsidRDefault="00440232" w:rsidP="00CB3D4A">
      <w:pPr>
        <w:ind w:firstLine="480"/>
        <w:rPr>
          <w:b/>
          <w:bCs/>
        </w:rPr>
      </w:pPr>
      <w:r w:rsidRPr="00D437F3">
        <w:rPr>
          <w:b/>
          <w:bCs/>
        </w:rPr>
        <w:lastRenderedPageBreak/>
        <w:t xml:space="preserve">3. </w:t>
      </w:r>
      <w:r w:rsidR="001F0851">
        <w:rPr>
          <w:rFonts w:hint="eastAsia"/>
          <w:b/>
          <w:bCs/>
        </w:rPr>
        <w:t>學生對「概念應用」教學步驟之感受</w:t>
      </w:r>
    </w:p>
    <w:p w14:paraId="39B50AFA" w14:textId="0FADBCEC" w:rsidR="00440232" w:rsidRDefault="00A17A67"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72F13DEA" w:rsidR="00A17A67" w:rsidRDefault="00A17A67" w:rsidP="00CB3D4A">
      <w:pPr>
        <w:ind w:firstLine="480"/>
      </w:pPr>
      <w:r>
        <w:rPr>
          <w:rFonts w:cs="Times New Roman" w:hint="eastAsia"/>
        </w:rPr>
        <w:t>因為實驗組與控制組的</w:t>
      </w:r>
      <w:r w:rsidR="001A0C15">
        <w:rPr>
          <w:rFonts w:cs="Times New Roman" w:hint="eastAsia"/>
        </w:rPr>
        <w:t>教學</w:t>
      </w:r>
      <w:r>
        <w:rPr>
          <w:rFonts w:cs="Times New Roman" w:hint="eastAsia"/>
        </w:rPr>
        <w:t>活動設計，在「程式實作」這項</w:t>
      </w:r>
      <w:r w:rsidR="001A0C15">
        <w:rPr>
          <w:rFonts w:cs="Times New Roman" w:hint="eastAsia"/>
        </w:rPr>
        <w:t>教學</w:t>
      </w:r>
      <w:r>
        <w:rPr>
          <w:rFonts w:cs="Times New Roman" w:hint="eastAsia"/>
        </w:rPr>
        <w:t>活動的安排是完全相同的，所以也針對控制組學生調查「程式實作」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w:t>
      </w:r>
      <w:r w:rsidR="001541FF">
        <w:rPr>
          <w:rFonts w:cs="Times New Roman" w:hint="eastAsia"/>
        </w:rPr>
        <w:t>課程</w:t>
      </w:r>
      <w:r w:rsidR="008415ED">
        <w:rPr>
          <w:rFonts w:cs="Times New Roman" w:hint="eastAsia"/>
        </w:rPr>
        <w:t>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w:t>
      </w:r>
      <w:r w:rsidR="001541FF">
        <w:rPr>
          <w:rFonts w:cs="Times New Roman" w:hint="eastAsia"/>
        </w:rPr>
        <w:t>課程</w:t>
      </w:r>
      <w:r w:rsidR="00DE2B71">
        <w:rPr>
          <w:rFonts w:cs="Times New Roman" w:hint="eastAsia"/>
        </w:rPr>
        <w:t>概念。</w:t>
      </w:r>
    </w:p>
    <w:p w14:paraId="6BBC81FC" w14:textId="39D38CAB" w:rsidR="00440232" w:rsidRDefault="00440232" w:rsidP="00CB3D4A">
      <w:pPr>
        <w:ind w:firstLine="480"/>
      </w:pPr>
    </w:p>
    <w:p w14:paraId="03C85A29" w14:textId="62A8C3F6" w:rsidR="00440232" w:rsidRPr="00870BB9" w:rsidRDefault="00440232" w:rsidP="00CB3D4A">
      <w:pPr>
        <w:ind w:firstLine="480"/>
        <w:rPr>
          <w:b/>
          <w:bCs/>
        </w:rPr>
      </w:pPr>
      <w:r w:rsidRPr="00D437F3">
        <w:rPr>
          <w:b/>
          <w:bCs/>
        </w:rPr>
        <w:t xml:space="preserve">4. </w:t>
      </w:r>
      <w:r w:rsidRPr="00D437F3">
        <w:rPr>
          <w:rFonts w:hint="eastAsia"/>
          <w:b/>
          <w:bCs/>
        </w:rPr>
        <w:t>「概念理解」</w:t>
      </w:r>
      <w:r w:rsidRPr="00870BB9">
        <w:rPr>
          <w:rFonts w:hint="eastAsia"/>
          <w:b/>
          <w:bCs/>
        </w:rPr>
        <w:t>、「概念反思」、「概念應用」</w:t>
      </w:r>
      <w:r w:rsidR="001541FF">
        <w:rPr>
          <w:rFonts w:hint="eastAsia"/>
          <w:b/>
          <w:bCs/>
        </w:rPr>
        <w:t>之</w:t>
      </w:r>
      <w:r w:rsidRPr="00870BB9">
        <w:rPr>
          <w:rFonts w:hint="eastAsia"/>
          <w:b/>
          <w:bCs/>
        </w:rPr>
        <w:t>感受比較</w:t>
      </w:r>
    </w:p>
    <w:p w14:paraId="7B99C9C7" w14:textId="3F349479" w:rsidR="00421596" w:rsidRPr="00870BB9" w:rsidRDefault="00421596" w:rsidP="00CB3D4A">
      <w:pPr>
        <w:ind w:firstLine="480"/>
        <w:rPr>
          <w:rFonts w:cs="Times New Roman"/>
        </w:rPr>
      </w:pPr>
      <w:r w:rsidRPr="00870BB9">
        <w:rPr>
          <w:rFonts w:cs="Times New Roman" w:hint="eastAsia"/>
        </w:rPr>
        <w:t>在本研究第三章說明的</w:t>
      </w:r>
      <w:r w:rsidR="00C45FCF">
        <w:rPr>
          <w:rFonts w:hint="eastAsia"/>
        </w:rPr>
        <w:t>視覺化模擬輔助</w:t>
      </w:r>
      <w:r w:rsidR="00C45FCF" w:rsidRPr="000A2E19">
        <w:rPr>
          <w:rFonts w:hint="eastAsia"/>
        </w:rPr>
        <w:t>教學策略</w:t>
      </w:r>
      <w:r w:rsidRPr="00870BB9">
        <w:rPr>
          <w:rFonts w:cs="Times New Roman" w:hint="eastAsia"/>
        </w:rPr>
        <w:t>，「概念理解」之目的</w:t>
      </w:r>
      <w:r w:rsidR="00D152CA" w:rsidRPr="00870BB9">
        <w:rPr>
          <w:rFonts w:cs="Times New Roman" w:hint="eastAsia"/>
        </w:rPr>
        <w:t>是</w:t>
      </w:r>
      <w:r w:rsidR="00D152CA" w:rsidRPr="00870BB9">
        <w:rPr>
          <w:rFonts w:hint="eastAsia"/>
        </w:rPr>
        <w:t>教師透過投影片或教科書講解每個單元所要介紹的內容</w:t>
      </w:r>
      <w:r w:rsidR="00D152CA" w:rsidRPr="00870BB9">
        <w:rPr>
          <w:rFonts w:cs="Times New Roman" w:hint="eastAsia"/>
        </w:rPr>
        <w:t>，</w:t>
      </w:r>
      <w:r w:rsidRPr="00870BB9">
        <w:rPr>
          <w:rFonts w:cs="Times New Roman" w:hint="eastAsia"/>
        </w:rPr>
        <w:t>較著重於讓學生初步認識每個單元內容</w:t>
      </w:r>
      <w:r w:rsidR="00D152CA" w:rsidRPr="00870BB9">
        <w:rPr>
          <w:rFonts w:cs="Times New Roman" w:hint="eastAsia"/>
        </w:rPr>
        <w:t>；</w:t>
      </w:r>
      <w:r w:rsidRPr="00870BB9">
        <w:rPr>
          <w:rFonts w:cs="Times New Roman" w:hint="eastAsia"/>
        </w:rPr>
        <w:t>「概念反思」之目的</w:t>
      </w:r>
      <w:r w:rsidR="00D152CA" w:rsidRPr="00870BB9">
        <w:rPr>
          <w:rFonts w:cs="Times New Roman" w:hint="eastAsia"/>
        </w:rPr>
        <w:t>是讓</w:t>
      </w:r>
      <w:r w:rsidR="00D152CA" w:rsidRPr="00870BB9">
        <w:rPr>
          <w:rFonts w:hint="eastAsia"/>
        </w:rPr>
        <w:t>學生透過操作與觀察模擬平台上的功能，搭配學習單操作模擬平台並回答問題，</w:t>
      </w:r>
      <w:r w:rsidRPr="00870BB9">
        <w:rPr>
          <w:rFonts w:cs="Times New Roman" w:hint="eastAsia"/>
        </w:rPr>
        <w:t>較著重於讓學生反思概念，而且熟悉每個單元相關的演算法或原理的運作過程</w:t>
      </w:r>
      <w:r w:rsidR="00D152CA" w:rsidRPr="00870BB9">
        <w:rPr>
          <w:rFonts w:cs="Times New Roman" w:hint="eastAsia"/>
        </w:rPr>
        <w:t>；</w:t>
      </w:r>
      <w:r w:rsidRPr="00870BB9">
        <w:rPr>
          <w:rFonts w:cs="Times New Roman" w:hint="eastAsia"/>
        </w:rPr>
        <w:t>「概念應用」之目的</w:t>
      </w:r>
      <w:r w:rsidR="00D152CA" w:rsidRPr="00870BB9">
        <w:rPr>
          <w:rFonts w:cs="Times New Roman" w:hint="eastAsia"/>
        </w:rPr>
        <w:t>是</w:t>
      </w:r>
      <w:r w:rsidR="00D152CA" w:rsidRPr="00870BB9">
        <w:rPr>
          <w:rFonts w:hint="eastAsia"/>
        </w:rPr>
        <w:t>透過程式實作每個單元相關的概念，教導學生運用程式實作類神經網路的概念</w:t>
      </w:r>
      <w:r w:rsidR="00D152CA" w:rsidRPr="00870BB9">
        <w:rPr>
          <w:rFonts w:cs="Times New Roman" w:hint="eastAsia"/>
        </w:rPr>
        <w:t>，</w:t>
      </w:r>
      <w:r w:rsidRPr="00870BB9">
        <w:rPr>
          <w:rFonts w:cs="Times New Roman" w:hint="eastAsia"/>
        </w:rPr>
        <w:t>著重於讓學生實際應用課程概念</w:t>
      </w:r>
      <w:r w:rsidR="00D152CA" w:rsidRPr="00870BB9">
        <w:rPr>
          <w:rFonts w:cs="Times New Roman" w:hint="eastAsia"/>
        </w:rPr>
        <w:t>撰寫程式</w:t>
      </w:r>
      <w:r w:rsidRPr="00870BB9">
        <w:rPr>
          <w:rFonts w:cs="Times New Roman" w:hint="eastAsia"/>
        </w:rPr>
        <w:t>。</w:t>
      </w:r>
    </w:p>
    <w:p w14:paraId="2106F7A5" w14:textId="1EFE992A" w:rsidR="005C7572" w:rsidRPr="00870BB9" w:rsidRDefault="00A3593A" w:rsidP="00421596">
      <w:pPr>
        <w:ind w:firstLine="480"/>
        <w:rPr>
          <w:rFonts w:cs="Times New Roman"/>
        </w:rPr>
      </w:pPr>
      <w:r w:rsidRPr="00870BB9">
        <w:rPr>
          <w:rFonts w:hint="eastAsia"/>
        </w:rPr>
        <w:lastRenderedPageBreak/>
        <w:t>在實驗組的態度問卷後測中的「『概念理解』、『概念反思』、『概念應用』</w:t>
      </w:r>
      <w:r w:rsidR="001541FF">
        <w:rPr>
          <w:rFonts w:hint="eastAsia"/>
        </w:rPr>
        <w:t>之</w:t>
      </w:r>
      <w:r w:rsidRPr="00870BB9">
        <w:rPr>
          <w:rFonts w:hint="eastAsia"/>
        </w:rPr>
        <w:t>感受比較」面向，其調查結果</w:t>
      </w:r>
      <w:r w:rsidRPr="00870BB9">
        <w:rPr>
          <w:rFonts w:cs="Times New Roman" w:hint="eastAsia"/>
        </w:rPr>
        <w:t>由表</w:t>
      </w:r>
      <w:r w:rsidRPr="00870BB9">
        <w:rPr>
          <w:rFonts w:cs="Times New Roman"/>
        </w:rPr>
        <w:t>4-18</w:t>
      </w:r>
      <w:r w:rsidRPr="00870BB9">
        <w:rPr>
          <w:rFonts w:cs="Times New Roman" w:hint="eastAsia"/>
        </w:rPr>
        <w:t>可知，對於「概念理解」</w:t>
      </w:r>
      <w:r w:rsidR="00A1407B" w:rsidRPr="00870BB9">
        <w:rPr>
          <w:rFonts w:cs="Times New Roman" w:hint="eastAsia"/>
        </w:rPr>
        <w:t>而言</w:t>
      </w:r>
      <w:r w:rsidRPr="00870BB9">
        <w:rPr>
          <w:rFonts w:cs="Times New Roman" w:hint="eastAsia"/>
        </w:rPr>
        <w:t>，勾選「理解類神經網路的抽象概念」、「理解類神經網路演算法的原理與運作流程」的學生人數最多</w:t>
      </w:r>
      <w:r w:rsidRPr="00870BB9">
        <w:rPr>
          <w:rFonts w:cs="Times New Roman"/>
        </w:rPr>
        <w:t>(42</w:t>
      </w:r>
      <w:r w:rsidRPr="00870BB9">
        <w:rPr>
          <w:rFonts w:cs="Times New Roman" w:hint="eastAsia"/>
        </w:rPr>
        <w:t>人</w:t>
      </w:r>
      <w:r w:rsidRPr="00870BB9">
        <w:rPr>
          <w:rFonts w:cs="Times New Roman"/>
        </w:rPr>
        <w:t>)</w:t>
      </w:r>
      <w:r w:rsidRPr="00870BB9">
        <w:rPr>
          <w:rFonts w:cs="Times New Roman" w:hint="eastAsia"/>
        </w:rPr>
        <w:t>；對於「概念反思」</w:t>
      </w:r>
      <w:r w:rsidR="00A1407B" w:rsidRPr="00870BB9">
        <w:rPr>
          <w:rFonts w:cs="Times New Roman" w:hint="eastAsia"/>
        </w:rPr>
        <w:t>而言，</w:t>
      </w:r>
      <w:r w:rsidRPr="00870BB9">
        <w:rPr>
          <w:rFonts w:cs="Times New Roman" w:hint="eastAsia"/>
        </w:rPr>
        <w:t>勾選「理解類神經網路演算法的原理與運作流程」的學生人數最多</w:t>
      </w:r>
      <w:r w:rsidRPr="00870BB9">
        <w:rPr>
          <w:rFonts w:cs="Times New Roman"/>
        </w:rPr>
        <w:t>(51</w:t>
      </w:r>
      <w:r w:rsidRPr="00870BB9">
        <w:rPr>
          <w:rFonts w:cs="Times New Roman" w:hint="eastAsia"/>
        </w:rPr>
        <w:t>人</w:t>
      </w:r>
      <w:r w:rsidRPr="00870BB9">
        <w:rPr>
          <w:rFonts w:cs="Times New Roman"/>
        </w:rPr>
        <w:t>)</w:t>
      </w:r>
      <w:r w:rsidRPr="00870BB9">
        <w:rPr>
          <w:rFonts w:cs="Times New Roman" w:hint="eastAsia"/>
        </w:rPr>
        <w:t>；對於「概念應用」</w:t>
      </w:r>
      <w:r w:rsidR="00A1407B" w:rsidRPr="00870BB9">
        <w:rPr>
          <w:rFonts w:cs="Times New Roman" w:hint="eastAsia"/>
        </w:rPr>
        <w:t>而言</w:t>
      </w:r>
      <w:r w:rsidRPr="00870BB9">
        <w:rPr>
          <w:rFonts w:cs="Times New Roman" w:hint="eastAsia"/>
        </w:rPr>
        <w:t>，勾選「理解類神經網路演算法的程式實作方法」的學生人數最多</w:t>
      </w:r>
      <w:r w:rsidRPr="00870BB9">
        <w:rPr>
          <w:rFonts w:cs="Times New Roman"/>
        </w:rPr>
        <w:t>(43</w:t>
      </w:r>
      <w:r w:rsidRPr="00870BB9">
        <w:rPr>
          <w:rFonts w:cs="Times New Roman" w:hint="eastAsia"/>
        </w:rPr>
        <w:t>人</w:t>
      </w:r>
      <w:r w:rsidRPr="00870BB9">
        <w:rPr>
          <w:rFonts w:cs="Times New Roman"/>
        </w:rPr>
        <w:t>)</w:t>
      </w:r>
      <w:r w:rsidR="00C71C38" w:rsidRPr="00870BB9">
        <w:rPr>
          <w:rFonts w:cs="Times New Roman" w:hint="eastAsia"/>
        </w:rPr>
        <w:t>。</w:t>
      </w:r>
    </w:p>
    <w:p w14:paraId="6290D8B6" w14:textId="77777777" w:rsidR="005C7572" w:rsidRPr="00870BB9" w:rsidRDefault="00C71C38" w:rsidP="00421596">
      <w:pPr>
        <w:ind w:firstLine="480"/>
        <w:rPr>
          <w:rFonts w:cs="Times New Roman"/>
        </w:rPr>
      </w:pPr>
      <w:r w:rsidRPr="00870BB9">
        <w:rPr>
          <w:rFonts w:cs="Times New Roman" w:hint="eastAsia"/>
        </w:rPr>
        <w:t>而在此面向中，「理解類神經網路的抽象概念」指的是理解類神經網路能夠應用於判斷或分類（例如：輸入資料後，類神經網路可以輸出分類結果），以及為何能夠達成判斷或分類的目的（例如：需要透過資料搜集來訓練類神經網路）；「理解類神經網路演算法的原理與運作流程」指的是理解類神經網路的運算過程，像是輸入值與對應權重相乘</w:t>
      </w:r>
      <w:r w:rsidR="005C7572" w:rsidRPr="00870BB9">
        <w:rPr>
          <w:rFonts w:cs="Times New Roman" w:hint="eastAsia"/>
        </w:rPr>
        <w:t>，或是學習演算法的運作流程；「理解類神經網路演算法的程式實作方法」指的是理解如何運用程式實作類神經網路，像是撰寫一個函式，其功能是將三個輸入值與三個對應權重相乘、加總，最後輸出計算結果，本研究為課程設計之程式實作題目皆有整合至程式設計學習單中，其詳細內容可見附錄二。</w:t>
      </w:r>
    </w:p>
    <w:p w14:paraId="11822EF5" w14:textId="79FE9269" w:rsidR="00A1407B" w:rsidRDefault="00421596" w:rsidP="00421596">
      <w:pPr>
        <w:ind w:firstLine="480"/>
      </w:pPr>
      <w:r w:rsidRPr="00870BB9">
        <w:rPr>
          <w:rFonts w:cs="Times New Roman" w:hint="eastAsia"/>
        </w:rPr>
        <w:t>在此</w:t>
      </w:r>
      <w:r w:rsidR="00E43D2C" w:rsidRPr="00870BB9">
        <w:rPr>
          <w:rFonts w:cs="Times New Roman" w:hint="eastAsia"/>
        </w:rPr>
        <w:t>調查結果可以得知，學生認為各項</w:t>
      </w:r>
      <w:r w:rsidR="001A0C15">
        <w:rPr>
          <w:rFonts w:cs="Times New Roman" w:hint="eastAsia"/>
        </w:rPr>
        <w:t>教學</w:t>
      </w:r>
      <w:r w:rsidR="00E43D2C" w:rsidRPr="00870BB9">
        <w:rPr>
          <w:rFonts w:cs="Times New Roman" w:hint="eastAsia"/>
        </w:rPr>
        <w:t>活動</w:t>
      </w:r>
      <w:r w:rsidRPr="00870BB9">
        <w:rPr>
          <w:rFonts w:cs="Times New Roman" w:hint="eastAsia"/>
        </w:rPr>
        <w:t>（例如：</w:t>
      </w:r>
      <w:r w:rsidR="00E43D2C" w:rsidRPr="00870BB9">
        <w:rPr>
          <w:rFonts w:cs="Times New Roman" w:hint="eastAsia"/>
        </w:rPr>
        <w:t>「老師講解」、「模擬平台之操作」、「程式實作」</w:t>
      </w:r>
      <w:r w:rsidRPr="00870BB9">
        <w:rPr>
          <w:rFonts w:cs="Times New Roman" w:hint="eastAsia"/>
        </w:rPr>
        <w:t>）對於自身學習之影響</w:t>
      </w:r>
      <w:r w:rsidR="00E43D2C" w:rsidRPr="00870BB9">
        <w:rPr>
          <w:rFonts w:cs="Times New Roman" w:hint="eastAsia"/>
        </w:rPr>
        <w:t>與本研究原先設定的教學目的相符，表示本次實驗所設計之</w:t>
      </w:r>
      <w:r w:rsidR="00E43D2C">
        <w:rPr>
          <w:rFonts w:cs="Times New Roman" w:hint="eastAsia"/>
        </w:rPr>
        <w:t>教學活動</w:t>
      </w:r>
      <w:r w:rsidR="008C1C31">
        <w:rPr>
          <w:rFonts w:cs="Times New Roman" w:hint="eastAsia"/>
        </w:rPr>
        <w:t>，能夠確實體現本研究提出的</w:t>
      </w:r>
      <w:r w:rsidR="00C45FCF">
        <w:rPr>
          <w:rFonts w:hint="eastAsia"/>
        </w:rPr>
        <w:t>視覺化模擬輔助</w:t>
      </w:r>
      <w:r w:rsidR="00C45FCF" w:rsidRPr="000A2E19">
        <w:rPr>
          <w:rFonts w:hint="eastAsia"/>
        </w:rPr>
        <w:t>教學策略</w:t>
      </w:r>
      <w:r w:rsidR="008C1C31">
        <w:rPr>
          <w:rFonts w:cs="Times New Roman" w:hint="eastAsia"/>
        </w:rPr>
        <w:t>。</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272" w:name="_Toc110351574"/>
      <w:r w:rsidRPr="00837039">
        <w:rPr>
          <w:rFonts w:hint="eastAsia"/>
        </w:rPr>
        <w:lastRenderedPageBreak/>
        <w:t>結論與建議</w:t>
      </w:r>
      <w:bookmarkEnd w:id="272"/>
    </w:p>
    <w:p w14:paraId="0455F267" w14:textId="120B69DE" w:rsidR="00C321CC" w:rsidRPr="0014707F" w:rsidRDefault="0014707F" w:rsidP="0014707F">
      <w:pPr>
        <w:ind w:firstLine="480"/>
      </w:pPr>
      <w:r>
        <w:rPr>
          <w:rFonts w:hint="eastAsia"/>
        </w:rPr>
        <w:t>本研究探討視覺化模擬輔助教學與傳統講述式教學對高中生之人工智慧學習成就、學習態度之間的差異，以及</w:t>
      </w:r>
      <w:r w:rsidR="00C45FCF">
        <w:rPr>
          <w:rFonts w:hint="eastAsia"/>
        </w:rPr>
        <w:t>視覺化模擬輔助</w:t>
      </w:r>
      <w:r w:rsidR="00C45FCF" w:rsidRPr="000A2E19">
        <w:rPr>
          <w:rFonts w:hint="eastAsia"/>
        </w:rPr>
        <w:t>教學策略</w:t>
      </w:r>
      <w:r>
        <w:rPr>
          <w:rFonts w:hint="eastAsia"/>
        </w:rPr>
        <w:t>之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w:t>
      </w:r>
      <w:r w:rsidR="00C45FCF">
        <w:rPr>
          <w:rFonts w:hint="eastAsia"/>
        </w:rPr>
        <w:t>視覺化模擬輔助</w:t>
      </w:r>
      <w:r w:rsidR="00C45FCF" w:rsidRPr="000A2E19">
        <w:rPr>
          <w:rFonts w:hint="eastAsia"/>
        </w:rPr>
        <w:t>教學策略</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273" w:name="_Toc110351575"/>
      <w:r>
        <w:rPr>
          <w:rFonts w:hint="eastAsia"/>
        </w:rPr>
        <w:t>結論</w:t>
      </w:r>
      <w:bookmarkEnd w:id="273"/>
    </w:p>
    <w:p w14:paraId="705DC3C4" w14:textId="4221C08F"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w:t>
      </w:r>
      <w:r w:rsidR="00C45FCF">
        <w:rPr>
          <w:rFonts w:hint="eastAsia"/>
        </w:rPr>
        <w:t>視覺化模擬輔助</w:t>
      </w:r>
      <w:r w:rsidR="00C45FCF" w:rsidRPr="000A2E19">
        <w:rPr>
          <w:rFonts w:hint="eastAsia"/>
        </w:rPr>
        <w:t>教學策略</w:t>
      </w:r>
      <w:r>
        <w:rPr>
          <w:rFonts w:hint="eastAsia"/>
          <w:color w:val="000000" w:themeColor="text1"/>
        </w:rPr>
        <w:t>，</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0015C250" w14:textId="6415914C" w:rsidR="006050F3" w:rsidRDefault="00735F90" w:rsidP="002B1B29">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733A27D3"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概念之影響</w:t>
      </w:r>
    </w:p>
    <w:p w14:paraId="6EABA6D6" w14:textId="0D33EBDE" w:rsidR="00492169" w:rsidRPr="00870BB9" w:rsidRDefault="00492169" w:rsidP="00B43486">
      <w:pPr>
        <w:ind w:firstLineChars="0" w:firstLine="482"/>
        <w:rPr>
          <w:color w:val="000000" w:themeColor="text1"/>
        </w:rPr>
      </w:pPr>
      <w:r w:rsidRPr="00870BB9">
        <w:rPr>
          <w:rFonts w:hint="eastAsia"/>
          <w:color w:val="000000" w:themeColor="text1"/>
        </w:rPr>
        <w:t>以本研究之實驗設計與成果，對學習人工智慧概念之影響，主要可以分為三項發現：</w:t>
      </w:r>
      <w:r w:rsidRPr="00870BB9">
        <w:rPr>
          <w:color w:val="000000" w:themeColor="text1"/>
        </w:rPr>
        <w:t>(1</w:t>
      </w:r>
      <w:r w:rsidRPr="00870BB9">
        <w:rPr>
          <w:rFonts w:hint="eastAsia"/>
          <w:color w:val="000000" w:themeColor="text1"/>
        </w:rPr>
        <w:t>)</w:t>
      </w:r>
      <w:r w:rsidRPr="00870BB9">
        <w:rPr>
          <w:color w:val="000000" w:themeColor="text1"/>
        </w:rPr>
        <w:t xml:space="preserve"> </w:t>
      </w:r>
      <w:r w:rsidRPr="00870BB9">
        <w:rPr>
          <w:rFonts w:hint="eastAsia"/>
          <w:color w:val="000000" w:themeColor="text1"/>
        </w:rPr>
        <w:t>給予學生</w:t>
      </w:r>
      <w:r w:rsidRPr="00870BB9">
        <w:rPr>
          <w:rFonts w:hint="eastAsia"/>
        </w:rPr>
        <w:t>操作、互動的機會，調整參數與觀察模擬畫面的過程，確實能夠增進學習成效</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在設計模擬平台的操作互動功能時，融入</w:t>
      </w:r>
      <w:r w:rsidR="00222389">
        <w:rPr>
          <w:rFonts w:hint="eastAsia"/>
          <w:color w:val="000000" w:themeColor="text1"/>
        </w:rPr>
        <w:t>真實生活情境</w:t>
      </w:r>
      <w:r w:rsidRPr="00870BB9">
        <w:rPr>
          <w:rFonts w:hint="eastAsia"/>
          <w:color w:val="000000" w:themeColor="text1"/>
        </w:rPr>
        <w:t>，能夠協助學生理解課程內容；</w:t>
      </w:r>
      <w:r w:rsidRPr="00870BB9">
        <w:rPr>
          <w:color w:val="000000" w:themeColor="text1"/>
        </w:rPr>
        <w:t xml:space="preserve">(3) </w:t>
      </w:r>
      <w:r w:rsidRPr="00870BB9">
        <w:rPr>
          <w:rFonts w:hint="eastAsia"/>
          <w:color w:val="000000" w:themeColor="text1"/>
        </w:rPr>
        <w:t>模擬平台能夠協助學生計算，降低學習過程的認知負荷，讓學生更專注於學習整體概念。</w:t>
      </w:r>
    </w:p>
    <w:p w14:paraId="50CAB944" w14:textId="2E18238F" w:rsidR="006A66E4" w:rsidRDefault="00B43486" w:rsidP="00B43486">
      <w:pPr>
        <w:ind w:firstLineChars="0" w:firstLine="482"/>
        <w:rPr>
          <w:color w:val="000000" w:themeColor="text1"/>
        </w:rPr>
      </w:pPr>
      <w:r w:rsidRPr="00870BB9">
        <w:rPr>
          <w:rFonts w:hint="eastAsia"/>
          <w:color w:val="000000" w:themeColor="text1"/>
        </w:rPr>
        <w:t>統計分析結果顯示，實驗組的</w:t>
      </w:r>
      <w:r>
        <w:rPr>
          <w:rFonts w:hint="eastAsia"/>
          <w:color w:val="000000" w:themeColor="text1"/>
        </w:rPr>
        <w:t>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w:t>
      </w:r>
      <w:r w:rsidR="00492169">
        <w:rPr>
          <w:rFonts w:hint="eastAsia"/>
          <w:color w:val="000000" w:themeColor="text1"/>
        </w:rPr>
        <w:t>生</w:t>
      </w:r>
      <w:r w:rsidRPr="00B43486">
        <w:rPr>
          <w:rFonts w:hint="eastAsia"/>
          <w:color w:val="000000" w:themeColor="text1"/>
        </w:rPr>
        <w:t>之人工智慧概念</w:t>
      </w:r>
      <w:r>
        <w:rPr>
          <w:rFonts w:hint="eastAsia"/>
          <w:color w:val="000000" w:themeColor="text1"/>
        </w:rPr>
        <w:t>，並且從質性的訪</w:t>
      </w:r>
      <w:r>
        <w:rPr>
          <w:rFonts w:hint="eastAsia"/>
          <w:color w:val="000000" w:themeColor="text1"/>
        </w:rPr>
        <w:lastRenderedPageBreak/>
        <w:t>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78A926E0" w:rsidR="005E2BA9" w:rsidRDefault="005E2BA9" w:rsidP="00B43486">
      <w:pPr>
        <w:ind w:firstLineChars="0" w:firstLine="482"/>
      </w:pPr>
      <w:r>
        <w:rPr>
          <w:rFonts w:hint="eastAsia"/>
          <w:color w:val="000000" w:themeColor="text1"/>
        </w:rPr>
        <w:t>過往研究</w:t>
      </w:r>
      <w:r w:rsidR="00222389">
        <w:rPr>
          <w:rFonts w:hint="eastAsia"/>
          <w:color w:val="000000" w:themeColor="text1"/>
        </w:rPr>
        <w:t>說明</w:t>
      </w:r>
      <w:r>
        <w:rPr>
          <w:rFonts w:hint="eastAsia"/>
        </w:rPr>
        <w:t>演算法的執行過程融入</w:t>
      </w:r>
      <w:r w:rsidR="00222389">
        <w:rPr>
          <w:rFonts w:hint="eastAsia"/>
        </w:rPr>
        <w:t>真實生活情境</w:t>
      </w:r>
      <w:r>
        <w:rPr>
          <w:rFonts w:hint="eastAsia"/>
        </w:rPr>
        <w:t>，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5DCC1D59" w:rsidR="006A66E4" w:rsidRDefault="00DC7EDA" w:rsidP="00653A3D">
      <w:pPr>
        <w:ind w:firstLineChars="0" w:firstLine="482"/>
        <w:rPr>
          <w:rFonts w:cs="Times New Roman"/>
          <w:kern w:val="0"/>
        </w:rPr>
      </w:pPr>
      <w:r>
        <w:rPr>
          <w:rFonts w:hint="eastAsia"/>
        </w:rPr>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調整參數與觀察模擬畫面呈現對應實驗結果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7A8ED890" w14:textId="77777777" w:rsidR="006050F3" w:rsidRPr="00653A3D" w:rsidRDefault="006050F3" w:rsidP="00653A3D">
      <w:pPr>
        <w:ind w:firstLineChars="0" w:firstLine="482"/>
      </w:pPr>
    </w:p>
    <w:p w14:paraId="6272B361" w14:textId="02445027" w:rsidR="006A66E4" w:rsidRPr="00870BB9" w:rsidRDefault="006A66E4" w:rsidP="00795279">
      <w:pPr>
        <w:ind w:firstLineChars="0" w:firstLine="482"/>
        <w:rPr>
          <w:b/>
          <w:bCs/>
          <w:color w:val="000000" w:themeColor="text1"/>
        </w:rPr>
      </w:pPr>
      <w:r w:rsidRPr="00870BB9">
        <w:rPr>
          <w:b/>
          <w:bCs/>
          <w:color w:val="000000" w:themeColor="text1"/>
        </w:rPr>
        <w:t xml:space="preserve">2. </w:t>
      </w:r>
      <w:r w:rsidRPr="00870BB9">
        <w:rPr>
          <w:rFonts w:hint="eastAsia"/>
          <w:b/>
          <w:bCs/>
          <w:color w:val="000000" w:themeColor="text1"/>
        </w:rPr>
        <w:t>對</w:t>
      </w:r>
      <w:r w:rsidR="008D257F" w:rsidRPr="00870BB9">
        <w:rPr>
          <w:rFonts w:hint="eastAsia"/>
          <w:b/>
          <w:bCs/>
          <w:color w:val="000000" w:themeColor="text1"/>
        </w:rPr>
        <w:t>學習</w:t>
      </w:r>
      <w:r w:rsidRPr="00870BB9">
        <w:rPr>
          <w:rFonts w:hint="eastAsia"/>
          <w:b/>
          <w:bCs/>
          <w:color w:val="000000" w:themeColor="text1"/>
        </w:rPr>
        <w:t>人工智慧演算法實作之影響</w:t>
      </w:r>
    </w:p>
    <w:p w14:paraId="11C38A1D" w14:textId="435823DA" w:rsidR="00492169" w:rsidRPr="00870BB9" w:rsidRDefault="00492169" w:rsidP="00492169">
      <w:pPr>
        <w:ind w:firstLineChars="0" w:firstLine="482"/>
        <w:rPr>
          <w:color w:val="000000" w:themeColor="text1"/>
        </w:rPr>
      </w:pPr>
      <w:r w:rsidRPr="00870BB9">
        <w:rPr>
          <w:rFonts w:hint="eastAsia"/>
          <w:color w:val="000000" w:themeColor="text1"/>
        </w:rPr>
        <w:t>以本研究之實驗設計與成果，對學習人工智慧演算法實作之影響，主要可以分為兩項發現：</w:t>
      </w:r>
      <w:r w:rsidRPr="00870BB9">
        <w:rPr>
          <w:color w:val="000000" w:themeColor="text1"/>
        </w:rPr>
        <w:t>(1</w:t>
      </w:r>
      <w:r w:rsidRPr="00870BB9">
        <w:rPr>
          <w:rFonts w:hint="eastAsia"/>
          <w:color w:val="000000" w:themeColor="text1"/>
        </w:rPr>
        <w:t>)</w:t>
      </w:r>
      <w:r w:rsidRPr="00870BB9">
        <w:rPr>
          <w:rFonts w:cs="Times New Roman" w:hint="eastAsia"/>
        </w:rPr>
        <w:t xml:space="preserve"> </w:t>
      </w:r>
      <w:r w:rsidRPr="00870BB9">
        <w:rPr>
          <w:rFonts w:cs="Times New Roman" w:hint="eastAsia"/>
        </w:rPr>
        <w:t>視覺化模擬平台較缺乏呈現程式實作相關知識，以致兩組學生在演算法實作上沒有顯著差異</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學生不熟悉程式設計，</w:t>
      </w:r>
      <w:r w:rsidR="006A48BB" w:rsidRPr="00870BB9">
        <w:rPr>
          <w:rFonts w:hint="eastAsia"/>
          <w:color w:val="000000" w:themeColor="text1"/>
        </w:rPr>
        <w:t>以致在實作類神經網路時，產生教學困難</w:t>
      </w:r>
      <w:r w:rsidRPr="00870BB9">
        <w:rPr>
          <w:rFonts w:hint="eastAsia"/>
          <w:color w:val="000000" w:themeColor="text1"/>
        </w:rPr>
        <w:t>。</w:t>
      </w:r>
    </w:p>
    <w:p w14:paraId="72C76917" w14:textId="7E59C69D" w:rsidR="0029351A" w:rsidRDefault="00E61429" w:rsidP="00795279">
      <w:pPr>
        <w:ind w:firstLineChars="0" w:firstLine="482"/>
        <w:rPr>
          <w:rFonts w:cs="Times New Roman"/>
        </w:rPr>
      </w:pPr>
      <w:r w:rsidRPr="00870BB9">
        <w:rPr>
          <w:rFonts w:hint="eastAsia"/>
          <w:color w:val="000000" w:themeColor="text1"/>
        </w:rPr>
        <w:t>統計分析結</w:t>
      </w:r>
      <w:r w:rsidRPr="00B43486">
        <w:rPr>
          <w:rFonts w:hint="eastAsia"/>
          <w:color w:val="000000" w:themeColor="text1"/>
        </w:rPr>
        <w:t>果顯示</w:t>
      </w:r>
      <w:r>
        <w:rPr>
          <w:rFonts w:hint="eastAsia"/>
          <w:color w:val="000000" w:themeColor="text1"/>
        </w:rPr>
        <w:t>，實驗組與控制組的人工智慧演算法實作並無顯著差異，本研究在實驗前預期</w:t>
      </w:r>
      <w:r w:rsidR="00C45FCF">
        <w:rPr>
          <w:rFonts w:hint="eastAsia"/>
        </w:rPr>
        <w:t>視覺化模擬輔助</w:t>
      </w:r>
      <w:r w:rsidR="00C45FCF" w:rsidRPr="000A2E19">
        <w:rPr>
          <w:rFonts w:hint="eastAsia"/>
        </w:rPr>
        <w:t>教學</w:t>
      </w:r>
      <w:r>
        <w:rPr>
          <w:rFonts w:hint="eastAsia"/>
        </w:rPr>
        <w:t>能夠輔助學生學習</w:t>
      </w:r>
      <w:r w:rsidR="001541FF">
        <w:rPr>
          <w:rFonts w:hint="eastAsia"/>
        </w:rPr>
        <w:t>課程</w:t>
      </w:r>
      <w:r>
        <w:rPr>
          <w:rFonts w:hint="eastAsia"/>
        </w:rPr>
        <w:t>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lastRenderedPageBreak/>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109971DA" w14:textId="48ED5322" w:rsidR="00A50B04" w:rsidRDefault="002666CD" w:rsidP="006A48BB">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39B28C6" w14:textId="77777777" w:rsidR="006A48BB" w:rsidRDefault="006A48BB" w:rsidP="006A48BB">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A8306AF" w14:textId="42C06A7B" w:rsidR="001A7A39" w:rsidRPr="00870BB9" w:rsidRDefault="006C5AD9" w:rsidP="001A7A39">
      <w:pPr>
        <w:ind w:firstLineChars="0" w:firstLine="482"/>
        <w:rPr>
          <w:b/>
          <w:bCs/>
        </w:rPr>
      </w:pPr>
      <w:r>
        <w:rPr>
          <w:rFonts w:hint="eastAsia"/>
        </w:rPr>
        <w:t>對於「自我評鑑」，本研究認為原因在於實驗組學生在人工智慧概念上的學習成就有顯著高於控制</w:t>
      </w:r>
      <w:r w:rsidRPr="00870BB9">
        <w:rPr>
          <w:rFonts w:hint="eastAsia"/>
        </w:rPr>
        <w:t>組，所以學生在填寫「自我評鑑」之學習態度問卷時，會更有信心地認為自己有理解</w:t>
      </w:r>
      <w:r w:rsidR="001541FF">
        <w:rPr>
          <w:rFonts w:hint="eastAsia"/>
        </w:rPr>
        <w:t>課程</w:t>
      </w:r>
      <w:r w:rsidRPr="00870BB9">
        <w:rPr>
          <w:rFonts w:hint="eastAsia"/>
        </w:rPr>
        <w:t>內容，而過往研究也說明</w:t>
      </w:r>
      <w:r w:rsidR="001A7A39" w:rsidRPr="00870BB9">
        <w:rPr>
          <w:rFonts w:hint="eastAsia"/>
        </w:rPr>
        <w:t>模擬式教學能讓</w:t>
      </w:r>
      <w:r w:rsidR="001A7A39" w:rsidRPr="00870BB9">
        <w:rPr>
          <w:rFonts w:cs="Times New Roman" w:hint="eastAsia"/>
          <w:kern w:val="0"/>
        </w:rPr>
        <w:t>學生反覆探索問題與解決問題，不只提升學生的學習成就，也增進學習信心</w:t>
      </w:r>
      <w:r w:rsidR="001A7A39" w:rsidRPr="00870BB9">
        <w:rPr>
          <w:rFonts w:cs="Times New Roman"/>
          <w:kern w:val="0"/>
        </w:rPr>
        <w:t>(</w:t>
      </w:r>
      <w:proofErr w:type="spellStart"/>
      <w:r w:rsidR="001A7A39" w:rsidRPr="00870BB9">
        <w:rPr>
          <w:rFonts w:cs="Times New Roman" w:hint="eastAsia"/>
          <w:noProof/>
        </w:rPr>
        <w:t>F</w:t>
      </w:r>
      <w:r w:rsidR="001A7A39" w:rsidRPr="00870BB9">
        <w:rPr>
          <w:rFonts w:cs="Times New Roman"/>
          <w:noProof/>
        </w:rPr>
        <w:t>aryniarz</w:t>
      </w:r>
      <w:proofErr w:type="spellEnd"/>
      <w:r w:rsidR="001A7A39" w:rsidRPr="00870BB9">
        <w:rPr>
          <w:rFonts w:cs="Times New Roman"/>
          <w:noProof/>
        </w:rPr>
        <w:t xml:space="preserve"> &amp; Lockwood, 1992)</w:t>
      </w:r>
      <w:r w:rsidRPr="00870BB9">
        <w:rPr>
          <w:rFonts w:cs="Times New Roman" w:hint="eastAsia"/>
          <w:kern w:val="0"/>
        </w:rPr>
        <w:t>，使本研究的分析結果更加</w:t>
      </w:r>
      <w:r w:rsidR="001A7A39" w:rsidRPr="00870BB9">
        <w:rPr>
          <w:rFonts w:cs="Times New Roman" w:hint="eastAsia"/>
          <w:kern w:val="0"/>
        </w:rPr>
        <w:t>確立</w:t>
      </w:r>
      <w:r w:rsidR="00C45FCF">
        <w:rPr>
          <w:rFonts w:hint="eastAsia"/>
        </w:rPr>
        <w:t>視覺化模擬輔助</w:t>
      </w:r>
      <w:r w:rsidR="00C45FCF" w:rsidRPr="000A2E19">
        <w:rPr>
          <w:rFonts w:hint="eastAsia"/>
        </w:rPr>
        <w:t>教學</w:t>
      </w:r>
      <w:r w:rsidR="001A7A39" w:rsidRPr="00870BB9">
        <w:rPr>
          <w:rFonts w:cs="Times New Roman" w:hint="eastAsia"/>
          <w:kern w:val="0"/>
        </w:rPr>
        <w:t>能讓學生對自己的學習成果更有自信</w:t>
      </w:r>
      <w:r w:rsidRPr="00870BB9">
        <w:rPr>
          <w:rFonts w:cs="Times New Roman" w:hint="eastAsia"/>
          <w:kern w:val="0"/>
        </w:rPr>
        <w:t>。</w:t>
      </w:r>
    </w:p>
    <w:p w14:paraId="19DCDBEA" w14:textId="7148DA95" w:rsidR="006A66E4" w:rsidRDefault="006C5AD9" w:rsidP="0001402D">
      <w:pPr>
        <w:ind w:firstLineChars="0" w:firstLine="482"/>
        <w:rPr>
          <w:color w:val="000000" w:themeColor="text1"/>
        </w:rPr>
      </w:pPr>
      <w:r w:rsidRPr="00870BB9">
        <w:rPr>
          <w:rFonts w:cs="Times New Roman" w:hint="eastAsia"/>
          <w:kern w:val="0"/>
        </w:rPr>
        <w:t>對於「學習動機」、「自我效能」、「</w:t>
      </w:r>
      <w:r w:rsidR="00A50B04" w:rsidRPr="00870BB9">
        <w:rPr>
          <w:rFonts w:cs="Times New Roman" w:hint="eastAsia"/>
          <w:kern w:val="0"/>
        </w:rPr>
        <w:t>學習感受</w:t>
      </w:r>
      <w:r w:rsidRPr="00870BB9">
        <w:rPr>
          <w:rFonts w:cs="Times New Roman" w:hint="eastAsia"/>
          <w:kern w:val="0"/>
        </w:rPr>
        <w:t>」</w:t>
      </w:r>
      <w:r w:rsidR="00A50B04" w:rsidRPr="00870BB9">
        <w:rPr>
          <w:rFonts w:cs="Times New Roman" w:hint="eastAsia"/>
          <w:kern w:val="0"/>
        </w:rPr>
        <w:t>之面向，沒有呈現顯著差異</w:t>
      </w:r>
      <w:r w:rsidR="00CA6871" w:rsidRPr="00870BB9">
        <w:rPr>
          <w:rFonts w:cs="Times New Roman" w:hint="eastAsia"/>
          <w:kern w:val="0"/>
        </w:rPr>
        <w:t>。然而，</w:t>
      </w:r>
      <w:r w:rsidR="00A50B04" w:rsidRPr="00870BB9">
        <w:rPr>
          <w:rFonts w:cs="Times New Roman"/>
          <w:noProof/>
        </w:rPr>
        <w:t>Eccles</w:t>
      </w:r>
      <w:r w:rsidR="00A50B04" w:rsidRPr="00870BB9">
        <w:rPr>
          <w:rFonts w:cs="Times New Roman" w:hint="eastAsia"/>
          <w:noProof/>
        </w:rPr>
        <w:t>和</w:t>
      </w:r>
      <w:r w:rsidR="00A50B04" w:rsidRPr="00870BB9">
        <w:rPr>
          <w:rFonts w:cs="Times New Roman"/>
          <w:noProof/>
        </w:rPr>
        <w:t xml:space="preserve">Wigfield (1995) </w:t>
      </w:r>
      <w:r w:rsidR="00A50B04" w:rsidRPr="00870BB9">
        <w:rPr>
          <w:rFonts w:cs="Times New Roman" w:hint="eastAsia"/>
          <w:noProof/>
        </w:rPr>
        <w:t>探討了一些影響青少年學習態度的因素，其</w:t>
      </w:r>
      <w:r w:rsidR="00A50B04" w:rsidRPr="00870BB9">
        <w:rPr>
          <w:rFonts w:cs="Times New Roman" w:hint="eastAsia"/>
          <w:noProof/>
        </w:rPr>
        <w:lastRenderedPageBreak/>
        <w:t>中提到學生對於「任務價值</w:t>
      </w:r>
      <w:r w:rsidR="00A50B04" w:rsidRPr="00870BB9">
        <w:rPr>
          <w:rFonts w:cs="Times New Roman"/>
          <w:noProof/>
        </w:rPr>
        <w:t>(task value</w:t>
      </w:r>
      <w:r w:rsidR="00A50B04" w:rsidRPr="00870BB9">
        <w:rPr>
          <w:rFonts w:cs="Times New Roman" w:hint="eastAsia"/>
          <w:noProof/>
        </w:rPr>
        <w:t>)</w:t>
      </w:r>
      <w:r w:rsidR="00A50B04" w:rsidRPr="00870BB9">
        <w:rPr>
          <w:rFonts w:cs="Times New Roman" w:hint="eastAsia"/>
          <w:noProof/>
        </w:rPr>
        <w:t>」的判斷，就受到「興趣</w:t>
      </w:r>
      <w:r w:rsidR="00A50B04" w:rsidRPr="00870BB9">
        <w:rPr>
          <w:rFonts w:cs="Times New Roman"/>
          <w:noProof/>
        </w:rPr>
        <w:t>(interest</w:t>
      </w:r>
      <w:r w:rsidR="00A50B04" w:rsidRPr="00870BB9">
        <w:rPr>
          <w:rFonts w:cs="Times New Roman" w:hint="eastAsia"/>
          <w:noProof/>
        </w:rPr>
        <w:t>)</w:t>
      </w:r>
      <w:r w:rsidR="00A50B04" w:rsidRPr="00870BB9">
        <w:rPr>
          <w:rFonts w:cs="Times New Roman" w:hint="eastAsia"/>
          <w:noProof/>
        </w:rPr>
        <w:t>」、「重要性</w:t>
      </w:r>
      <w:r w:rsidR="00A50B04" w:rsidRPr="00870BB9">
        <w:rPr>
          <w:rFonts w:cs="Times New Roman" w:hint="eastAsia"/>
          <w:noProof/>
        </w:rPr>
        <w:t>(</w:t>
      </w:r>
      <w:r w:rsidR="00A50B04" w:rsidRPr="00870BB9">
        <w:rPr>
          <w:rFonts w:cs="Times New Roman"/>
          <w:noProof/>
        </w:rPr>
        <w:t>importance)</w:t>
      </w:r>
      <w:r w:rsidR="00A50B04" w:rsidRPr="00870BB9">
        <w:rPr>
          <w:rFonts w:cs="Times New Roman" w:hint="eastAsia"/>
          <w:noProof/>
        </w:rPr>
        <w:t>」、「實用性</w:t>
      </w:r>
      <w:r w:rsidR="00A50B04" w:rsidRPr="00870BB9">
        <w:rPr>
          <w:rFonts w:cs="Times New Roman" w:hint="eastAsia"/>
          <w:noProof/>
        </w:rPr>
        <w:t>(</w:t>
      </w:r>
      <w:r w:rsidR="00A50B04" w:rsidRPr="00870BB9">
        <w:rPr>
          <w:rFonts w:cs="Times New Roman"/>
          <w:noProof/>
        </w:rPr>
        <w:t>utility)</w:t>
      </w:r>
      <w:r w:rsidR="00A50B04" w:rsidRPr="00870BB9">
        <w:rPr>
          <w:rFonts w:cs="Times New Roman" w:hint="eastAsia"/>
          <w:noProof/>
        </w:rPr>
        <w:t>」影響，本研究在設計視覺化模擬平台時，有考慮到</w:t>
      </w:r>
      <w:r w:rsidR="00A50B04" w:rsidRPr="00870BB9">
        <w:rPr>
          <w:rFonts w:hint="eastAsia"/>
        </w:rPr>
        <w:t>融入</w:t>
      </w:r>
      <w:r w:rsidR="00222389">
        <w:rPr>
          <w:rFonts w:hint="eastAsia"/>
        </w:rPr>
        <w:t>真實生活情境</w:t>
      </w:r>
      <w:r w:rsidR="00A50B04" w:rsidRPr="00870BB9">
        <w:rPr>
          <w:rFonts w:hint="eastAsia"/>
        </w:rPr>
        <w:t>，幫助學生理解課程內容</w:t>
      </w:r>
      <w:r w:rsidR="00A50B04" w:rsidRPr="00870BB9">
        <w:rPr>
          <w:rFonts w:hint="eastAsia"/>
        </w:rPr>
        <w:t>(</w:t>
      </w:r>
      <w:r w:rsidR="00A50B04" w:rsidRPr="00870BB9">
        <w:t>Hanse</w:t>
      </w:r>
      <w:r w:rsidR="00A50B04" w:rsidRPr="00C56584">
        <w:t xml:space="preserve">n, Narayanan, &amp; </w:t>
      </w:r>
      <w:proofErr w:type="spellStart"/>
      <w:r w:rsidR="00A50B04" w:rsidRPr="00C56584">
        <w:t>Schrimpsher</w:t>
      </w:r>
      <w:proofErr w:type="spellEnd"/>
      <w:r w:rsidR="00A50B04" w:rsidRPr="00C56584">
        <w:t>,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2247AA7C"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w:t>
      </w:r>
      <w:r w:rsidR="00B8749E">
        <w:rPr>
          <w:rFonts w:hint="eastAsia"/>
          <w:b/>
          <w:bCs/>
          <w:color w:val="000000" w:themeColor="text1"/>
        </w:rPr>
        <w:t>視覺化</w:t>
      </w:r>
      <w:r w:rsidR="00FA2597">
        <w:rPr>
          <w:rFonts w:hint="eastAsia"/>
          <w:b/>
          <w:bCs/>
          <w:color w:val="000000" w:themeColor="text1"/>
        </w:rPr>
        <w:t>模擬</w:t>
      </w:r>
      <w:r w:rsidR="00815192">
        <w:rPr>
          <w:rFonts w:hint="eastAsia"/>
          <w:b/>
          <w:bCs/>
          <w:color w:val="000000" w:themeColor="text1"/>
        </w:rPr>
        <w:t>輔助</w:t>
      </w:r>
      <w:r w:rsidR="00FA2597">
        <w:rPr>
          <w:rFonts w:hint="eastAsia"/>
          <w:b/>
          <w:bCs/>
          <w:color w:val="000000" w:themeColor="text1"/>
        </w:rPr>
        <w:t>教學</w:t>
      </w:r>
      <w:r w:rsidR="001541FF">
        <w:rPr>
          <w:rFonts w:hint="eastAsia"/>
          <w:b/>
          <w:bCs/>
          <w:color w:val="000000" w:themeColor="text1"/>
        </w:rPr>
        <w:t>之</w:t>
      </w:r>
      <w:r w:rsidR="00FA2597">
        <w:rPr>
          <w:rFonts w:hint="eastAsia"/>
          <w:b/>
          <w:bCs/>
          <w:color w:val="000000" w:themeColor="text1"/>
        </w:rPr>
        <w:t>感受</w:t>
      </w:r>
    </w:p>
    <w:p w14:paraId="1402149A" w14:textId="23B51F84" w:rsidR="006A66E4" w:rsidRDefault="0001402D" w:rsidP="00795279">
      <w:pPr>
        <w:ind w:firstLineChars="0" w:firstLine="482"/>
      </w:pPr>
      <w:r>
        <w:rPr>
          <w:rFonts w:hint="eastAsia"/>
        </w:rPr>
        <w:t>本研究為了解學生對視覺化模擬輔助教學之感受，</w:t>
      </w:r>
      <w:r w:rsidR="00640AE6">
        <w:rPr>
          <w:rFonts w:hint="eastAsia"/>
        </w:rPr>
        <w:t>分析</w:t>
      </w:r>
      <w:r>
        <w:rPr>
          <w:rFonts w:hint="eastAsia"/>
        </w:rPr>
        <w:t>實驗組態度問卷中「</w:t>
      </w:r>
      <w:r w:rsidR="00C45FCF">
        <w:rPr>
          <w:rFonts w:hint="eastAsia"/>
        </w:rPr>
        <w:t>視覺化模擬輔助</w:t>
      </w:r>
      <w:r w:rsidR="00C45FCF"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640AE6">
        <w:rPr>
          <w:rFonts w:hint="eastAsia"/>
        </w:rPr>
        <w:t>四個面向的調查結果，並搭配「講述式教學之感受」的調查結果</w:t>
      </w:r>
      <w:r>
        <w:rPr>
          <w:rFonts w:hint="eastAsia"/>
        </w:rPr>
        <w:t>進行討論</w:t>
      </w:r>
      <w:r w:rsidR="00344773">
        <w:rPr>
          <w:rFonts w:hint="eastAsia"/>
        </w:rPr>
        <w:t>。</w:t>
      </w:r>
    </w:p>
    <w:p w14:paraId="5261714E" w14:textId="16DBD1D9" w:rsidR="00E92329"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理解</w:t>
      </w:r>
      <w:r>
        <w:rPr>
          <w:rFonts w:hint="eastAsia"/>
        </w:rPr>
        <w:t>』之</w:t>
      </w:r>
      <w:r w:rsidRPr="000A2E19">
        <w:rPr>
          <w:rFonts w:hint="eastAsia"/>
        </w:rPr>
        <w:t>感受</w:t>
      </w:r>
      <w:r>
        <w:rPr>
          <w:rFonts w:hint="eastAsia"/>
        </w:rPr>
        <w:t>」的調查結果</w:t>
      </w:r>
      <w:r w:rsidR="00E92329" w:rsidRPr="00E92329">
        <w:rPr>
          <w:rFonts w:hint="eastAsia"/>
        </w:rPr>
        <w:t>，</w:t>
      </w:r>
      <w:r>
        <w:rPr>
          <w:rFonts w:hint="eastAsia"/>
        </w:rPr>
        <w:t>可以發現</w:t>
      </w:r>
      <w:r w:rsidR="00E92329" w:rsidRPr="00E92329">
        <w:rPr>
          <w:rFonts w:hint="eastAsia"/>
        </w:rPr>
        <w:t>實驗組學生普遍認為比較簡單的課程概念從「老師講解」的過程較容易感受到幫助，較難的課程概念就沒有感受到幫助，搭配質性訪談資料也可以得知學生認為較難的課程概念，像是「激勵函數」，需要透過視覺化模擬平台才能夠解決學習上的困難。而在控制組「講述式教學之感受」之面向，學生認為「老師講解」能獲得的幫助，與實驗組學生大致相同，可以推測模擬平台的介入沒有影響學生對於此課堂活動的感受。</w:t>
      </w:r>
    </w:p>
    <w:p w14:paraId="5413BEBD" w14:textId="17DBC8FF" w:rsidR="00A12516" w:rsidRDefault="00055549" w:rsidP="00795279">
      <w:pPr>
        <w:ind w:firstLineChars="0" w:firstLine="482"/>
        <w:rPr>
          <w:color w:val="000000" w:themeColor="text1"/>
        </w:rPr>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反思』之</w:t>
      </w:r>
      <w:r w:rsidRPr="000A2E19">
        <w:rPr>
          <w:rFonts w:hint="eastAsia"/>
        </w:rPr>
        <w:t>感受</w:t>
      </w:r>
      <w:r>
        <w:rPr>
          <w:rFonts w:hint="eastAsia"/>
        </w:rPr>
        <w:t>」的調查結果</w:t>
      </w:r>
      <w:r w:rsidR="00A12516">
        <w:rPr>
          <w:rFonts w:hint="eastAsia"/>
        </w:rPr>
        <w:t>，</w:t>
      </w:r>
      <w:r>
        <w:rPr>
          <w:rFonts w:hint="eastAsia"/>
        </w:rPr>
        <w:t>可以發現</w:t>
      </w:r>
      <w:r w:rsidR="00A12516">
        <w:rPr>
          <w:rFonts w:hint="eastAsia"/>
        </w:rPr>
        <w:t>實驗組學生普遍認為此項</w:t>
      </w:r>
      <w:r w:rsidR="001A0C15">
        <w:rPr>
          <w:rFonts w:hint="eastAsia"/>
        </w:rPr>
        <w:t>教學</w:t>
      </w:r>
      <w:r w:rsidR="00A12516">
        <w:rPr>
          <w:rFonts w:hint="eastAsia"/>
        </w:rPr>
        <w:t>活動有助於學習</w:t>
      </w:r>
      <w:r w:rsidR="001541FF">
        <w:rPr>
          <w:rFonts w:hint="eastAsia"/>
        </w:rPr>
        <w:t>課程</w:t>
      </w:r>
      <w:r w:rsidR="005135DA">
        <w:rPr>
          <w:rFonts w:hint="eastAsia"/>
        </w:rPr>
        <w:t>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w:t>
      </w:r>
      <w:r w:rsidR="00947E69">
        <w:rPr>
          <w:rFonts w:hint="eastAsia"/>
        </w:rPr>
        <w:lastRenderedPageBreak/>
        <w:t>綜合上述觀察，也就代表從量化與質化的調查中，實驗組學生皆對於「概念反思」有良好的感受。</w:t>
      </w:r>
    </w:p>
    <w:p w14:paraId="070DFD86" w14:textId="34323668" w:rsidR="000F17A3"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應用』之</w:t>
      </w:r>
      <w:r w:rsidRPr="000A2E19">
        <w:rPr>
          <w:rFonts w:hint="eastAsia"/>
        </w:rPr>
        <w:t>感受</w:t>
      </w:r>
      <w:r>
        <w:rPr>
          <w:rFonts w:hint="eastAsia"/>
        </w:rPr>
        <w:t>」的調查結果</w:t>
      </w:r>
      <w:r w:rsidR="00BE53B2">
        <w:rPr>
          <w:rFonts w:hint="eastAsia"/>
        </w:rPr>
        <w:t>，</w:t>
      </w:r>
      <w:r>
        <w:rPr>
          <w:rFonts w:hint="eastAsia"/>
        </w:rPr>
        <w:t>可以發現</w:t>
      </w:r>
      <w:r w:rsidR="00BE53B2">
        <w:rPr>
          <w:rFonts w:hint="eastAsia"/>
        </w:rPr>
        <w:t>實驗組學生</w:t>
      </w:r>
      <w:r>
        <w:rPr>
          <w:rFonts w:hint="eastAsia"/>
        </w:rPr>
        <w:t>普遍</w:t>
      </w:r>
      <w:r w:rsidR="00BE53B2">
        <w:rPr>
          <w:rFonts w:hint="eastAsia"/>
        </w:rPr>
        <w:t>認為比較簡單的</w:t>
      </w:r>
      <w:r w:rsidR="001541FF">
        <w:rPr>
          <w:rFonts w:hint="eastAsia"/>
        </w:rPr>
        <w:t>課程</w:t>
      </w:r>
      <w:r w:rsidR="00BE53B2">
        <w:rPr>
          <w:rFonts w:hint="eastAsia"/>
        </w:rPr>
        <w:t>概念能夠從「程式實作」的過程獲得幫助，但相較於控制組在「講述式教學之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w:t>
      </w:r>
      <w:r w:rsidR="001541FF">
        <w:rPr>
          <w:rFonts w:hint="eastAsia"/>
        </w:rPr>
        <w:t>課程</w:t>
      </w:r>
      <w:r w:rsidR="00331A84">
        <w:rPr>
          <w:rFonts w:hint="eastAsia"/>
        </w:rPr>
        <w:t>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w:t>
      </w:r>
      <w:r w:rsidR="001541FF">
        <w:rPr>
          <w:rFonts w:hint="eastAsia"/>
        </w:rPr>
        <w:t>課程</w:t>
      </w:r>
      <w:r w:rsidR="00651810">
        <w:rPr>
          <w:rFonts w:hint="eastAsia"/>
        </w:rPr>
        <w:t>概念而受到較多挫折，進而導致控制組學生認為「程式實作」能獲得的幫助較少。</w:t>
      </w:r>
    </w:p>
    <w:p w14:paraId="34B5553E" w14:textId="3C664043" w:rsidR="004278E8" w:rsidRDefault="00651810" w:rsidP="008C1C8D">
      <w:pPr>
        <w:ind w:firstLineChars="0" w:firstLine="482"/>
        <w:rPr>
          <w:rFonts w:cs="Times New Roman"/>
        </w:rPr>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此面向的調查結果，實驗組</w:t>
      </w:r>
      <w:r>
        <w:rPr>
          <w:rFonts w:cs="Times New Roman" w:hint="eastAsia"/>
        </w:rPr>
        <w:t>學生認為各項</w:t>
      </w:r>
      <w:r w:rsidR="001A0C15">
        <w:rPr>
          <w:rFonts w:cs="Times New Roman" w:hint="eastAsia"/>
        </w:rPr>
        <w:t>教學</w:t>
      </w:r>
      <w:r>
        <w:rPr>
          <w:rFonts w:cs="Times New Roman" w:hint="eastAsia"/>
        </w:rPr>
        <w:t>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w:t>
      </w:r>
      <w:r w:rsidR="00C45FCF">
        <w:rPr>
          <w:rFonts w:hint="eastAsia"/>
        </w:rPr>
        <w:t>視覺化模擬輔助</w:t>
      </w:r>
      <w:r w:rsidR="00C45FCF" w:rsidRPr="000A2E19">
        <w:rPr>
          <w:rFonts w:hint="eastAsia"/>
        </w:rPr>
        <w:t>教學策略</w:t>
      </w:r>
      <w:r>
        <w:rPr>
          <w:rFonts w:cs="Times New Roman" w:hint="eastAsia"/>
        </w:rPr>
        <w:t>。</w:t>
      </w:r>
    </w:p>
    <w:p w14:paraId="627D0767" w14:textId="16E90BD3" w:rsidR="00CA6871" w:rsidRDefault="00CA6871" w:rsidP="008C1C8D">
      <w:pPr>
        <w:ind w:firstLineChars="0" w:firstLine="482"/>
      </w:pPr>
    </w:p>
    <w:p w14:paraId="2A1B0D68" w14:textId="3A8927D7" w:rsidR="00CA6871" w:rsidRPr="00EB5DF9" w:rsidRDefault="00CA6871" w:rsidP="00CA6871">
      <w:pPr>
        <w:spacing w:line="240" w:lineRule="auto"/>
        <w:ind w:firstLineChars="0" w:firstLine="0"/>
        <w:jc w:val="left"/>
      </w:pPr>
      <w:r>
        <w:br w:type="page"/>
      </w:r>
    </w:p>
    <w:p w14:paraId="30790E23" w14:textId="3EC3B128" w:rsidR="004278E8" w:rsidRDefault="004278E8" w:rsidP="006D387D">
      <w:pPr>
        <w:pStyle w:val="a0"/>
      </w:pPr>
      <w:bookmarkStart w:id="274" w:name="_Toc110351576"/>
      <w:r>
        <w:rPr>
          <w:rFonts w:hint="eastAsia"/>
        </w:rPr>
        <w:lastRenderedPageBreak/>
        <w:t>建議</w:t>
      </w:r>
      <w:bookmarkEnd w:id="274"/>
    </w:p>
    <w:p w14:paraId="74701D33" w14:textId="1777423D" w:rsidR="000F17A3" w:rsidRPr="00870BB9"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45FCF">
        <w:rPr>
          <w:rFonts w:hint="eastAsia"/>
        </w:rPr>
        <w:t>視覺化模擬輔助</w:t>
      </w:r>
      <w:r w:rsidR="00C45FCF" w:rsidRPr="000A2E19">
        <w:rPr>
          <w:rFonts w:hint="eastAsia"/>
        </w:rPr>
        <w:t>教學</w:t>
      </w:r>
      <w:r w:rsidR="00C90DB4">
        <w:rPr>
          <w:rFonts w:hint="eastAsia"/>
        </w:rPr>
        <w:t>相關</w:t>
      </w:r>
      <w:r>
        <w:rPr>
          <w:rFonts w:hint="eastAsia"/>
        </w:rPr>
        <w:t>研究，在進行</w:t>
      </w:r>
      <w:r w:rsidR="00C90DB4">
        <w:rPr>
          <w:rFonts w:hint="eastAsia"/>
        </w:rPr>
        <w:t>研</w:t>
      </w:r>
      <w:r w:rsidR="00C90DB4" w:rsidRPr="00870BB9">
        <w:rPr>
          <w:rFonts w:hint="eastAsia"/>
        </w:rPr>
        <w:t>究發展或</w:t>
      </w:r>
      <w:r w:rsidRPr="00870BB9">
        <w:rPr>
          <w:rFonts w:hint="eastAsia"/>
        </w:rPr>
        <w:t>教學</w:t>
      </w:r>
      <w:r w:rsidR="00C90DB4" w:rsidRPr="00870BB9">
        <w:rPr>
          <w:rFonts w:hint="eastAsia"/>
        </w:rPr>
        <w:t>實務</w:t>
      </w:r>
      <w:r w:rsidRPr="00870BB9">
        <w:rPr>
          <w:rFonts w:hint="eastAsia"/>
        </w:rPr>
        <w:t>運用</w:t>
      </w:r>
      <w:r w:rsidR="00C90DB4" w:rsidRPr="00870BB9">
        <w:rPr>
          <w:rFonts w:hint="eastAsia"/>
        </w:rPr>
        <w:t>上</w:t>
      </w:r>
      <w:r w:rsidRPr="00870BB9">
        <w:rPr>
          <w:rFonts w:hint="eastAsia"/>
        </w:rPr>
        <w:t>能更加順利。</w:t>
      </w:r>
    </w:p>
    <w:p w14:paraId="2E16C0EE" w14:textId="62A8555C" w:rsidR="000F17A3" w:rsidRPr="00870BB9" w:rsidRDefault="000F17A3" w:rsidP="000F17A3">
      <w:pPr>
        <w:ind w:firstLine="480"/>
      </w:pPr>
    </w:p>
    <w:p w14:paraId="6EDF992A" w14:textId="60EB2338" w:rsidR="000F17A3" w:rsidRPr="00870BB9" w:rsidRDefault="00C90DB4" w:rsidP="00C90DB4">
      <w:pPr>
        <w:ind w:firstLineChars="0" w:firstLine="0"/>
        <w:rPr>
          <w:b/>
          <w:bCs/>
        </w:rPr>
      </w:pPr>
      <w:r w:rsidRPr="00870BB9">
        <w:rPr>
          <w:rFonts w:hint="eastAsia"/>
          <w:b/>
          <w:bCs/>
        </w:rPr>
        <w:t>一、</w:t>
      </w:r>
      <w:r w:rsidR="00EB5DF9" w:rsidRPr="00870BB9">
        <w:rPr>
          <w:rFonts w:hint="eastAsia"/>
          <w:b/>
          <w:bCs/>
        </w:rPr>
        <w:t>設計</w:t>
      </w:r>
      <w:r w:rsidR="00E05387">
        <w:rPr>
          <w:rFonts w:hint="eastAsia"/>
          <w:b/>
          <w:bCs/>
        </w:rPr>
        <w:t>視覺化模擬工具</w:t>
      </w:r>
      <w:r w:rsidR="00EB5DF9" w:rsidRPr="00870BB9">
        <w:rPr>
          <w:rFonts w:hint="eastAsia"/>
          <w:b/>
          <w:bCs/>
        </w:rPr>
        <w:t>時，應考量融入</w:t>
      </w:r>
      <w:r w:rsidR="00E05387">
        <w:rPr>
          <w:rFonts w:hint="eastAsia"/>
          <w:b/>
          <w:bCs/>
        </w:rPr>
        <w:t>真實生活情境</w:t>
      </w:r>
      <w:r w:rsidRPr="00870BB9">
        <w:rPr>
          <w:rFonts w:hint="eastAsia"/>
          <w:b/>
          <w:bCs/>
        </w:rPr>
        <w:t>。</w:t>
      </w:r>
    </w:p>
    <w:p w14:paraId="79F3E11C" w14:textId="3235BF08" w:rsidR="00C90DB4" w:rsidRPr="00870BB9" w:rsidRDefault="00EB5DF9" w:rsidP="00EB5DF9">
      <w:pPr>
        <w:ind w:firstLine="480"/>
      </w:pPr>
      <w:r w:rsidRPr="00870BB9">
        <w:rPr>
          <w:rFonts w:hint="eastAsia"/>
        </w:rPr>
        <w:t>由於本研究的實驗結果發現，</w:t>
      </w:r>
      <w:r w:rsidR="00832078" w:rsidRPr="00870BB9">
        <w:rPr>
          <w:rFonts w:hint="eastAsia"/>
        </w:rPr>
        <w:t>學生認為融入</w:t>
      </w:r>
      <w:r w:rsidR="00222389">
        <w:rPr>
          <w:rFonts w:hint="eastAsia"/>
        </w:rPr>
        <w:t>真實生活情境</w:t>
      </w:r>
      <w:r w:rsidR="00832078" w:rsidRPr="00870BB9">
        <w:rPr>
          <w:rFonts w:hint="eastAsia"/>
        </w:rPr>
        <w:t>的教材內容，讓他們在學習的過程中較為印象深刻，而且量化分析的結果也能印證學生使用視覺化模擬平台的學習成效，相較於控制組學生而言，有顯著地提升。</w:t>
      </w:r>
    </w:p>
    <w:p w14:paraId="28B7FBEB" w14:textId="73A5C2CF" w:rsidR="005C0DBD" w:rsidRPr="00870BB9" w:rsidRDefault="00832078" w:rsidP="00EB5DF9">
      <w:pPr>
        <w:ind w:firstLine="480"/>
      </w:pPr>
      <w:r w:rsidRPr="00870BB9">
        <w:rPr>
          <w:rFonts w:hint="eastAsia"/>
        </w:rPr>
        <w:t>若未來有相關研究或教學實務上，需要設計視覺化模擬輔助平台，用以教導人工智慧相關知識，本研究建議結合更多的</w:t>
      </w:r>
      <w:r w:rsidR="00222389">
        <w:rPr>
          <w:rFonts w:hint="eastAsia"/>
        </w:rPr>
        <w:t>真實生活情境</w:t>
      </w:r>
      <w:r w:rsidRPr="00870BB9">
        <w:rPr>
          <w:rFonts w:hint="eastAsia"/>
        </w:rPr>
        <w:t>在模擬平台的互動功能中，例如：自駕車、社群媒體、智慧工廠等。</w:t>
      </w:r>
    </w:p>
    <w:p w14:paraId="37ECAC73" w14:textId="550960F4" w:rsidR="005C0DBD" w:rsidRPr="00870BB9" w:rsidRDefault="00832078" w:rsidP="00EB5DF9">
      <w:pPr>
        <w:ind w:firstLine="480"/>
        <w:rPr>
          <w:rFonts w:cs="Times New Roman"/>
          <w:noProof/>
        </w:rPr>
      </w:pPr>
      <w:r w:rsidRPr="00870BB9">
        <w:rPr>
          <w:rFonts w:hint="eastAsia"/>
        </w:rPr>
        <w:t>而且從本研究</w:t>
      </w:r>
      <w:r w:rsidR="005C0DBD" w:rsidRPr="00870BB9">
        <w:rPr>
          <w:rFonts w:hint="eastAsia"/>
        </w:rPr>
        <w:t>的質性訪談結果可以發現</w:t>
      </w:r>
      <w:r w:rsidRPr="00870BB9">
        <w:rPr>
          <w:rFonts w:hint="eastAsia"/>
        </w:rPr>
        <w:t>，</w:t>
      </w:r>
      <w:r w:rsidR="005C0DBD" w:rsidRPr="00870BB9">
        <w:rPr>
          <w:rFonts w:cs="Times New Roman" w:hint="eastAsia"/>
          <w:noProof/>
        </w:rPr>
        <w:t>本研究發展之視覺化模擬平台，其部分的功能</w:t>
      </w:r>
      <w:r w:rsidR="005C0DBD" w:rsidRPr="00870BB9">
        <w:rPr>
          <w:rFonts w:cs="Times New Roman"/>
          <w:noProof/>
        </w:rPr>
        <w:t>(</w:t>
      </w:r>
      <w:r w:rsidR="005C0DBD" w:rsidRPr="00870BB9">
        <w:rPr>
          <w:rFonts w:cs="Times New Roman" w:hint="eastAsia"/>
          <w:noProof/>
        </w:rPr>
        <w:t>例如：健康照護、貓狗圖片分類</w:t>
      </w:r>
      <w:r w:rsidR="005C0DBD" w:rsidRPr="00870BB9">
        <w:rPr>
          <w:rFonts w:cs="Times New Roman"/>
          <w:noProof/>
        </w:rPr>
        <w:t>)</w:t>
      </w:r>
      <w:r w:rsidR="005C0DBD" w:rsidRPr="00870BB9">
        <w:rPr>
          <w:rFonts w:cs="Times New Roman" w:hint="eastAsia"/>
          <w:noProof/>
        </w:rPr>
        <w:t>，能讓學生感受到其內容與</w:t>
      </w:r>
      <w:r w:rsidR="00222389">
        <w:rPr>
          <w:rFonts w:hint="eastAsia"/>
        </w:rPr>
        <w:t>真實</w:t>
      </w:r>
      <w:r w:rsidR="005C0DBD" w:rsidRPr="00870BB9">
        <w:rPr>
          <w:rFonts w:hint="eastAsia"/>
        </w:rPr>
        <w:t>生活有所連結</w:t>
      </w:r>
      <w:r w:rsidR="005C0DBD" w:rsidRPr="00870BB9">
        <w:rPr>
          <w:rFonts w:cs="Times New Roman" w:hint="eastAsia"/>
          <w:noProof/>
        </w:rPr>
        <w:t>，進而讓學生感受到有趣</w:t>
      </w:r>
      <w:r w:rsidR="005C0DBD" w:rsidRPr="00870BB9">
        <w:rPr>
          <w:rFonts w:hint="eastAsia"/>
        </w:rPr>
        <w:t>，但從學習態度的調查與分析結果，僅在「自我評鑑」的面向呈現顯著差異，雖然影響學習態度的因素繁多，像是教師本身、同儕、家長、學生的自尊等</w:t>
      </w:r>
      <w:r w:rsidR="005C0DBD" w:rsidRPr="00870BB9">
        <w:t xml:space="preserve">(Kind et al., 2007; Osborne et al., </w:t>
      </w:r>
      <w:proofErr w:type="gramStart"/>
      <w:r w:rsidR="005C0DBD" w:rsidRPr="00870BB9">
        <w:t>2003</w:t>
      </w:r>
      <w:r w:rsidR="005C0DBD" w:rsidRPr="00870BB9">
        <w:rPr>
          <w:rFonts w:hint="eastAsia"/>
        </w:rPr>
        <w:t>)</w:t>
      </w:r>
      <w:r w:rsidR="005C0DBD" w:rsidRPr="00870BB9">
        <w:rPr>
          <w:rFonts w:hint="eastAsia"/>
        </w:rPr>
        <w:t>，</w:t>
      </w:r>
      <w:proofErr w:type="gramEnd"/>
      <w:r w:rsidR="005C0DBD" w:rsidRPr="00870BB9">
        <w:rPr>
          <w:rFonts w:hint="eastAsia"/>
        </w:rPr>
        <w:t>不過從</w:t>
      </w:r>
      <w:r w:rsidR="005C0DBD" w:rsidRPr="00870BB9">
        <w:rPr>
          <w:rFonts w:cs="Times New Roman"/>
          <w:noProof/>
        </w:rPr>
        <w:t>Eccles</w:t>
      </w:r>
      <w:r w:rsidR="005C0DBD" w:rsidRPr="00870BB9">
        <w:rPr>
          <w:rFonts w:cs="Times New Roman" w:hint="eastAsia"/>
          <w:noProof/>
        </w:rPr>
        <w:t>和</w:t>
      </w:r>
      <w:r w:rsidR="005C0DBD" w:rsidRPr="00870BB9">
        <w:rPr>
          <w:rFonts w:cs="Times New Roman"/>
          <w:noProof/>
        </w:rPr>
        <w:t xml:space="preserve">Wigfield (1995) </w:t>
      </w:r>
      <w:r w:rsidR="005C0DBD" w:rsidRPr="00870BB9">
        <w:rPr>
          <w:rFonts w:cs="Times New Roman" w:hint="eastAsia"/>
          <w:noProof/>
        </w:rPr>
        <w:t>針對學習態度提出的論述，較具體地說明教材讓學生感到「興趣</w:t>
      </w:r>
      <w:r w:rsidR="005C0DBD" w:rsidRPr="00870BB9">
        <w:rPr>
          <w:rFonts w:cs="Times New Roman"/>
          <w:noProof/>
        </w:rPr>
        <w:t>(interest</w:t>
      </w:r>
      <w:r w:rsidR="005C0DBD" w:rsidRPr="00870BB9">
        <w:rPr>
          <w:rFonts w:cs="Times New Roman" w:hint="eastAsia"/>
          <w:noProof/>
        </w:rPr>
        <w:t>)</w:t>
      </w:r>
      <w:r w:rsidR="005C0DBD" w:rsidRPr="00870BB9">
        <w:rPr>
          <w:rFonts w:cs="Times New Roman" w:hint="eastAsia"/>
          <w:noProof/>
        </w:rPr>
        <w:t>」，或是知道教材內容的「重要性</w:t>
      </w:r>
      <w:r w:rsidR="005C0DBD" w:rsidRPr="00870BB9">
        <w:rPr>
          <w:rFonts w:cs="Times New Roman" w:hint="eastAsia"/>
          <w:noProof/>
        </w:rPr>
        <w:t>(</w:t>
      </w:r>
      <w:r w:rsidR="005C0DBD" w:rsidRPr="00870BB9">
        <w:rPr>
          <w:rFonts w:cs="Times New Roman"/>
          <w:noProof/>
        </w:rPr>
        <w:t>importance)</w:t>
      </w:r>
      <w:r w:rsidR="005C0DBD" w:rsidRPr="00870BB9">
        <w:rPr>
          <w:rFonts w:cs="Times New Roman" w:hint="eastAsia"/>
          <w:noProof/>
        </w:rPr>
        <w:t>」與「實用性</w:t>
      </w:r>
      <w:r w:rsidR="005C0DBD" w:rsidRPr="00870BB9">
        <w:rPr>
          <w:rFonts w:cs="Times New Roman" w:hint="eastAsia"/>
          <w:noProof/>
        </w:rPr>
        <w:t>(</w:t>
      </w:r>
      <w:r w:rsidR="005C0DBD" w:rsidRPr="00870BB9">
        <w:rPr>
          <w:rFonts w:cs="Times New Roman"/>
          <w:noProof/>
        </w:rPr>
        <w:t>utility)</w:t>
      </w:r>
      <w:r w:rsidR="005C0DBD" w:rsidRPr="00870BB9">
        <w:rPr>
          <w:rFonts w:cs="Times New Roman" w:hint="eastAsia"/>
          <w:noProof/>
        </w:rPr>
        <w:t>」，與學習態度有明顯的關聯。</w:t>
      </w:r>
    </w:p>
    <w:p w14:paraId="547E8C71" w14:textId="35088701" w:rsidR="00832078" w:rsidRPr="00870BB9" w:rsidRDefault="005C0DBD" w:rsidP="00CE18E4">
      <w:pPr>
        <w:ind w:firstLine="480"/>
        <w:rPr>
          <w:rFonts w:cs="Times New Roman"/>
          <w:noProof/>
        </w:rPr>
      </w:pPr>
      <w:r w:rsidRPr="00870BB9">
        <w:rPr>
          <w:rFonts w:cs="Times New Roman" w:hint="eastAsia"/>
          <w:noProof/>
        </w:rPr>
        <w:t>基於上述的考量，若未來能夠將日常能夠接觸到的人工智慧應用，融入視覺化模擬輔助平台，除了提升學習成效、引起學習興趣，也可以</w:t>
      </w:r>
      <w:r w:rsidR="00743D5D" w:rsidRPr="00870BB9">
        <w:rPr>
          <w:rFonts w:cs="Times New Roman" w:hint="eastAsia"/>
          <w:noProof/>
        </w:rPr>
        <w:t>讓學生在操作模擬平台的過程中，了解</w:t>
      </w:r>
      <w:r w:rsidRPr="00870BB9">
        <w:rPr>
          <w:rFonts w:cs="Times New Roman" w:hint="eastAsia"/>
          <w:noProof/>
        </w:rPr>
        <w:t>人工智慧的重要性、實用性，以社群媒體的演算法為例，若能</w:t>
      </w:r>
      <w:r w:rsidR="00743D5D" w:rsidRPr="00870BB9">
        <w:rPr>
          <w:rFonts w:cs="Times New Roman" w:hint="eastAsia"/>
          <w:noProof/>
        </w:rPr>
        <w:t>模擬社群媒體演算法融入人工智慧前後的差異</w:t>
      </w:r>
      <w:r w:rsidRPr="00870BB9">
        <w:rPr>
          <w:rFonts w:cs="Times New Roman" w:hint="eastAsia"/>
          <w:noProof/>
        </w:rPr>
        <w:t>，</w:t>
      </w:r>
      <w:r w:rsidR="00743D5D" w:rsidRPr="00870BB9">
        <w:rPr>
          <w:rFonts w:cs="Times New Roman" w:hint="eastAsia"/>
          <w:noProof/>
        </w:rPr>
        <w:t>讓學生了解人工智慧演算法能夠幫助社群媒體</w:t>
      </w:r>
      <w:r w:rsidRPr="00870BB9">
        <w:rPr>
          <w:rFonts w:cs="Times New Roman" w:hint="eastAsia"/>
          <w:noProof/>
        </w:rPr>
        <w:t>透過用戶的資料或行為</w:t>
      </w:r>
      <w:r w:rsidR="00743D5D" w:rsidRPr="00870BB9">
        <w:rPr>
          <w:rFonts w:cs="Times New Roman" w:hint="eastAsia"/>
          <w:noProof/>
        </w:rPr>
        <w:t>判斷或預測用戶對哪些內容有興趣</w:t>
      </w:r>
      <w:r w:rsidRPr="00870BB9">
        <w:rPr>
          <w:rFonts w:cs="Times New Roman" w:hint="eastAsia"/>
          <w:noProof/>
        </w:rPr>
        <w:t>，那麼</w:t>
      </w:r>
      <w:r w:rsidRPr="00870BB9">
        <w:rPr>
          <w:rFonts w:cs="Times New Roman" w:hint="eastAsia"/>
          <w:noProof/>
        </w:rPr>
        <w:lastRenderedPageBreak/>
        <w:t>學生也會更了解人工智慧的「重要性」（例如：</w:t>
      </w:r>
      <w:r w:rsidR="00743D5D" w:rsidRPr="00870BB9">
        <w:rPr>
          <w:rFonts w:cs="Times New Roman" w:hint="eastAsia"/>
          <w:noProof/>
        </w:rPr>
        <w:t>人工智慧如何影響自己接收的資訊？</w:t>
      </w:r>
      <w:r w:rsidRPr="00870BB9">
        <w:rPr>
          <w:rFonts w:cs="Times New Roman" w:hint="eastAsia"/>
          <w:noProof/>
        </w:rPr>
        <w:t>社群媒體是如何影響這個社會？），以及「實用性」（例如：社群媒體的相關工作需要知道什麼？</w:t>
      </w:r>
      <w:r w:rsidR="00C806EF" w:rsidRPr="00870BB9">
        <w:rPr>
          <w:rFonts w:cs="Times New Roman" w:hint="eastAsia"/>
          <w:noProof/>
        </w:rPr>
        <w:t>社群媒體是如何改善用戶體驗？</w:t>
      </w:r>
      <w:r w:rsidRPr="00870BB9">
        <w:rPr>
          <w:rFonts w:cs="Times New Roman" w:hint="eastAsia"/>
          <w:noProof/>
        </w:rPr>
        <w:t>）</w:t>
      </w:r>
      <w:r w:rsidR="00743D5D" w:rsidRPr="00870BB9">
        <w:rPr>
          <w:rFonts w:cs="Times New Roman" w:hint="eastAsia"/>
          <w:noProof/>
        </w:rPr>
        <w:t>。</w:t>
      </w:r>
    </w:p>
    <w:p w14:paraId="707DAD3C" w14:textId="77777777" w:rsidR="00CE18E4" w:rsidRPr="00870BB9" w:rsidRDefault="00CE18E4" w:rsidP="00CE18E4">
      <w:pPr>
        <w:ind w:firstLine="480"/>
        <w:rPr>
          <w:rFonts w:cs="Times New Roman"/>
          <w:noProof/>
        </w:rPr>
      </w:pPr>
    </w:p>
    <w:p w14:paraId="26E6CFA9" w14:textId="5AC7EB48" w:rsidR="00C90DB4" w:rsidRPr="00870BB9" w:rsidRDefault="005B5C30" w:rsidP="005B5C30">
      <w:pPr>
        <w:ind w:firstLineChars="0" w:firstLine="0"/>
        <w:rPr>
          <w:b/>
          <w:bCs/>
        </w:rPr>
      </w:pPr>
      <w:r w:rsidRPr="00870BB9">
        <w:rPr>
          <w:rFonts w:hint="eastAsia"/>
          <w:b/>
          <w:bCs/>
        </w:rPr>
        <w:t>二、視覺化模擬平台上，增設相關程式執行之模擬過程。</w:t>
      </w:r>
    </w:p>
    <w:p w14:paraId="744F01F0" w14:textId="4EEA814D" w:rsidR="005B5C30" w:rsidRPr="00870BB9" w:rsidRDefault="0091501F" w:rsidP="000F17A3">
      <w:pPr>
        <w:ind w:firstLine="480"/>
        <w:rPr>
          <w:rFonts w:cs="Times New Roman"/>
        </w:rPr>
      </w:pPr>
      <w:r w:rsidRPr="00870BB9">
        <w:rPr>
          <w:rFonts w:hint="eastAsia"/>
        </w:rPr>
        <w:t>本研究在綜觀人工智慧概念與人工智慧演算法實作之分析結果，認為本次實驗所發展的視覺化模擬平台，</w:t>
      </w:r>
      <w:r w:rsidR="001D79A1" w:rsidRPr="00870BB9">
        <w:rPr>
          <w:rFonts w:hint="eastAsia"/>
        </w:rPr>
        <w:t>較缺乏</w:t>
      </w:r>
      <w:r w:rsidRPr="00870BB9">
        <w:rPr>
          <w:rFonts w:hint="eastAsia"/>
        </w:rPr>
        <w:t>呈現過往文獻認為</w:t>
      </w:r>
      <w:r w:rsidRPr="00870BB9">
        <w:rPr>
          <w:rFonts w:cs="Times New Roman" w:hint="eastAsia"/>
        </w:rPr>
        <w:t>學習程式設計或演算法所需滿足的相關知識包含「程式的環境」、「程式相關知識」、「轉化程式邏輯」則並沒有呈現於視覺化模擬平台</w:t>
      </w:r>
      <w:r w:rsidRPr="00870BB9">
        <w:rPr>
          <w:rFonts w:cs="Times New Roman" w:hint="eastAsia"/>
        </w:rPr>
        <w:t>(</w:t>
      </w:r>
      <w:proofErr w:type="spellStart"/>
      <w:r w:rsidRPr="00870BB9">
        <w:rPr>
          <w:rFonts w:cs="Times New Roman" w:hint="eastAsia"/>
        </w:rPr>
        <w:t>Bellstrom</w:t>
      </w:r>
      <w:proofErr w:type="spellEnd"/>
      <w:r w:rsidRPr="00870BB9">
        <w:rPr>
          <w:rFonts w:cs="Times New Roman" w:hint="eastAsia"/>
        </w:rPr>
        <w:t xml:space="preserve"> and </w:t>
      </w:r>
      <w:proofErr w:type="spellStart"/>
      <w:r w:rsidRPr="00870BB9">
        <w:rPr>
          <w:rFonts w:cs="Times New Roman" w:hint="eastAsia"/>
        </w:rPr>
        <w:t>Thoren</w:t>
      </w:r>
      <w:proofErr w:type="spellEnd"/>
      <w:r w:rsidRPr="00870BB9">
        <w:rPr>
          <w:rFonts w:cs="Times New Roman" w:hint="eastAsia"/>
        </w:rPr>
        <w:t>, 2009)</w:t>
      </w:r>
      <w:r w:rsidRPr="00870BB9">
        <w:rPr>
          <w:rFonts w:cs="Times New Roman" w:hint="eastAsia"/>
        </w:rPr>
        <w:t>。</w:t>
      </w:r>
      <w:r w:rsidR="001D79A1" w:rsidRPr="00870BB9">
        <w:rPr>
          <w:rFonts w:cs="Times New Roman" w:hint="eastAsia"/>
        </w:rPr>
        <w:t>而且本研究在設計「程式實作」的課程時，並沒有因為模擬平台的介入而設計不同的教學活動，以致於模擬平台對程式實作的學習幫助有限，從訪談的資料也能夠得知學生對程式的熟悉程度不高，在教學過程中沒有提供足夠的教學輔助，確實造成學生學習上的困難。</w:t>
      </w:r>
    </w:p>
    <w:p w14:paraId="030FED9B" w14:textId="0113AEDE" w:rsidR="00C90DB4" w:rsidRDefault="0091501F" w:rsidP="005C0DBD">
      <w:pPr>
        <w:ind w:firstLine="480"/>
      </w:pPr>
      <w:r w:rsidRPr="00870BB9">
        <w:rPr>
          <w:rFonts w:cs="Times New Roman" w:hint="eastAsia"/>
        </w:rPr>
        <w:t>若能夠在視覺化模擬平台上，加入部分人工智慧演算法實作的案例，並將相關程式也製作成動態的模擬畫面，提供給學生操作或互動，</w:t>
      </w:r>
      <w:r w:rsidR="001D79A1" w:rsidRPr="00870BB9">
        <w:rPr>
          <w:rFonts w:cs="Times New Roman" w:hint="eastAsia"/>
        </w:rPr>
        <w:t>或是將撰寫、執行程式的工具整合至模擬平台上，讓學生能夠在撰寫程式時，方便地對照教材內容。</w:t>
      </w:r>
      <w:r w:rsidR="00E66BA4" w:rsidRPr="00870BB9">
        <w:rPr>
          <w:rFonts w:cs="Times New Roman" w:hint="eastAsia"/>
        </w:rPr>
        <w:t>本研究認為</w:t>
      </w:r>
      <w:r w:rsidR="001D79A1" w:rsidRPr="00870BB9">
        <w:rPr>
          <w:rFonts w:cs="Times New Roman" w:hint="eastAsia"/>
        </w:rPr>
        <w:t>根據上述建議，</w:t>
      </w:r>
      <w:r w:rsidR="00E66BA4" w:rsidRPr="00870BB9">
        <w:rPr>
          <w:rFonts w:cs="Times New Roman" w:hint="eastAsia"/>
        </w:rPr>
        <w:t>對於學生在程式實作方面的學習會更有幫助。</w:t>
      </w:r>
    </w:p>
    <w:p w14:paraId="5988B23D" w14:textId="77777777" w:rsidR="005C0DBD" w:rsidRDefault="005C0DBD" w:rsidP="005C0DBD">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275" w:name="_Toc110351577"/>
      <w:r w:rsidRPr="00A1445D">
        <w:rPr>
          <w:rFonts w:hint="eastAsia"/>
        </w:rPr>
        <w:lastRenderedPageBreak/>
        <w:t>參考文獻</w:t>
      </w:r>
      <w:bookmarkEnd w:id="275"/>
    </w:p>
    <w:p w14:paraId="644B3A59" w14:textId="77777777" w:rsidR="004278E8" w:rsidRDefault="004278E8" w:rsidP="001C37C1">
      <w:pPr>
        <w:ind w:firstLineChars="0" w:firstLine="0"/>
        <w:rPr>
          <w:b/>
        </w:rPr>
      </w:pPr>
      <w:r w:rsidRPr="004278E8">
        <w:rPr>
          <w:rFonts w:hint="eastAsia"/>
          <w:b/>
        </w:rPr>
        <w:t>英文部分</w:t>
      </w:r>
    </w:p>
    <w:bookmarkStart w:id="276"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arella, A., Valero, S., &amp; Carrascosa, C. (2008). JGOMAS: New approach to AI teaching. </w:t>
      </w:r>
      <w:r w:rsidRPr="00C01DE3">
        <w:rPr>
          <w:rFonts w:cs="Times New Roman"/>
          <w:i/>
          <w:iCs/>
          <w:noProof/>
        </w:rPr>
        <w:t>IEEE Transactions on education, 52(2)</w:t>
      </w:r>
      <w:r w:rsidRPr="00986DB0">
        <w:rPr>
          <w:rFonts w:cs="Times New Roman"/>
          <w:noProof/>
        </w:rPr>
        <w:t>,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ellstrom, P., Thoren, C. (2009). Learning how to program through visualization: A pilot study on the bubble sort algorithm. </w:t>
      </w:r>
      <w:r w:rsidRPr="00C01DE3">
        <w:rPr>
          <w:rFonts w:cs="Times New Roman"/>
          <w:i/>
          <w:iCs/>
          <w:noProof/>
        </w:rPr>
        <w:t>2009 Second International Conference on the Applications of Digital Information and Web Technologies (Icadiwt 2009)</w:t>
      </w:r>
      <w:r w:rsidRPr="00986DB0">
        <w:rPr>
          <w:rFonts w:cs="Times New Roman"/>
          <w:noProof/>
        </w:rPr>
        <w:t>,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urgsteiner, H., Kandlhofer, M., &amp; Steinbauer, G. (2016, March). Irobot: Teaching the basics of artificial intelligence in high schools. In </w:t>
      </w:r>
      <w:r w:rsidRPr="00C01DE3">
        <w:rPr>
          <w:rFonts w:cs="Times New Roman"/>
          <w:i/>
          <w:iCs/>
          <w:noProof/>
        </w:rPr>
        <w:t>Proceedings of the AAAI Conference on Artificial Intelligence (Vol. 30, No. 1)</w:t>
      </w:r>
      <w:r w:rsidRPr="00986DB0">
        <w:rPr>
          <w:rFonts w:cs="Times New Roman"/>
          <w:noProof/>
        </w:rPr>
        <w:t>.</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 xml:space="preserve">Cayvaz, A., Akcay, H., &amp; Kapici, H. O. (2020). Comparison of simulation-based and textbook-based instructions on middle school students’ achievement, inquiry skills and attitudes. </w:t>
      </w:r>
      <w:r w:rsidRPr="00C01DE3">
        <w:rPr>
          <w:rFonts w:cs="Times New Roman"/>
          <w:i/>
          <w:iCs/>
          <w:noProof/>
        </w:rPr>
        <w:t>International Journal of Education in Mathematics, Science and Technology, 8(1)</w:t>
      </w:r>
      <w:r w:rsidRPr="006969A5">
        <w:rPr>
          <w:rFonts w:cs="Times New Roman"/>
          <w:noProof/>
        </w:rPr>
        <w:t>,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Chen, Y. L., Hong, Y. R., Sung, Y. T., &amp; Chang, K. E. (2011). Efficacy of simulation-based learning of electronics using visualization and manipulation. </w:t>
      </w:r>
      <w:r w:rsidRPr="00C01DE3">
        <w:rPr>
          <w:rFonts w:cs="Times New Roman"/>
          <w:i/>
          <w:iCs/>
          <w:noProof/>
        </w:rPr>
        <w:t>Journal of Educational Technology &amp; Society, 14(2)</w:t>
      </w:r>
      <w:r w:rsidRPr="00986DB0">
        <w:rPr>
          <w:rFonts w:cs="Times New Roman"/>
          <w:noProof/>
        </w:rPr>
        <w:t>,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 xml:space="preserve">comparison of visualization, text, </w:t>
      </w:r>
      <w:r w:rsidRPr="00986DB0">
        <w:rPr>
          <w:rFonts w:cs="Times New Roman"/>
          <w:noProof/>
        </w:rPr>
        <w:lastRenderedPageBreak/>
        <w:t xml:space="preserve">and combined methods. Paper presented at the </w:t>
      </w:r>
      <w:r w:rsidRPr="00C01DE3">
        <w:rPr>
          <w:rFonts w:cs="Times New Roman"/>
          <w:i/>
          <w:iCs/>
          <w:noProof/>
        </w:rPr>
        <w:t>Proceedings of ED-MEDIA 2002, June 24-29,</w:t>
      </w:r>
      <w:r w:rsidR="00A7285D" w:rsidRPr="00C01DE3">
        <w:rPr>
          <w:rFonts w:cs="Times New Roman" w:hint="eastAsia"/>
          <w:i/>
          <w:iCs/>
          <w:noProof/>
        </w:rPr>
        <w:t xml:space="preserve"> </w:t>
      </w:r>
      <w:r w:rsidRPr="00C01DE3">
        <w:rPr>
          <w:rFonts w:cs="Times New Roman"/>
          <w:i/>
          <w:iCs/>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t xml:space="preserve">Cuéllar, M. P., &amp; Pegalajar, M. C. (2014). Design and implementation of intelligent systems with LEGO Mindstorms for undergraduate computer engineers. </w:t>
      </w:r>
      <w:r w:rsidRPr="00C01DE3">
        <w:rPr>
          <w:rFonts w:cs="Times New Roman"/>
          <w:i/>
          <w:iCs/>
          <w:noProof/>
        </w:rPr>
        <w:t>Computer Applications in Engineering Education, 22(1)</w:t>
      </w:r>
      <w:r w:rsidRPr="00986DB0">
        <w:rPr>
          <w:rFonts w:cs="Times New Roman"/>
          <w:noProof/>
        </w:rPr>
        <w:t>,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e Jong, T., &amp; Van Joolingen, W. R. (1998). Scientific discovery learning with computer simulations of conceptual domains. </w:t>
      </w:r>
      <w:r w:rsidRPr="00C01DE3">
        <w:rPr>
          <w:rFonts w:cs="Times New Roman"/>
          <w:i/>
          <w:iCs/>
          <w:noProof/>
        </w:rPr>
        <w:t>Review of educational research, 68(2)</w:t>
      </w:r>
      <w:r w:rsidRPr="00986DB0">
        <w:rPr>
          <w:rFonts w:cs="Times New Roman"/>
          <w:noProof/>
        </w:rPr>
        <w:t>,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iehl, S. (2007). Software visualization: visualizing the structure, behaviour, and evolution of software. </w:t>
      </w:r>
      <w:r w:rsidRPr="00C01DE3">
        <w:rPr>
          <w:rFonts w:cs="Times New Roman"/>
          <w:i/>
          <w:iCs/>
          <w:noProof/>
        </w:rPr>
        <w:t>Springer Science &amp; Business Media</w:t>
      </w:r>
      <w:r w:rsidRPr="00986DB0">
        <w:rPr>
          <w:rFonts w:cs="Times New Roman"/>
          <w:noProof/>
        </w:rPr>
        <w:t>.</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 xml:space="preserve">Eccles, J. S., &amp; Wigfield, A. (1995). In the mind of the actor: The structure of adolescents' achievement task values and expectancy-related beliefs. </w:t>
      </w:r>
      <w:r w:rsidRPr="00C01DE3">
        <w:rPr>
          <w:rFonts w:cs="Times New Roman"/>
          <w:i/>
          <w:iCs/>
          <w:noProof/>
        </w:rPr>
        <w:t>Personality and social psychology bulletin, 21(3)</w:t>
      </w:r>
      <w:r w:rsidRPr="002D60DD">
        <w:rPr>
          <w:rFonts w:cs="Times New Roman"/>
          <w:noProof/>
        </w:rPr>
        <w:t>,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Esteves, M., Fonseca, B., Morgado, L., &amp; Martins, P. (2011). Improving teaching and learning of computer programming through the use of the Second Life virtual world. </w:t>
      </w:r>
      <w:r w:rsidRPr="00C01DE3">
        <w:rPr>
          <w:rFonts w:cs="Times New Roman"/>
          <w:i/>
          <w:iCs/>
          <w:noProof/>
        </w:rPr>
        <w:t>British Journal of Educational Technology, 42(4)</w:t>
      </w:r>
      <w:r w:rsidRPr="00986DB0">
        <w:rPr>
          <w:rFonts w:cs="Times New Roman"/>
          <w:noProof/>
        </w:rPr>
        <w:t>, 624-637.</w:t>
      </w:r>
    </w:p>
    <w:p w14:paraId="76DD645B" w14:textId="70EEA501"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0E3D0BA8" w14:textId="17E20110" w:rsidR="00C94D59" w:rsidRPr="00986DB0" w:rsidRDefault="00C94D59" w:rsidP="00A7285D">
      <w:pPr>
        <w:autoSpaceDE w:val="0"/>
        <w:autoSpaceDN w:val="0"/>
        <w:adjustRightInd w:val="0"/>
        <w:ind w:left="960" w:hangingChars="400" w:hanging="960"/>
        <w:rPr>
          <w:rFonts w:cs="Times New Roman"/>
          <w:noProof/>
        </w:rPr>
      </w:pPr>
      <w:r w:rsidRPr="00C94D59">
        <w:rPr>
          <w:rFonts w:cs="Times New Roman"/>
          <w:noProof/>
        </w:rPr>
        <w:t xml:space="preserve">Faryniarz, J. V., &amp; Lockwood, L. G. (1992). Effectiveness of microcomputer simulations in stimulating environmental problem solving by community college students. </w:t>
      </w:r>
      <w:r w:rsidRPr="00C01DE3">
        <w:rPr>
          <w:rFonts w:cs="Times New Roman"/>
          <w:i/>
          <w:iCs/>
          <w:noProof/>
        </w:rPr>
        <w:t>Journal of Research in Science Teaching, 29(5)</w:t>
      </w:r>
      <w:r w:rsidRPr="00C94D59">
        <w:rPr>
          <w:rFonts w:cs="Times New Roman"/>
          <w:noProof/>
        </w:rPr>
        <w:t>, 453-470.</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Fernandes, M. A. (2016). Problem‐based learning applied to the artificial intelligence course. </w:t>
      </w:r>
      <w:r w:rsidRPr="00C01DE3">
        <w:rPr>
          <w:rFonts w:cs="Times New Roman"/>
          <w:i/>
          <w:iCs/>
          <w:noProof/>
        </w:rPr>
        <w:t>Computer Applications in Engineering Education, 24(3)</w:t>
      </w:r>
      <w:r w:rsidRPr="00986DB0">
        <w:rPr>
          <w:rFonts w:cs="Times New Roman"/>
          <w:noProof/>
        </w:rPr>
        <w:t>,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Garay, G. R., Tchernykh, A., Drozdov, A. Y., Garichev, S. N., Nesmachnow, S., &amp; Torres-Martinez, M. (2017). Visualization of VHDL-based simulations as a pedagogical tool for supporting computer science education. </w:t>
      </w:r>
      <w:r w:rsidRPr="00C01DE3">
        <w:rPr>
          <w:rFonts w:cs="Times New Roman"/>
          <w:i/>
          <w:iCs/>
          <w:noProof/>
        </w:rPr>
        <w:t>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w:t>
      </w:r>
      <w:r w:rsidRPr="00C01DE3">
        <w:rPr>
          <w:rFonts w:cs="Times New Roman"/>
          <w:i/>
          <w:iCs/>
          <w:noProof/>
        </w:rPr>
        <w:t>In 2014 IEEE Sixth International Conference on Technology for Education</w:t>
      </w:r>
      <w:r w:rsidRPr="00986DB0">
        <w:rPr>
          <w:rFonts w:cs="Times New Roman"/>
          <w:noProof/>
        </w:rPr>
        <w:t xml:space="preserve">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urka, J. S., &amp; Citrin, W. (1996, September). Testing effectiveness of algorithm animation. In </w:t>
      </w:r>
      <w:r w:rsidRPr="00C01DE3">
        <w:rPr>
          <w:rFonts w:cs="Times New Roman"/>
          <w:i/>
          <w:iCs/>
          <w:noProof/>
        </w:rPr>
        <w:t xml:space="preserve">Proceedings 1996 IEEE Symposium on Visual Languages </w:t>
      </w:r>
      <w:r w:rsidRPr="00986DB0">
        <w:rPr>
          <w:rFonts w:cs="Times New Roman"/>
          <w:noProof/>
        </w:rPr>
        <w:t>(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ansen, S. R., Narayanan, N. H., &amp; Schrimpsher, D. (2000). Helping learners visualize and comprehend algorithms. </w:t>
      </w:r>
      <w:r w:rsidRPr="00C01DE3">
        <w:rPr>
          <w:rFonts w:cs="Times New Roman"/>
          <w:i/>
          <w:iCs/>
          <w:noProof/>
        </w:rPr>
        <w:t>Interactive Multimedia Electronic Journal of Computer-Enhanced Learning, 2(1)</w:t>
      </w:r>
      <w:r w:rsidRPr="00986DB0">
        <w:rPr>
          <w:rFonts w:cs="Times New Roman"/>
          <w:noProof/>
        </w:rPr>
        <w:t>,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omer, B. D., &amp; Plass, J. L. (2014). Level of interactivity and executive functions as predictors of learning in computer-based chemistry simulations. </w:t>
      </w:r>
      <w:r w:rsidRPr="00C01DE3">
        <w:rPr>
          <w:rFonts w:cs="Times New Roman"/>
          <w:i/>
          <w:iCs/>
          <w:noProof/>
        </w:rPr>
        <w:t>Computers in Human Behavior, 36</w:t>
      </w:r>
      <w:r w:rsidRPr="00986DB0">
        <w:rPr>
          <w:rFonts w:cs="Times New Roman"/>
          <w:noProof/>
        </w:rPr>
        <w:t>, 365-375.</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amp; Douglas, S. (2000, September). Using visualizations to learn algorithms: should students construct their own, or view an expert's?. In </w:t>
      </w:r>
      <w:r w:rsidRPr="00C01DE3">
        <w:rPr>
          <w:rFonts w:cs="Times New Roman"/>
          <w:i/>
          <w:iCs/>
          <w:noProof/>
        </w:rPr>
        <w:t>Proceeding 2000 IEEE International Symposium on Visual Languages</w:t>
      </w:r>
      <w:r w:rsidRPr="00986DB0">
        <w:rPr>
          <w:rFonts w:cs="Times New Roman"/>
          <w:noProof/>
        </w:rPr>
        <w:t xml:space="preserve">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D., Douglas, S. A., &amp; Stasko, J. T. (2002). A meta-study of algorithm visualization effectiveness. </w:t>
      </w:r>
      <w:r w:rsidRPr="00C01DE3">
        <w:rPr>
          <w:rFonts w:cs="Times New Roman"/>
          <w:i/>
          <w:iCs/>
          <w:noProof/>
        </w:rPr>
        <w:t>Journal of Visual Languages &amp; Computing, 13(3)</w:t>
      </w:r>
      <w:r w:rsidRPr="00986DB0">
        <w:rPr>
          <w:rFonts w:cs="Times New Roman"/>
          <w:noProof/>
        </w:rPr>
        <w:t>,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Huppert, J., Yaakobi, J., &amp; Lazarowitz, R. (1998). Learning microbiology with computer simulations: Students’ academic achievement by method and gender. </w:t>
      </w:r>
      <w:r w:rsidRPr="00C01DE3">
        <w:rPr>
          <w:rFonts w:cs="Times New Roman"/>
          <w:i/>
          <w:iCs/>
          <w:noProof/>
        </w:rPr>
        <w:t>Research in Science &amp; Technological Education, 16(2)</w:t>
      </w:r>
      <w:r w:rsidRPr="00986DB0">
        <w:rPr>
          <w:rFonts w:cs="Times New Roman"/>
          <w:noProof/>
        </w:rPr>
        <w:t>,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cob, S. R., &amp; Warschauer, M. (2018). Computational thinking and literacy. </w:t>
      </w:r>
      <w:r w:rsidRPr="00C01DE3">
        <w:rPr>
          <w:rFonts w:cs="Times New Roman"/>
          <w:i/>
          <w:iCs/>
          <w:noProof/>
        </w:rPr>
        <w:t>Journal of Computer Science Integration, 1(1)</w:t>
      </w:r>
      <w:r w:rsidRPr="00986DB0">
        <w:rPr>
          <w:rFonts w:cs="Times New Roman"/>
          <w:noProof/>
        </w:rPr>
        <w:t>.</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rc, D. J., Feldman, M. B., &amp; Heller, R. S. (2000). Assessing the benefits of interactive prediction using web-based algorithm animation courseware. </w:t>
      </w:r>
      <w:r w:rsidRPr="00C01DE3">
        <w:rPr>
          <w:rFonts w:cs="Times New Roman"/>
          <w:i/>
          <w:iCs/>
          <w:noProof/>
        </w:rPr>
        <w:t>ACM SIGCSE Bulletin, 32(1)</w:t>
      </w:r>
      <w:r w:rsidRPr="00986DB0">
        <w:rPr>
          <w:rFonts w:cs="Times New Roman"/>
          <w:noProof/>
        </w:rPr>
        <w:t>,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ensen, D., Self, B., Rhymer, D., Wood, J., &amp; Bowe, M. (2002). A rocky journey toward effective assessment of visualization modules for learning enhancement in Engineering Mechanics. </w:t>
      </w:r>
      <w:r w:rsidRPr="00C01DE3">
        <w:rPr>
          <w:rFonts w:cs="Times New Roman"/>
          <w:i/>
          <w:iCs/>
          <w:noProof/>
        </w:rPr>
        <w:t>Journal of Educational Technology &amp; Society, 5(3)</w:t>
      </w:r>
      <w:r w:rsidRPr="00986DB0">
        <w:rPr>
          <w:rFonts w:cs="Times New Roman"/>
          <w:noProof/>
        </w:rPr>
        <w:t>,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onassen, D. H., &amp; Strobel, J. (2006). Modeling for meaningful learning. In </w:t>
      </w:r>
      <w:r w:rsidRPr="00C01DE3">
        <w:rPr>
          <w:rFonts w:cs="Times New Roman"/>
          <w:i/>
          <w:iCs/>
          <w:noProof/>
        </w:rPr>
        <w:t>Engaged learning with emerging technologies</w:t>
      </w:r>
      <w:r w:rsidRPr="00986DB0">
        <w:rPr>
          <w:rFonts w:cs="Times New Roman"/>
          <w:noProof/>
        </w:rPr>
        <w:t xml:space="preserve">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andlhofer, M., Steinbauer, G., Hirschmugl-Gaisch, S., &amp; Huber, P. (2016, October). Artificial intelligence and computer science in education: From kindergarten to university. In </w:t>
      </w:r>
      <w:r w:rsidRPr="00C01DE3">
        <w:rPr>
          <w:rFonts w:cs="Times New Roman"/>
          <w:i/>
          <w:iCs/>
          <w:noProof/>
        </w:rPr>
        <w:t>2016 IEEE Frontiers in Education Conference (FIE)</w:t>
      </w:r>
      <w:r w:rsidRPr="00986DB0">
        <w:rPr>
          <w:rFonts w:cs="Times New Roman"/>
          <w:noProof/>
        </w:rPr>
        <w:t xml:space="preserv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Kind, P., Jones, K., &amp; Barmby, P. (2007). Developing attitudes towards science measures. </w:t>
      </w:r>
      <w:r w:rsidRPr="00C01DE3">
        <w:rPr>
          <w:rFonts w:cs="Times New Roman"/>
          <w:i/>
          <w:iCs/>
          <w:noProof/>
        </w:rPr>
        <w:t>International journal of science education, 29(7)</w:t>
      </w:r>
      <w:r w:rsidRPr="00320929">
        <w:rPr>
          <w:rFonts w:cs="Times New Roman"/>
          <w:noProof/>
        </w:rPr>
        <w:t>,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chlán, M., &amp; Hodon, M. (2014, September). Open hardware modular educational robotic platform—Yrobot. In </w:t>
      </w:r>
      <w:r w:rsidRPr="00C01DE3">
        <w:rPr>
          <w:rFonts w:cs="Times New Roman"/>
          <w:i/>
          <w:iCs/>
          <w:noProof/>
        </w:rPr>
        <w:t>2014 23rd International Conference on Robotics in Alpe-Adria-Danube Region (RAAD)</w:t>
      </w:r>
      <w:r w:rsidRPr="00986DB0">
        <w:rPr>
          <w:rFonts w:cs="Times New Roman"/>
          <w:noProof/>
        </w:rPr>
        <w:t xml:space="preserve">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rhonen, A., &amp; Malmi, L. (2000). Algorithm Simulation with Automatic Assessment. Paper presented at the </w:t>
      </w:r>
      <w:r w:rsidRPr="00C01DE3">
        <w:rPr>
          <w:rFonts w:cs="Times New Roman"/>
          <w:i/>
          <w:iCs/>
          <w:noProof/>
        </w:rPr>
        <w:t>5th Annual ACM</w:t>
      </w:r>
      <w:r w:rsidR="00A7285D" w:rsidRPr="00C01DE3">
        <w:rPr>
          <w:rFonts w:cs="Times New Roman" w:hint="eastAsia"/>
          <w:i/>
          <w:iCs/>
          <w:noProof/>
        </w:rPr>
        <w:t xml:space="preserve"> </w:t>
      </w:r>
      <w:r w:rsidRPr="00C01DE3">
        <w:rPr>
          <w:rFonts w:cs="Times New Roman"/>
          <w:i/>
          <w:iCs/>
          <w:noProof/>
        </w:rPr>
        <w:t xml:space="preserve">SIGCSE/SIGCUE Conference on </w:t>
      </w:r>
      <w:r w:rsidRPr="00C01DE3">
        <w:rPr>
          <w:rFonts w:cs="Times New Roman"/>
          <w:i/>
          <w:iCs/>
          <w:noProof/>
        </w:rPr>
        <w:lastRenderedPageBreak/>
        <w:t>Innovation and Technology in Computer Science Education (ITiCSE 2000)</w:t>
      </w:r>
      <w:r w:rsidRPr="00986DB0">
        <w:rPr>
          <w:rFonts w:cs="Times New Roman"/>
          <w:noProof/>
        </w:rPr>
        <w:t>.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rishnan, D. G., Keloth, A. V., &amp; Ubedulla, S. (2017). Pros and cons of simulation in medical education: A review. </w:t>
      </w:r>
      <w:r w:rsidRPr="00C01DE3">
        <w:rPr>
          <w:rFonts w:cs="Times New Roman"/>
          <w:i/>
          <w:iCs/>
          <w:noProof/>
        </w:rPr>
        <w:t>Education, 5</w:t>
      </w:r>
      <w:r w:rsidRPr="00986DB0">
        <w:rPr>
          <w:rFonts w:cs="Times New Roman"/>
          <w:noProof/>
        </w:rPr>
        <w:t>,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umar, A. N. (2004). Three years of using robots in an artificial intelligence course: lessons learned. </w:t>
      </w:r>
      <w:r w:rsidRPr="00C01DE3">
        <w:rPr>
          <w:rFonts w:cs="Times New Roman"/>
          <w:i/>
          <w:iCs/>
          <w:noProof/>
        </w:rPr>
        <w:t>Journal on Educational Resources in Computing (JERIC), 4(3)</w:t>
      </w:r>
      <w:r w:rsidRPr="00986DB0">
        <w:rPr>
          <w:rFonts w:cs="Times New Roman"/>
          <w:noProof/>
        </w:rPr>
        <w:t>,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Lawrence, A. W., Badre, A. M., &amp; Stasko, J. T. (1994, October). Empirically evaluating the use of animations to teach algorithms. In </w:t>
      </w:r>
      <w:r w:rsidRPr="00C01DE3">
        <w:rPr>
          <w:rFonts w:cs="Times New Roman"/>
          <w:i/>
          <w:iCs/>
          <w:noProof/>
        </w:rPr>
        <w:t xml:space="preserve">Proceedings of 1994 IEEE Symposium on Visual Languages </w:t>
      </w:r>
      <w:r w:rsidRPr="00C01DE3">
        <w:rPr>
          <w:rFonts w:cs="Times New Roman"/>
          <w:noProof/>
        </w:rPr>
        <w:t>(pp. 48-54).</w:t>
      </w:r>
      <w:r w:rsidRPr="00986DB0">
        <w:rPr>
          <w:rFonts w:cs="Times New Roman"/>
          <w:noProof/>
        </w:rPr>
        <w:t xml:space="preserve">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arković, M., Kostić Kovačević, I., Nikolić, O., &amp; Nikolić, B. (2015). INSOS—educational system for teaching intelligent systems. </w:t>
      </w:r>
      <w:r w:rsidRPr="00C01DE3">
        <w:rPr>
          <w:rFonts w:cs="Times New Roman"/>
          <w:i/>
          <w:iCs/>
          <w:noProof/>
        </w:rPr>
        <w:t>Computer Applications in Engineering Education, 23(2)</w:t>
      </w:r>
      <w:r w:rsidRPr="00986DB0">
        <w:rPr>
          <w:rFonts w:cs="Times New Roman"/>
          <w:noProof/>
        </w:rPr>
        <w:t>,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cNally, M., Naps, T., Furcy, D., Grissom, S., &amp; Trefftz, C. (2007). Supporting the rapid development of pedagogically effective algorithm visualizations. </w:t>
      </w:r>
      <w:r w:rsidRPr="00C01DE3">
        <w:rPr>
          <w:rFonts w:cs="Times New Roman"/>
          <w:i/>
          <w:iCs/>
          <w:noProof/>
        </w:rPr>
        <w:t>Journal of Computing Sciences in Colleges, 23(1)</w:t>
      </w:r>
      <w:r w:rsidRPr="00986DB0">
        <w:rPr>
          <w:rFonts w:cs="Times New Roman"/>
          <w:noProof/>
        </w:rPr>
        <w:t>,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intz, R. (1993). Computerized simulation as an inquiry tool. </w:t>
      </w:r>
      <w:r w:rsidRPr="00C01DE3">
        <w:rPr>
          <w:rFonts w:cs="Times New Roman"/>
          <w:i/>
          <w:iCs/>
          <w:noProof/>
        </w:rPr>
        <w:t>Scool Science and Mathematics, 93(2)</w:t>
      </w:r>
      <w:r w:rsidRPr="00986DB0">
        <w:rPr>
          <w:rFonts w:cs="Times New Roman"/>
          <w:noProof/>
        </w:rPr>
        <w:t>,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oyer-Packenham, P. S., Lommatsch, C. W., Litster, K., Ashby, J., Bullock, E. K., Roxburgh, A. L., ... &amp; Clarke-Midura, J. (2019). How design features in digital math games support learning and mathematics connections. </w:t>
      </w:r>
      <w:r w:rsidRPr="00C01DE3">
        <w:rPr>
          <w:rFonts w:cs="Times New Roman"/>
          <w:i/>
          <w:iCs/>
          <w:noProof/>
        </w:rPr>
        <w:t>Computers in Human Behavior, 91</w:t>
      </w:r>
      <w:r w:rsidRPr="00986DB0">
        <w:rPr>
          <w:rFonts w:cs="Times New Roman"/>
          <w:noProof/>
        </w:rPr>
        <w:t>,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Naps, T. L., Rößling, G., Almstrum, V., Dann, W., Fleischer, R., Hundhausen, C., et al. (2003). Exploring the role of visualization and engagement in computer science education. </w:t>
      </w:r>
      <w:r w:rsidRPr="00C01DE3">
        <w:rPr>
          <w:rFonts w:cs="Times New Roman"/>
          <w:i/>
          <w:iCs/>
          <w:noProof/>
        </w:rPr>
        <w:t>ACM SIGCSE Bulletin, 35(2)</w:t>
      </w:r>
      <w:r w:rsidRPr="00986DB0">
        <w:rPr>
          <w:rFonts w:cs="Times New Roman"/>
          <w:noProof/>
        </w:rPr>
        <w:t>,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O'Neil, H. F., Wainess, R., &amp; Baker, E. L. (2005). Classification of learning outcomes: Evidence from the computer games literature. </w:t>
      </w:r>
      <w:r w:rsidRPr="00C01DE3">
        <w:rPr>
          <w:rFonts w:cs="Times New Roman"/>
          <w:i/>
          <w:iCs/>
          <w:noProof/>
        </w:rPr>
        <w:t>The Cirriculum Journal, 16(4)</w:t>
      </w:r>
      <w:r w:rsidRPr="00986DB0">
        <w:rPr>
          <w:rFonts w:cs="Times New Roman"/>
          <w:noProof/>
        </w:rPr>
        <w:t>,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Osborne, J., Simon, S., &amp; Collins, S. (2003). Attitudes towards science: A review of the literature and its implications. </w:t>
      </w:r>
      <w:r w:rsidRPr="00C01DE3">
        <w:rPr>
          <w:rFonts w:cs="Times New Roman"/>
          <w:i/>
          <w:iCs/>
          <w:noProof/>
        </w:rPr>
        <w:t>International journal of science education, 25(9)</w:t>
      </w:r>
      <w:r w:rsidRPr="00320929">
        <w:rPr>
          <w:rFonts w:cs="Times New Roman"/>
          <w:noProof/>
        </w:rPr>
        <w:t>,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54DE0492"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646237B8" w14:textId="445F7C0A" w:rsidR="00AD1DF2" w:rsidRPr="00AD1DF2" w:rsidRDefault="00AD1DF2" w:rsidP="00A7285D">
      <w:pPr>
        <w:autoSpaceDE w:val="0"/>
        <w:autoSpaceDN w:val="0"/>
        <w:adjustRightInd w:val="0"/>
        <w:ind w:left="960" w:hangingChars="400" w:hanging="960"/>
        <w:rPr>
          <w:rFonts w:cs="Times New Roman"/>
          <w:noProof/>
        </w:rPr>
      </w:pPr>
      <w:r w:rsidRPr="00AD1DF2">
        <w:rPr>
          <w:rFonts w:cs="Times New Roman"/>
          <w:noProof/>
        </w:rPr>
        <w:t xml:space="preserve">Rudder, A., Bernard, M., &amp; Mohammed, S. (2007, March). Teaching programming using visualization. In </w:t>
      </w:r>
      <w:r w:rsidRPr="00C01DE3">
        <w:rPr>
          <w:rFonts w:cs="Times New Roman"/>
          <w:i/>
          <w:iCs/>
          <w:noProof/>
        </w:rPr>
        <w:t>Proceedings of the Sixth IASTED International Conference on Web-Based Education</w:t>
      </w:r>
      <w:r w:rsidRPr="00AD1DF2">
        <w:rPr>
          <w:rFonts w:cs="Times New Roman"/>
          <w:noProof/>
        </w:rPr>
        <w:t xml:space="preserve"> (pp. 487-492).</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araiya, P., Shaffer, C. A., McCrickard, D. S., &amp; North, C. (2004, March). Effective features of algorithm visualizations. In </w:t>
      </w:r>
      <w:r w:rsidRPr="00C01DE3">
        <w:rPr>
          <w:rFonts w:cs="Times New Roman"/>
          <w:i/>
          <w:iCs/>
          <w:noProof/>
        </w:rPr>
        <w:t>Proceedings of the 35th SIGCSE technical symposium on Computer Science Education</w:t>
      </w:r>
      <w:r w:rsidRPr="00986DB0">
        <w:rPr>
          <w:rFonts w:cs="Times New Roman"/>
          <w:noProof/>
        </w:rPr>
        <w:t xml:space="preserve">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eehorn, D., Carey, S., Fuschetto, B., Lee, I., Moix, D., O'Grady-Cunniff, D., ... &amp; Verno, A. (2011). </w:t>
      </w:r>
      <w:r w:rsidRPr="00C01DE3">
        <w:rPr>
          <w:rFonts w:cs="Times New Roman"/>
          <w:i/>
          <w:iCs/>
          <w:noProof/>
        </w:rPr>
        <w:t>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haffer, C. A., Cooper, M. L., Alon, A. J. D., Akbar, M., Stewart, M., Ponce, S., &amp; Edwards, S. H. (2010). Algorithm visualization: The state of the field. </w:t>
      </w:r>
      <w:r w:rsidRPr="00C01DE3">
        <w:rPr>
          <w:rFonts w:cs="Times New Roman"/>
          <w:i/>
          <w:iCs/>
          <w:noProof/>
        </w:rPr>
        <w:t>ACM Transactions on Computing Education (TOCE), 10(3)</w:t>
      </w:r>
      <w:r w:rsidRPr="00986DB0">
        <w:rPr>
          <w:rFonts w:cs="Times New Roman"/>
          <w:noProof/>
        </w:rPr>
        <w:t>,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Simoňák, S. (2016, January). Algorithm visualizations as a way of increasing the quality in computer science education. In </w:t>
      </w:r>
      <w:r w:rsidRPr="00C01DE3">
        <w:rPr>
          <w:rFonts w:cs="Times New Roman"/>
          <w:i/>
          <w:iCs/>
          <w:noProof/>
        </w:rPr>
        <w:t>2016 IEEE 14th international symposium on applied machine intelligence and informatics (SAMI)</w:t>
      </w:r>
      <w:r w:rsidRPr="00986DB0">
        <w:rPr>
          <w:rFonts w:cs="Times New Roman"/>
          <w:noProof/>
        </w:rPr>
        <w:t xml:space="preserve">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klar, E., Eguchi, A., &amp; Johnson, J. (2002, June). RoboCupJunior: learning with educational robotics. In </w:t>
      </w:r>
      <w:r w:rsidRPr="00C01DE3">
        <w:rPr>
          <w:rFonts w:cs="Times New Roman"/>
          <w:i/>
          <w:iCs/>
          <w:noProof/>
        </w:rPr>
        <w:t>Robot Soccer World Cup</w:t>
      </w:r>
      <w:r w:rsidRPr="00986DB0">
        <w:rPr>
          <w:rFonts w:cs="Times New Roman"/>
          <w:noProof/>
        </w:rPr>
        <w:t xml:space="preserve">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homas, R., &amp; Neilson, I. (1995). Harnessing simulations in the service of education: The interact simulation environment. </w:t>
      </w:r>
      <w:r w:rsidRPr="00C01DE3">
        <w:rPr>
          <w:rFonts w:cs="Times New Roman"/>
          <w:i/>
          <w:iCs/>
          <w:noProof/>
        </w:rPr>
        <w:t>Computers &amp; Education, 25(1-2)</w:t>
      </w:r>
      <w:r w:rsidRPr="00986DB0">
        <w:rPr>
          <w:rFonts w:cs="Times New Roman"/>
          <w:noProof/>
        </w:rPr>
        <w:t>,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udoreanu, M. E., Wu, R., Hamilton-Taylor, A., &amp; Kraemer, E. (2002, September). Empirical evidence that algorithm animation promotes understanding of distributed algorithms. In </w:t>
      </w:r>
      <w:r w:rsidRPr="00C01DE3">
        <w:rPr>
          <w:rFonts w:cs="Times New Roman"/>
          <w:i/>
          <w:iCs/>
          <w:noProof/>
        </w:rPr>
        <w:t>Proceedings IEEE 2002 Symposia on Human Centric Computing Languages and Environments</w:t>
      </w:r>
      <w:r w:rsidRPr="00986DB0">
        <w:rPr>
          <w:rFonts w:cs="Times New Roman"/>
          <w:noProof/>
        </w:rPr>
        <w:t xml:space="preserve">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versky, B., Morrison, J. B., &amp; Betrancourt, M. (2002). Animation: can it facilitate?. </w:t>
      </w:r>
      <w:r w:rsidRPr="00C01DE3">
        <w:rPr>
          <w:rFonts w:cs="Times New Roman"/>
          <w:i/>
          <w:iCs/>
          <w:noProof/>
        </w:rPr>
        <w:t>International journal of human-computer studies, 57(4)</w:t>
      </w:r>
      <w:r w:rsidRPr="00986DB0">
        <w:rPr>
          <w:rFonts w:cs="Times New Roman"/>
          <w:noProof/>
        </w:rPr>
        <w:t>,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Végh, L., &amp; Stoffová, V. (2017). Algorithm animations for teaching and learning the main ideas of basic sortings. </w:t>
      </w:r>
      <w:r w:rsidRPr="00C01DE3">
        <w:rPr>
          <w:rFonts w:cs="Times New Roman"/>
          <w:i/>
          <w:iCs/>
          <w:noProof/>
        </w:rPr>
        <w:t>Informatics in Education, 16(1)</w:t>
      </w:r>
      <w:r w:rsidRPr="00986DB0">
        <w:rPr>
          <w:rFonts w:cs="Times New Roman"/>
          <w:noProof/>
        </w:rPr>
        <w:t>,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Wing, J. M. (2006). Computational thinking. </w:t>
      </w:r>
      <w:r w:rsidRPr="00C01DE3">
        <w:rPr>
          <w:rFonts w:cs="Times New Roman"/>
          <w:i/>
          <w:iCs/>
          <w:noProof/>
        </w:rPr>
        <w:t>Communications of the ACM, 49(3)</w:t>
      </w:r>
      <w:r w:rsidRPr="00986DB0">
        <w:rPr>
          <w:rFonts w:cs="Times New Roman"/>
          <w:noProof/>
        </w:rPr>
        <w:t>,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 xml:space="preserve">Yoon, D. M., &amp; Kim, K. J. (2015). Challenges and opportunities in game artificial intelligence education using Angry Birds. </w:t>
      </w:r>
      <w:r w:rsidRPr="00C01DE3">
        <w:rPr>
          <w:rFonts w:cs="Times New Roman"/>
          <w:i/>
          <w:iCs/>
          <w:noProof/>
        </w:rPr>
        <w:t>IEEE Access, 3</w:t>
      </w:r>
      <w:r w:rsidRPr="00986DB0">
        <w:rPr>
          <w:rFonts w:cs="Times New Roman"/>
          <w:noProof/>
        </w:rPr>
        <w:t>, 793-804.</w:t>
      </w:r>
    </w:p>
    <w:p w14:paraId="2352B33C" w14:textId="77777777" w:rsidR="00BD1C2A" w:rsidRDefault="001C0CC5" w:rsidP="00A7285D">
      <w:pPr>
        <w:ind w:firstLineChars="0" w:firstLine="0"/>
      </w:pPr>
      <w:r>
        <w:fldChar w:fldCharType="end"/>
      </w:r>
    </w:p>
    <w:p w14:paraId="0211DE92" w14:textId="77777777" w:rsidR="00BD1C2A" w:rsidRDefault="00BD1C2A" w:rsidP="00A7285D">
      <w:pPr>
        <w:ind w:firstLineChars="0" w:firstLine="0"/>
      </w:pPr>
    </w:p>
    <w:p w14:paraId="56AB5E48" w14:textId="36B2BD38" w:rsidR="00A7285D" w:rsidRDefault="00A7285D" w:rsidP="00A7285D">
      <w:pPr>
        <w:ind w:firstLineChars="0" w:firstLine="0"/>
        <w:rPr>
          <w:b/>
        </w:rPr>
      </w:pPr>
      <w:r>
        <w:rPr>
          <w:rFonts w:hint="eastAsia"/>
          <w:b/>
        </w:rPr>
        <w:lastRenderedPageBreak/>
        <w:t>中文</w:t>
      </w:r>
      <w:r w:rsidRPr="004278E8">
        <w:rPr>
          <w:rFonts w:hint="eastAsia"/>
          <w:b/>
        </w:rPr>
        <w:t>部分</w:t>
      </w:r>
    </w:p>
    <w:p w14:paraId="6856DC4B" w14:textId="7622B0F8" w:rsidR="00A7285D" w:rsidRDefault="00A7285D" w:rsidP="00A7285D">
      <w:pPr>
        <w:ind w:left="960" w:hangingChars="400" w:hanging="960"/>
      </w:pPr>
      <w:r>
        <w:rPr>
          <w:rFonts w:hint="eastAsia"/>
        </w:rPr>
        <w:t>教育部（</w:t>
      </w:r>
      <w:r>
        <w:rPr>
          <w:rFonts w:hint="eastAsia"/>
        </w:rPr>
        <w:t>2018</w:t>
      </w:r>
      <w:r>
        <w:rPr>
          <w:rFonts w:hint="eastAsia"/>
        </w:rPr>
        <w:t>）</w:t>
      </w:r>
      <w:r w:rsidR="00C01DE3">
        <w:rPr>
          <w:rFonts w:hint="eastAsia"/>
        </w:rPr>
        <w:t>。</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w:t>
      </w:r>
      <w:r w:rsidR="00C01DE3">
        <w:rPr>
          <w:rFonts w:hint="eastAsia"/>
        </w:rPr>
        <w:t>。</w:t>
      </w:r>
      <w:r>
        <w:rPr>
          <w:rFonts w:hint="eastAsia"/>
        </w:rPr>
        <w:t>教育部。</w:t>
      </w:r>
    </w:p>
    <w:p w14:paraId="2BE1A454" w14:textId="1E1166E0" w:rsidR="00080628" w:rsidRDefault="00A7285D" w:rsidP="00BA7E59">
      <w:pPr>
        <w:ind w:left="960" w:hangingChars="400" w:hanging="960"/>
      </w:pPr>
      <w:r>
        <w:rPr>
          <w:rFonts w:hint="eastAsia"/>
        </w:rPr>
        <w:t>黃仁暐、涂益郎（</w:t>
      </w:r>
      <w:r>
        <w:rPr>
          <w:rFonts w:hint="eastAsia"/>
        </w:rPr>
        <w:t>2019</w:t>
      </w:r>
      <w:r>
        <w:rPr>
          <w:rFonts w:hint="eastAsia"/>
        </w:rPr>
        <w:t>）</w:t>
      </w:r>
      <w:r w:rsidR="00C01DE3">
        <w:rPr>
          <w:rFonts w:hint="eastAsia"/>
        </w:rPr>
        <w:t>。</w:t>
      </w:r>
      <w:r>
        <w:rPr>
          <w:rFonts w:hint="eastAsia"/>
        </w:rPr>
        <w:t>和</w:t>
      </w:r>
      <w:r>
        <w:rPr>
          <w:rFonts w:hint="eastAsia"/>
        </w:rPr>
        <w:t>AI</w:t>
      </w:r>
      <w:r>
        <w:rPr>
          <w:rFonts w:hint="eastAsia"/>
        </w:rPr>
        <w:t>做朋友</w:t>
      </w:r>
      <w:r>
        <w:rPr>
          <w:rFonts w:hint="eastAsia"/>
        </w:rPr>
        <w:t>-</w:t>
      </w:r>
      <w:r>
        <w:rPr>
          <w:rFonts w:hint="eastAsia"/>
        </w:rPr>
        <w:t>相知篇</w:t>
      </w:r>
      <w:r w:rsidR="00C01DE3">
        <w:rPr>
          <w:rFonts w:hint="eastAsia"/>
        </w:rPr>
        <w:t>。</w:t>
      </w:r>
      <w:r>
        <w:rPr>
          <w:rFonts w:hint="eastAsia"/>
        </w:rPr>
        <w:t>教育部。</w:t>
      </w:r>
    </w:p>
    <w:p w14:paraId="461B9D98" w14:textId="77777777" w:rsidR="00BA7E59" w:rsidRPr="00A7285D" w:rsidRDefault="00BA7E59" w:rsidP="00BA7E59">
      <w:pPr>
        <w:ind w:left="960" w:hangingChars="400" w:hanging="960"/>
      </w:pPr>
    </w:p>
    <w:bookmarkEnd w:id="276"/>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277" w:name="_Toc110351578"/>
      <w:r w:rsidRPr="00402263">
        <w:rPr>
          <w:rFonts w:hint="eastAsia"/>
        </w:rPr>
        <w:lastRenderedPageBreak/>
        <w:t>附錄一</w:t>
      </w:r>
      <w:r w:rsidRPr="00402263">
        <w:rPr>
          <w:rFonts w:hint="eastAsia"/>
        </w:rPr>
        <w:t xml:space="preserve">  </w:t>
      </w:r>
      <w:r w:rsidR="000B2FFF">
        <w:rPr>
          <w:rFonts w:hint="eastAsia"/>
        </w:rPr>
        <w:t>類神經網路概念學習單</w:t>
      </w:r>
      <w:bookmarkEnd w:id="277"/>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00AD7AC2"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CB0E2B">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CB0E2B">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CB0E2B">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CB0E2B">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CB0E2B">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CB0E2B">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CB0E2B">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CB0E2B">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1897C130" w14:textId="77777777" w:rsidR="00BD1C2A" w:rsidRDefault="00BD1C2A"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CB0E2B">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CB0E2B">
        <w:tc>
          <w:tcPr>
            <w:tcW w:w="8290" w:type="dxa"/>
          </w:tcPr>
          <w:p w14:paraId="2D7C0AF0" w14:textId="77777777" w:rsidR="000B2FFF" w:rsidRDefault="000B2FFF" w:rsidP="00CB0E2B">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CB0E2B">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CB0E2B">
        <w:tc>
          <w:tcPr>
            <w:tcW w:w="8290" w:type="dxa"/>
          </w:tcPr>
          <w:p w14:paraId="5B02EB7E" w14:textId="77777777" w:rsidR="000B2FFF" w:rsidRDefault="000B2FFF" w:rsidP="00CB0E2B">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CB0E2B">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CB0E2B">
        <w:tc>
          <w:tcPr>
            <w:tcW w:w="8290" w:type="dxa"/>
          </w:tcPr>
          <w:p w14:paraId="334252DD" w14:textId="77777777" w:rsidR="000B2FFF" w:rsidRDefault="000B2FFF" w:rsidP="00CB0E2B">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CB0E2B">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CB0E2B">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CB0E2B">
                  <w:pPr>
                    <w:ind w:firstLine="480"/>
                    <w:rPr>
                      <w:rFonts w:ascii="BiauKai" w:eastAsia="BiauKai" w:hAnsi="BiauKai" w:cs="BiauKai"/>
                      <w:b/>
                      <w:bCs/>
                      <w:color w:val="FF0000"/>
                    </w:rPr>
                  </w:pPr>
                </w:p>
              </w:tc>
            </w:tr>
            <w:tr w:rsidR="000B2FFF" w14:paraId="4DC66153" w14:textId="77777777" w:rsidTr="00CB0E2B">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CB0E2B">
        <w:tc>
          <w:tcPr>
            <w:tcW w:w="8290" w:type="dxa"/>
          </w:tcPr>
          <w:p w14:paraId="382A108A" w14:textId="77777777" w:rsidR="000B2FFF" w:rsidRDefault="000B2FF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CB0E2B">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CB0E2B">
                  <w:pPr>
                    <w:ind w:firstLine="480"/>
                    <w:rPr>
                      <w:rFonts w:ascii="BiauKai" w:eastAsia="BiauKai" w:hAnsi="BiauKai" w:cs="BiauKai"/>
                      <w:b/>
                      <w:bCs/>
                      <w:color w:val="FF0000"/>
                    </w:rPr>
                  </w:pPr>
                </w:p>
              </w:tc>
            </w:tr>
            <w:tr w:rsidR="000B2FFF" w14:paraId="2BD2E585" w14:textId="77777777" w:rsidTr="00CB0E2B">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CB0E2B">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CB0E2B">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CB0E2B">
                  <w:pPr>
                    <w:ind w:firstLine="480"/>
                    <w:rPr>
                      <w:rFonts w:ascii="BiauKai" w:eastAsia="BiauKai" w:hAnsi="BiauKai" w:cs="BiauKai"/>
                      <w:b/>
                      <w:bCs/>
                      <w:color w:val="FF0000"/>
                    </w:rPr>
                  </w:pPr>
                </w:p>
              </w:tc>
            </w:tr>
            <w:tr w:rsidR="000B2FFF" w14:paraId="6ABC35EB" w14:textId="77777777" w:rsidTr="00CB0E2B">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CB0E2B">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CB0E2B">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CB0E2B">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CB0E2B">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CB0E2B">
                  <w:pPr>
                    <w:ind w:firstLine="480"/>
                    <w:rPr>
                      <w:rFonts w:ascii="BiauKai" w:eastAsia="BiauKai" w:hAnsi="BiauKai" w:cs="BiauKai"/>
                      <w:b/>
                      <w:bCs/>
                      <w:color w:val="FF0000"/>
                    </w:rPr>
                  </w:pPr>
                </w:p>
              </w:tc>
            </w:tr>
            <w:tr w:rsidR="000B2FFF" w14:paraId="7DEFB28A" w14:textId="77777777" w:rsidTr="00CB0E2B">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CB0E2B">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CB0E2B">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CB0E2B">
                  <w:pPr>
                    <w:ind w:firstLine="480"/>
                    <w:rPr>
                      <w:rFonts w:ascii="BiauKai" w:eastAsia="BiauKai" w:hAnsi="BiauKai" w:cs="BiauKai"/>
                      <w:b/>
                      <w:bCs/>
                      <w:color w:val="FF0000"/>
                    </w:rPr>
                  </w:pPr>
                </w:p>
              </w:tc>
            </w:tr>
            <w:tr w:rsidR="000B2FFF" w14:paraId="3C837F4D" w14:textId="77777777" w:rsidTr="00CB0E2B">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CB0E2B">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CB0E2B">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CB0E2B">
                  <w:pPr>
                    <w:ind w:firstLine="480"/>
                    <w:rPr>
                      <w:rFonts w:ascii="BiauKai" w:eastAsia="BiauKai" w:hAnsi="BiauKai" w:cs="BiauKai"/>
                      <w:b/>
                      <w:bCs/>
                      <w:color w:val="FF0000"/>
                    </w:rPr>
                  </w:pPr>
                </w:p>
              </w:tc>
            </w:tr>
            <w:tr w:rsidR="000B2FFF" w14:paraId="673DA674" w14:textId="77777777" w:rsidTr="00CB0E2B">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CB0E2B">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CB0E2B">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CB0E2B">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CB0E2B">
                  <w:pPr>
                    <w:ind w:firstLine="480"/>
                    <w:rPr>
                      <w:rFonts w:ascii="BiauKai" w:eastAsia="BiauKai" w:hAnsi="BiauKai" w:cs="BiauKai"/>
                      <w:b/>
                      <w:bCs/>
                      <w:color w:val="FF0000"/>
                    </w:rPr>
                  </w:pPr>
                </w:p>
              </w:tc>
            </w:tr>
            <w:tr w:rsidR="000B2FFF" w14:paraId="6763F710" w14:textId="77777777" w:rsidTr="00CB0E2B">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CB0E2B">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CB0E2B">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CB0E2B">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CB0E2B">
                  <w:pPr>
                    <w:ind w:firstLine="480"/>
                    <w:rPr>
                      <w:rFonts w:ascii="BiauKai" w:eastAsia="BiauKai" w:hAnsi="BiauKai" w:cs="BiauKai"/>
                      <w:b/>
                      <w:bCs/>
                      <w:color w:val="FF0000"/>
                    </w:rPr>
                  </w:pPr>
                </w:p>
              </w:tc>
            </w:tr>
            <w:tr w:rsidR="000B2FFF" w14:paraId="46F86305" w14:textId="77777777" w:rsidTr="00CB0E2B">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CB0E2B">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CB0E2B">
        <w:tc>
          <w:tcPr>
            <w:tcW w:w="8290" w:type="dxa"/>
          </w:tcPr>
          <w:p w14:paraId="69463B70" w14:textId="77777777" w:rsidR="000B2FFF" w:rsidRDefault="000B2FF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CB0E2B">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CB0E2B">
                  <w:pPr>
                    <w:ind w:firstLine="480"/>
                    <w:rPr>
                      <w:rFonts w:ascii="BiauKai" w:eastAsia="BiauKai" w:hAnsi="BiauKai" w:cs="BiauKai"/>
                      <w:b/>
                      <w:bCs/>
                      <w:color w:val="FF0000"/>
                    </w:rPr>
                  </w:pPr>
                </w:p>
              </w:tc>
            </w:tr>
            <w:tr w:rsidR="000B2FFF" w14:paraId="2A0545F6" w14:textId="77777777" w:rsidTr="00CB0E2B">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CB0E2B">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CB0E2B">
        <w:tc>
          <w:tcPr>
            <w:tcW w:w="8290" w:type="dxa"/>
          </w:tcPr>
          <w:p w14:paraId="481F06FB" w14:textId="77777777" w:rsidR="000B2FFF" w:rsidRDefault="000B2FF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CB0E2B">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CB0E2B">
                  <w:pPr>
                    <w:ind w:firstLine="480"/>
                    <w:rPr>
                      <w:rFonts w:ascii="BiauKai" w:eastAsia="BiauKai" w:hAnsi="BiauKai" w:cs="BiauKai"/>
                      <w:b/>
                      <w:bCs/>
                      <w:color w:val="FF0000"/>
                    </w:rPr>
                  </w:pPr>
                </w:p>
              </w:tc>
            </w:tr>
            <w:tr w:rsidR="000B2FFF" w14:paraId="3611EB28" w14:textId="77777777" w:rsidTr="00CB0E2B">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CB0E2B">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CB0E2B">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CB0E2B">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CB0E2B">
                  <w:pPr>
                    <w:ind w:firstLine="480"/>
                    <w:rPr>
                      <w:rFonts w:ascii="BiauKai" w:eastAsia="BiauKai" w:hAnsi="BiauKai" w:cs="BiauKai"/>
                      <w:b/>
                      <w:bCs/>
                      <w:color w:val="FF0000"/>
                    </w:rPr>
                  </w:pPr>
                </w:p>
              </w:tc>
            </w:tr>
            <w:tr w:rsidR="000B2FFF" w14:paraId="15B1EEAD" w14:textId="77777777" w:rsidTr="00CB0E2B">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CB0E2B">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1A4B2811" w:rsidR="00066F85" w:rsidRDefault="00066F85" w:rsidP="00066F85">
      <w:pPr>
        <w:ind w:firstLine="480"/>
      </w:pPr>
    </w:p>
    <w:p w14:paraId="504CC182" w14:textId="2BA87973" w:rsidR="00BD1C2A" w:rsidRDefault="00BD1C2A" w:rsidP="00066F85">
      <w:pPr>
        <w:ind w:firstLine="480"/>
      </w:pPr>
    </w:p>
    <w:p w14:paraId="7947EB12" w14:textId="5711F784" w:rsidR="00BD1C2A" w:rsidRDefault="00BD1C2A" w:rsidP="00066F85">
      <w:pPr>
        <w:ind w:firstLine="480"/>
      </w:pPr>
    </w:p>
    <w:p w14:paraId="67516508" w14:textId="389DDB31" w:rsidR="00BD1C2A" w:rsidRDefault="00BD1C2A" w:rsidP="00066F85">
      <w:pPr>
        <w:ind w:firstLine="480"/>
      </w:pPr>
    </w:p>
    <w:p w14:paraId="1AEEC73C" w14:textId="555E19DE" w:rsidR="00BD1C2A" w:rsidRDefault="00BD1C2A" w:rsidP="00066F85">
      <w:pPr>
        <w:ind w:firstLine="480"/>
      </w:pPr>
    </w:p>
    <w:p w14:paraId="16134805" w14:textId="7CBEB0A5" w:rsidR="00BD1C2A" w:rsidRDefault="00BD1C2A" w:rsidP="00066F85">
      <w:pPr>
        <w:ind w:firstLine="480"/>
      </w:pPr>
    </w:p>
    <w:p w14:paraId="3A8B9910" w14:textId="187BBCAD" w:rsidR="00BD1C2A" w:rsidRDefault="00BD1C2A" w:rsidP="00066F85">
      <w:pPr>
        <w:ind w:firstLine="480"/>
      </w:pPr>
    </w:p>
    <w:p w14:paraId="5E0205B9" w14:textId="0EA271FC" w:rsidR="00BD1C2A" w:rsidRDefault="00BD1C2A" w:rsidP="00066F85">
      <w:pPr>
        <w:ind w:firstLine="480"/>
      </w:pPr>
    </w:p>
    <w:p w14:paraId="08FB99FB" w14:textId="374EE5F6" w:rsidR="00BD1C2A" w:rsidRDefault="00BD1C2A" w:rsidP="00066F85">
      <w:pPr>
        <w:ind w:firstLine="480"/>
      </w:pPr>
    </w:p>
    <w:p w14:paraId="68D8D58C" w14:textId="61854B20" w:rsidR="00BD1C2A" w:rsidRDefault="00BD1C2A" w:rsidP="00066F85">
      <w:pPr>
        <w:ind w:firstLine="480"/>
      </w:pPr>
    </w:p>
    <w:p w14:paraId="51A000B6" w14:textId="02482A27" w:rsidR="00BD1C2A" w:rsidRDefault="00BD1C2A" w:rsidP="00066F85">
      <w:pPr>
        <w:ind w:firstLine="480"/>
      </w:pPr>
    </w:p>
    <w:p w14:paraId="2585BA17" w14:textId="1640C65F" w:rsidR="00BD1C2A" w:rsidRDefault="00BD1C2A" w:rsidP="00066F85">
      <w:pPr>
        <w:ind w:firstLine="480"/>
      </w:pPr>
    </w:p>
    <w:p w14:paraId="4E06F5F7" w14:textId="77777777" w:rsidR="00BD1C2A" w:rsidRDefault="00BD1C2A" w:rsidP="00066F85">
      <w:pPr>
        <w:ind w:firstLine="480"/>
      </w:pPr>
    </w:p>
    <w:p w14:paraId="0CB9788A" w14:textId="425208D2" w:rsidR="00066F85" w:rsidRDefault="00066F85" w:rsidP="00BD1C2A">
      <w:pPr>
        <w:ind w:firstLineChars="0" w:firstLine="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2CA87A81"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CB0E2B">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CB0E2B">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CB0E2B">
                  <w:pPr>
                    <w:ind w:firstLine="480"/>
                    <w:rPr>
                      <w:rFonts w:ascii="BiauKai" w:eastAsia="BiauKai" w:hAnsi="BiauKai" w:cs="BiauKai"/>
                      <w:b/>
                      <w:bCs/>
                      <w:color w:val="FF0000"/>
                    </w:rPr>
                  </w:pPr>
                </w:p>
              </w:tc>
            </w:tr>
            <w:tr w:rsidR="00651D01" w14:paraId="2683BC36" w14:textId="77777777" w:rsidTr="00CB0E2B">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CB0E2B">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lastRenderedPageBreak/>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CB0E2B">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CB0E2B">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CB0E2B">
                  <w:pPr>
                    <w:ind w:firstLine="480"/>
                    <w:rPr>
                      <w:rFonts w:ascii="BiauKai" w:eastAsia="BiauKai" w:hAnsi="BiauKai" w:cs="BiauKai"/>
                      <w:b/>
                      <w:bCs/>
                      <w:color w:val="FF0000"/>
                    </w:rPr>
                  </w:pPr>
                </w:p>
              </w:tc>
            </w:tr>
            <w:tr w:rsidR="00651D01" w14:paraId="76009769" w14:textId="77777777" w:rsidTr="00CB0E2B">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CB0E2B">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CB0E2B">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CB0E2B">
        <w:tc>
          <w:tcPr>
            <w:tcW w:w="8290" w:type="dxa"/>
          </w:tcPr>
          <w:p w14:paraId="1A15B97C"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CB0E2B">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CB0E2B">
                  <w:pPr>
                    <w:ind w:firstLine="480"/>
                    <w:rPr>
                      <w:rFonts w:ascii="BiauKai" w:eastAsia="BiauKai" w:hAnsi="BiauKai" w:cs="BiauKai"/>
                      <w:b/>
                      <w:bCs/>
                      <w:color w:val="FF0000"/>
                    </w:rPr>
                  </w:pPr>
                </w:p>
              </w:tc>
            </w:tr>
            <w:tr w:rsidR="00651D01" w14:paraId="62F12B91" w14:textId="77777777" w:rsidTr="00CB0E2B">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CB0E2B">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CB0E2B">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CB0E2B">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CB0E2B">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CB0E2B">
                  <w:pPr>
                    <w:ind w:firstLine="480"/>
                    <w:rPr>
                      <w:rFonts w:ascii="BiauKai" w:eastAsia="BiauKai" w:hAnsi="BiauKai" w:cs="BiauKai"/>
                      <w:b/>
                      <w:bCs/>
                      <w:color w:val="FF0000"/>
                    </w:rPr>
                  </w:pPr>
                </w:p>
              </w:tc>
            </w:tr>
            <w:tr w:rsidR="00651D01" w14:paraId="4D6EB251" w14:textId="77777777" w:rsidTr="00CB0E2B">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CB0E2B">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CB0E2B">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CB0E2B">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CB0E2B">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CB0E2B">
                  <w:pPr>
                    <w:ind w:firstLine="480"/>
                    <w:rPr>
                      <w:rFonts w:ascii="BiauKai" w:eastAsia="BiauKai" w:hAnsi="BiauKai" w:cs="BiauKai"/>
                      <w:b/>
                      <w:bCs/>
                      <w:color w:val="FF0000"/>
                    </w:rPr>
                  </w:pPr>
                </w:p>
              </w:tc>
            </w:tr>
            <w:tr w:rsidR="00651D01" w14:paraId="5DB6098D" w14:textId="77777777" w:rsidTr="00CB0E2B">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CB0E2B">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CB0E2B">
        <w:tc>
          <w:tcPr>
            <w:tcW w:w="8290" w:type="dxa"/>
          </w:tcPr>
          <w:p w14:paraId="7808EF18"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CB0E2B">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CB0E2B">
                  <w:pPr>
                    <w:ind w:firstLine="480"/>
                    <w:rPr>
                      <w:rFonts w:ascii="BiauKai" w:eastAsia="BiauKai" w:hAnsi="BiauKai" w:cs="BiauKai"/>
                      <w:b/>
                      <w:bCs/>
                      <w:color w:val="FF0000"/>
                    </w:rPr>
                  </w:pPr>
                </w:p>
              </w:tc>
            </w:tr>
            <w:tr w:rsidR="00651D01" w14:paraId="29D3F7CB" w14:textId="77777777" w:rsidTr="00CB0E2B">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CB0E2B">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CB0E2B">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CB0E2B">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CB0E2B">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w:t>
      </w:r>
      <w:r>
        <w:rPr>
          <w:rFonts w:hint="eastAsia"/>
        </w:rPr>
        <w:lastRenderedPageBreak/>
        <w:t>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CB0E2B">
        <w:tc>
          <w:tcPr>
            <w:tcW w:w="8290" w:type="dxa"/>
          </w:tcPr>
          <w:p w14:paraId="3C271582"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CB0E2B">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CB0E2B">
                  <w:pPr>
                    <w:ind w:firstLine="480"/>
                    <w:rPr>
                      <w:rFonts w:ascii="BiauKai" w:eastAsia="BiauKai" w:hAnsi="BiauKai" w:cs="BiauKai"/>
                      <w:b/>
                      <w:bCs/>
                      <w:color w:val="FF0000"/>
                    </w:rPr>
                  </w:pPr>
                </w:p>
              </w:tc>
            </w:tr>
            <w:tr w:rsidR="00651D01" w14:paraId="5200E376" w14:textId="77777777" w:rsidTr="00CB0E2B">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CB0E2B">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CB0E2B">
        <w:tc>
          <w:tcPr>
            <w:tcW w:w="8290" w:type="dxa"/>
          </w:tcPr>
          <w:p w14:paraId="67716F21"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CB0E2B">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CB0E2B">
                  <w:pPr>
                    <w:ind w:firstLine="480"/>
                    <w:rPr>
                      <w:rFonts w:ascii="BiauKai" w:eastAsia="BiauKai" w:hAnsi="BiauKai" w:cs="BiauKai"/>
                      <w:b/>
                      <w:bCs/>
                      <w:color w:val="FF0000"/>
                    </w:rPr>
                  </w:pPr>
                </w:p>
              </w:tc>
            </w:tr>
            <w:tr w:rsidR="00651D01" w14:paraId="0B56E00B" w14:textId="77777777" w:rsidTr="00CB0E2B">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CB0E2B">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CB0E2B">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CB0E2B">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CB0E2B">
                  <w:pPr>
                    <w:ind w:firstLine="480"/>
                    <w:rPr>
                      <w:rFonts w:ascii="BiauKai" w:eastAsia="BiauKai" w:hAnsi="BiauKai" w:cs="BiauKai"/>
                      <w:b/>
                      <w:bCs/>
                      <w:color w:val="FF0000"/>
                    </w:rPr>
                  </w:pPr>
                </w:p>
              </w:tc>
            </w:tr>
            <w:tr w:rsidR="00651D01" w14:paraId="41F115D4" w14:textId="77777777" w:rsidTr="00CB0E2B">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CB0E2B">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CB0E2B">
        <w:tc>
          <w:tcPr>
            <w:tcW w:w="8290" w:type="dxa"/>
          </w:tcPr>
          <w:p w14:paraId="369876D3" w14:textId="77777777" w:rsidR="00651D01" w:rsidRPr="009D45F5"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CB0E2B">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CB0E2B">
                  <w:pPr>
                    <w:ind w:firstLine="480"/>
                    <w:rPr>
                      <w:rFonts w:ascii="BiauKai" w:eastAsia="BiauKai" w:hAnsi="BiauKai" w:cs="BiauKai"/>
                      <w:b/>
                      <w:bCs/>
                      <w:color w:val="FF0000"/>
                    </w:rPr>
                  </w:pPr>
                </w:p>
              </w:tc>
            </w:tr>
            <w:tr w:rsidR="00651D01" w14:paraId="4FC1B33B" w14:textId="77777777" w:rsidTr="00CB0E2B">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CB0E2B">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CB0E2B">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CB0E2B">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CB0E2B">
                  <w:pPr>
                    <w:ind w:firstLine="480"/>
                    <w:rPr>
                      <w:rFonts w:ascii="BiauKai" w:eastAsia="BiauKai" w:hAnsi="BiauKai" w:cs="BiauKai"/>
                      <w:b/>
                      <w:bCs/>
                      <w:color w:val="FF0000"/>
                    </w:rPr>
                  </w:pPr>
                </w:p>
              </w:tc>
            </w:tr>
            <w:tr w:rsidR="00651D01" w14:paraId="1AB1B946" w14:textId="77777777" w:rsidTr="00CB0E2B">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CB0E2B">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CB0E2B">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2C89C795"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178EA27B">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CB0E2B">
        <w:tc>
          <w:tcPr>
            <w:tcW w:w="8290" w:type="dxa"/>
          </w:tcPr>
          <w:p w14:paraId="31185C79"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CB0E2B">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CB0E2B">
                  <w:pPr>
                    <w:ind w:firstLine="480"/>
                    <w:rPr>
                      <w:rFonts w:ascii="BiauKai" w:eastAsia="BiauKai" w:hAnsi="BiauKai" w:cs="BiauKai"/>
                      <w:b/>
                      <w:bCs/>
                      <w:color w:val="FF0000"/>
                    </w:rPr>
                  </w:pPr>
                </w:p>
              </w:tc>
            </w:tr>
            <w:tr w:rsidR="00651D01" w14:paraId="65A8E342" w14:textId="77777777" w:rsidTr="00CB0E2B">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CB0E2B">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CB0E2B">
        <w:tc>
          <w:tcPr>
            <w:tcW w:w="8290" w:type="dxa"/>
          </w:tcPr>
          <w:p w14:paraId="325AB62C"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CB0E2B">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CB0E2B">
                  <w:pPr>
                    <w:ind w:firstLine="480"/>
                    <w:rPr>
                      <w:rFonts w:ascii="BiauKai" w:eastAsia="BiauKai" w:hAnsi="BiauKai" w:cs="BiauKai"/>
                      <w:b/>
                      <w:bCs/>
                      <w:color w:val="FF0000"/>
                    </w:rPr>
                  </w:pPr>
                </w:p>
              </w:tc>
            </w:tr>
            <w:tr w:rsidR="00651D01" w14:paraId="42524946" w14:textId="77777777" w:rsidTr="00CB0E2B">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CB0E2B">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CB0E2B">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CB0E2B">
        <w:tc>
          <w:tcPr>
            <w:tcW w:w="8290" w:type="dxa"/>
          </w:tcPr>
          <w:p w14:paraId="3D6C22FE"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CB0E2B">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CB0E2B">
                  <w:pPr>
                    <w:ind w:firstLine="480"/>
                    <w:rPr>
                      <w:rFonts w:ascii="BiauKai" w:eastAsia="BiauKai" w:hAnsi="BiauKai" w:cs="BiauKai"/>
                      <w:b/>
                      <w:bCs/>
                      <w:color w:val="FF0000"/>
                    </w:rPr>
                  </w:pPr>
                </w:p>
              </w:tc>
            </w:tr>
            <w:tr w:rsidR="00651D01" w14:paraId="79894398" w14:textId="77777777" w:rsidTr="00CB0E2B">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CB0E2B">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CB0E2B">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CB0E2B">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CB0E2B">
                  <w:pPr>
                    <w:ind w:firstLine="480"/>
                    <w:rPr>
                      <w:rFonts w:ascii="BiauKai" w:eastAsia="BiauKai" w:hAnsi="BiauKai" w:cs="BiauKai"/>
                      <w:b/>
                      <w:bCs/>
                      <w:color w:val="FF0000"/>
                    </w:rPr>
                  </w:pPr>
                </w:p>
              </w:tc>
            </w:tr>
            <w:tr w:rsidR="00651D01" w14:paraId="0A79F549" w14:textId="77777777" w:rsidTr="00CB0E2B">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CB0E2B">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CB0E2B">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CB0E2B">
        <w:tc>
          <w:tcPr>
            <w:tcW w:w="8290" w:type="dxa"/>
          </w:tcPr>
          <w:p w14:paraId="4580F1D7"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CB0E2B">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CB0E2B">
                  <w:pPr>
                    <w:ind w:firstLine="480"/>
                    <w:rPr>
                      <w:rFonts w:ascii="BiauKai" w:eastAsia="BiauKai" w:hAnsi="BiauKai" w:cs="BiauKai"/>
                      <w:b/>
                      <w:bCs/>
                      <w:color w:val="FF0000"/>
                    </w:rPr>
                  </w:pPr>
                </w:p>
              </w:tc>
            </w:tr>
            <w:tr w:rsidR="00651D01" w14:paraId="1B6FABE9" w14:textId="77777777" w:rsidTr="00CB0E2B">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CB0E2B">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CB0E2B">
        <w:tc>
          <w:tcPr>
            <w:tcW w:w="8290" w:type="dxa"/>
          </w:tcPr>
          <w:p w14:paraId="7CAEC90B"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CB0E2B">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CB0E2B">
                  <w:pPr>
                    <w:ind w:firstLine="480"/>
                    <w:rPr>
                      <w:rFonts w:ascii="BiauKai" w:eastAsia="BiauKai" w:hAnsi="BiauKai" w:cs="BiauKai"/>
                      <w:b/>
                      <w:bCs/>
                      <w:color w:val="FF0000"/>
                    </w:rPr>
                  </w:pPr>
                </w:p>
              </w:tc>
            </w:tr>
            <w:tr w:rsidR="00651D01" w14:paraId="7CE1D561" w14:textId="77777777" w:rsidTr="00CB0E2B">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CB0E2B">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CB0E2B">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CB0E2B">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CB0E2B">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CB0E2B">
                  <w:pPr>
                    <w:ind w:firstLine="480"/>
                    <w:rPr>
                      <w:rFonts w:ascii="BiauKai" w:eastAsia="BiauKai" w:hAnsi="BiauKai" w:cs="BiauKai"/>
                      <w:b/>
                      <w:bCs/>
                      <w:color w:val="FF0000"/>
                    </w:rPr>
                  </w:pPr>
                </w:p>
              </w:tc>
            </w:tr>
            <w:tr w:rsidR="00651D01" w14:paraId="62CA9E4A" w14:textId="77777777" w:rsidTr="00CB0E2B">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CB0E2B">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CB0E2B">
        <w:tc>
          <w:tcPr>
            <w:tcW w:w="8290" w:type="dxa"/>
          </w:tcPr>
          <w:p w14:paraId="33064EE6"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CB0E2B">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CB0E2B">
                  <w:pPr>
                    <w:ind w:firstLine="480"/>
                    <w:rPr>
                      <w:rFonts w:ascii="BiauKai" w:eastAsia="BiauKai" w:hAnsi="BiauKai" w:cs="BiauKai"/>
                      <w:b/>
                      <w:bCs/>
                      <w:color w:val="FF0000"/>
                    </w:rPr>
                  </w:pPr>
                </w:p>
              </w:tc>
            </w:tr>
            <w:tr w:rsidR="00651D01" w14:paraId="07198E78" w14:textId="77777777" w:rsidTr="00CB0E2B">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CB0E2B">
            <w:pPr>
              <w:snapToGrid w:val="0"/>
              <w:ind w:firstLine="480"/>
              <w:rPr>
                <w:rFonts w:ascii="楷體-簡" w:eastAsia="楷體-簡" w:hAnsi="楷體-簡"/>
              </w:rPr>
            </w:pPr>
          </w:p>
        </w:tc>
      </w:tr>
    </w:tbl>
    <w:p w14:paraId="6DF11E7F" w14:textId="37FB7999" w:rsidR="00651D01" w:rsidRDefault="00651D01" w:rsidP="00651D01">
      <w:pPr>
        <w:ind w:firstLineChars="0" w:firstLine="0"/>
      </w:pPr>
      <w:r>
        <w:lastRenderedPageBreak/>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CB0E2B">
        <w:tc>
          <w:tcPr>
            <w:tcW w:w="8290" w:type="dxa"/>
          </w:tcPr>
          <w:p w14:paraId="6EC50CF4"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CB0E2B">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CB0E2B">
                  <w:pPr>
                    <w:ind w:firstLine="480"/>
                    <w:rPr>
                      <w:rFonts w:ascii="BiauKai" w:eastAsia="BiauKai" w:hAnsi="BiauKai" w:cs="BiauKai"/>
                      <w:b/>
                      <w:bCs/>
                      <w:color w:val="FF0000"/>
                    </w:rPr>
                  </w:pPr>
                </w:p>
              </w:tc>
            </w:tr>
            <w:tr w:rsidR="00651D01" w14:paraId="07C14B16" w14:textId="77777777" w:rsidTr="00CB0E2B">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CB0E2B">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CB0E2B">
        <w:tc>
          <w:tcPr>
            <w:tcW w:w="8290" w:type="dxa"/>
          </w:tcPr>
          <w:p w14:paraId="7D16339B"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CB0E2B">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CB0E2B">
                  <w:pPr>
                    <w:ind w:firstLine="480"/>
                    <w:rPr>
                      <w:rFonts w:ascii="BiauKai" w:eastAsia="BiauKai" w:hAnsi="BiauKai" w:cs="BiauKai"/>
                      <w:b/>
                      <w:bCs/>
                      <w:color w:val="FF0000"/>
                    </w:rPr>
                  </w:pPr>
                </w:p>
              </w:tc>
            </w:tr>
            <w:tr w:rsidR="00651D01" w14:paraId="33CCB525" w14:textId="77777777" w:rsidTr="00CB0E2B">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CB0E2B">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CB0E2B">
        <w:tc>
          <w:tcPr>
            <w:tcW w:w="8290" w:type="dxa"/>
          </w:tcPr>
          <w:p w14:paraId="0D62F170"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CB0E2B">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CB0E2B">
                  <w:pPr>
                    <w:ind w:firstLine="480"/>
                    <w:rPr>
                      <w:rFonts w:ascii="BiauKai" w:eastAsia="BiauKai" w:hAnsi="BiauKai" w:cs="BiauKai"/>
                      <w:b/>
                      <w:bCs/>
                      <w:color w:val="FF0000"/>
                    </w:rPr>
                  </w:pPr>
                </w:p>
              </w:tc>
            </w:tr>
            <w:tr w:rsidR="00651D01" w14:paraId="2E282073" w14:textId="77777777" w:rsidTr="00CB0E2B">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CB0E2B">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CB0E2B">
        <w:tc>
          <w:tcPr>
            <w:tcW w:w="8290" w:type="dxa"/>
          </w:tcPr>
          <w:p w14:paraId="5542F656" w14:textId="77777777" w:rsidR="00651D01" w:rsidRPr="009D45F5"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CB0E2B">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CB0E2B">
                  <w:pPr>
                    <w:ind w:firstLine="480"/>
                    <w:rPr>
                      <w:rFonts w:ascii="BiauKai" w:eastAsia="BiauKai" w:hAnsi="BiauKai" w:cs="BiauKai"/>
                      <w:b/>
                      <w:bCs/>
                      <w:color w:val="FF0000"/>
                    </w:rPr>
                  </w:pPr>
                </w:p>
              </w:tc>
            </w:tr>
            <w:tr w:rsidR="00651D01" w14:paraId="5793EFC8" w14:textId="77777777" w:rsidTr="00CB0E2B">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CB0E2B">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CB0E2B">
        <w:tc>
          <w:tcPr>
            <w:tcW w:w="8290" w:type="dxa"/>
          </w:tcPr>
          <w:p w14:paraId="675006B6" w14:textId="77777777" w:rsidR="00651D01" w:rsidRPr="009D45F5"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CB0E2B">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CB0E2B">
                  <w:pPr>
                    <w:ind w:firstLine="480"/>
                    <w:rPr>
                      <w:rFonts w:ascii="BiauKai" w:eastAsia="BiauKai" w:hAnsi="BiauKai" w:cs="BiauKai"/>
                      <w:b/>
                      <w:bCs/>
                      <w:color w:val="FF0000"/>
                    </w:rPr>
                  </w:pPr>
                </w:p>
              </w:tc>
            </w:tr>
            <w:tr w:rsidR="00651D01" w14:paraId="36DF067D" w14:textId="77777777" w:rsidTr="00CB0E2B">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CB0E2B">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CB0E2B">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30E47212"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CB0E2B">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CB0E2B">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CB0E2B">
                  <w:pPr>
                    <w:ind w:firstLine="480"/>
                    <w:rPr>
                      <w:rFonts w:ascii="BiauKai" w:eastAsia="BiauKai" w:hAnsi="BiauKai" w:cs="BiauKai"/>
                      <w:b/>
                      <w:bCs/>
                      <w:color w:val="FF0000"/>
                    </w:rPr>
                  </w:pPr>
                </w:p>
              </w:tc>
            </w:tr>
            <w:tr w:rsidR="000F4245" w14:paraId="17B874EA" w14:textId="77777777" w:rsidTr="00CB0E2B">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CB0E2B">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CB0E2B">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CB0E2B">
                  <w:pPr>
                    <w:ind w:firstLine="480"/>
                    <w:rPr>
                      <w:rFonts w:ascii="BiauKai" w:eastAsia="BiauKai" w:hAnsi="BiauKai" w:cs="BiauKai"/>
                      <w:b/>
                      <w:bCs/>
                      <w:color w:val="FF0000"/>
                    </w:rPr>
                  </w:pPr>
                </w:p>
              </w:tc>
            </w:tr>
            <w:tr w:rsidR="000F4245" w14:paraId="02F0DC27" w14:textId="77777777" w:rsidTr="00CB0E2B">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CB0E2B">
        <w:tc>
          <w:tcPr>
            <w:tcW w:w="8290" w:type="dxa"/>
          </w:tcPr>
          <w:p w14:paraId="32041D83" w14:textId="77777777" w:rsidR="000F4245" w:rsidRPr="008C616C" w:rsidRDefault="000F4245" w:rsidP="00CB0E2B">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CB0E2B">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CB0E2B">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CB0E2B">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CB0E2B">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CB0E2B">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CB0E2B">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CB0E2B">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CB0E2B">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CB0E2B">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CB0E2B">
                  <w:pPr>
                    <w:ind w:firstLine="480"/>
                    <w:rPr>
                      <w:rFonts w:ascii="BiauKai" w:eastAsia="BiauKai" w:hAnsi="BiauKai" w:cs="BiauKai"/>
                      <w:b/>
                      <w:bCs/>
                      <w:color w:val="FF0000"/>
                    </w:rPr>
                  </w:pPr>
                </w:p>
              </w:tc>
            </w:tr>
            <w:tr w:rsidR="000F4245" w14:paraId="7CC20B16" w14:textId="77777777" w:rsidTr="00CB0E2B">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CB0E2B">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CB0E2B">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CB0E2B">
                  <w:pPr>
                    <w:ind w:firstLine="480"/>
                    <w:rPr>
                      <w:rFonts w:ascii="BiauKai" w:eastAsia="BiauKai" w:hAnsi="BiauKai" w:cs="BiauKai"/>
                      <w:b/>
                      <w:bCs/>
                      <w:color w:val="FF0000"/>
                    </w:rPr>
                  </w:pPr>
                </w:p>
              </w:tc>
            </w:tr>
            <w:tr w:rsidR="000F4245" w14:paraId="7CD86EEF" w14:textId="77777777" w:rsidTr="00CB0E2B">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CB0E2B">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CB0E2B">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CB0E2B">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CB0E2B">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CB0E2B">
                  <w:pPr>
                    <w:ind w:firstLine="480"/>
                    <w:rPr>
                      <w:rFonts w:ascii="BiauKai" w:eastAsia="BiauKai" w:hAnsi="BiauKai" w:cs="BiauKai"/>
                      <w:b/>
                      <w:bCs/>
                      <w:color w:val="FF0000"/>
                    </w:rPr>
                  </w:pPr>
                </w:p>
              </w:tc>
            </w:tr>
            <w:tr w:rsidR="000F4245" w14:paraId="4027F2B4" w14:textId="77777777" w:rsidTr="00CB0E2B">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CB0E2B">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CB0E2B">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CB0E2B">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CB0E2B">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CB0E2B">
                  <w:pPr>
                    <w:ind w:firstLine="480"/>
                    <w:rPr>
                      <w:rFonts w:ascii="BiauKai" w:eastAsia="BiauKai" w:hAnsi="BiauKai" w:cs="BiauKai"/>
                      <w:b/>
                      <w:bCs/>
                      <w:color w:val="FF0000"/>
                    </w:rPr>
                  </w:pPr>
                </w:p>
              </w:tc>
            </w:tr>
            <w:tr w:rsidR="000F4245" w14:paraId="66344285" w14:textId="77777777" w:rsidTr="00CB0E2B">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CB0E2B">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CB0E2B">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CB0E2B">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CB0E2B">
                  <w:pPr>
                    <w:ind w:firstLine="480"/>
                    <w:rPr>
                      <w:rFonts w:ascii="BiauKai" w:eastAsia="BiauKai" w:hAnsi="BiauKai" w:cs="BiauKai"/>
                      <w:b/>
                      <w:bCs/>
                      <w:color w:val="FF0000"/>
                    </w:rPr>
                  </w:pPr>
                </w:p>
              </w:tc>
            </w:tr>
            <w:tr w:rsidR="000F4245" w14:paraId="61A7326B" w14:textId="77777777" w:rsidTr="00CB0E2B">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CB0E2B">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CB0E2B">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CB0E2B">
                  <w:pPr>
                    <w:ind w:firstLine="480"/>
                    <w:rPr>
                      <w:rFonts w:ascii="BiauKai" w:eastAsia="BiauKai" w:hAnsi="BiauKai" w:cs="BiauKai"/>
                      <w:b/>
                      <w:bCs/>
                      <w:color w:val="FF0000"/>
                    </w:rPr>
                  </w:pPr>
                </w:p>
              </w:tc>
            </w:tr>
            <w:tr w:rsidR="000F4245" w14:paraId="2F9DC510" w14:textId="77777777" w:rsidTr="00CB0E2B">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CB0E2B">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CB0E2B">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CB0E2B">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CB0E2B">
                  <w:pPr>
                    <w:ind w:firstLine="480"/>
                    <w:rPr>
                      <w:rFonts w:ascii="BiauKai" w:eastAsia="BiauKai" w:hAnsi="BiauKai" w:cs="BiauKai"/>
                      <w:b/>
                      <w:bCs/>
                      <w:color w:val="FF0000"/>
                    </w:rPr>
                  </w:pPr>
                </w:p>
              </w:tc>
            </w:tr>
            <w:tr w:rsidR="000F4245" w14:paraId="332385F1" w14:textId="77777777" w:rsidTr="00CB0E2B">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CB0E2B">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CB0E2B">
        <w:tc>
          <w:tcPr>
            <w:tcW w:w="8290" w:type="dxa"/>
          </w:tcPr>
          <w:p w14:paraId="04134A7D" w14:textId="77777777" w:rsidR="000F4245" w:rsidRDefault="000F4245"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CB0E2B">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CB0E2B">
                  <w:pPr>
                    <w:ind w:firstLine="480"/>
                    <w:rPr>
                      <w:rFonts w:ascii="BiauKai" w:eastAsia="BiauKai" w:hAnsi="BiauKai" w:cs="BiauKai"/>
                      <w:b/>
                      <w:bCs/>
                      <w:color w:val="FF0000"/>
                    </w:rPr>
                  </w:pPr>
                </w:p>
              </w:tc>
            </w:tr>
            <w:tr w:rsidR="000F4245" w14:paraId="6146EA54" w14:textId="77777777" w:rsidTr="00CB0E2B">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CB0E2B">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CB0E2B">
        <w:tc>
          <w:tcPr>
            <w:tcW w:w="8290" w:type="dxa"/>
          </w:tcPr>
          <w:p w14:paraId="323978CF" w14:textId="77777777" w:rsidR="000F4245" w:rsidRDefault="000F4245"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CB0E2B">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CB0E2B">
                  <w:pPr>
                    <w:ind w:firstLine="480"/>
                    <w:rPr>
                      <w:rFonts w:ascii="BiauKai" w:eastAsia="BiauKai" w:hAnsi="BiauKai" w:cs="BiauKai"/>
                      <w:b/>
                      <w:bCs/>
                      <w:color w:val="FF0000"/>
                    </w:rPr>
                  </w:pPr>
                </w:p>
              </w:tc>
            </w:tr>
            <w:tr w:rsidR="000F4245" w14:paraId="120770E7" w14:textId="77777777" w:rsidTr="00CB0E2B">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CB0E2B">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CB0E2B">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CB0E2B">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CB0E2B">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CB0E2B">
                  <w:pPr>
                    <w:ind w:firstLine="480"/>
                    <w:rPr>
                      <w:rFonts w:ascii="BiauKai" w:eastAsia="BiauKai" w:hAnsi="BiauKai" w:cs="BiauKai"/>
                      <w:b/>
                      <w:bCs/>
                      <w:color w:val="FF0000"/>
                    </w:rPr>
                  </w:pPr>
                </w:p>
              </w:tc>
            </w:tr>
            <w:tr w:rsidR="000F4245" w14:paraId="5B7A5A81" w14:textId="77777777" w:rsidTr="00CB0E2B">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CB0E2B">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5827A0C5"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CB0E2B">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CB0E2B">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CB0E2B">
                  <w:pPr>
                    <w:ind w:firstLine="480"/>
                    <w:rPr>
                      <w:rFonts w:ascii="BiauKai" w:eastAsia="BiauKai" w:hAnsi="BiauKai" w:cs="BiauKai"/>
                      <w:b/>
                      <w:bCs/>
                      <w:color w:val="FF0000"/>
                    </w:rPr>
                  </w:pPr>
                </w:p>
              </w:tc>
            </w:tr>
            <w:tr w:rsidR="000B5AE3" w14:paraId="04A42263" w14:textId="77777777" w:rsidTr="00CB0E2B">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CB0E2B">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lastRenderedPageBreak/>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CB0E2B">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CB0E2B">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CB0E2B">
                  <w:pPr>
                    <w:ind w:firstLine="480"/>
                    <w:rPr>
                      <w:rFonts w:ascii="BiauKai" w:eastAsia="BiauKai" w:hAnsi="BiauKai" w:cs="BiauKai"/>
                      <w:b/>
                      <w:bCs/>
                      <w:color w:val="FF0000"/>
                    </w:rPr>
                  </w:pPr>
                </w:p>
              </w:tc>
            </w:tr>
            <w:tr w:rsidR="000B5AE3" w14:paraId="78E569EE" w14:textId="77777777" w:rsidTr="00CB0E2B">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CB0E2B">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CB0E2B">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CB0E2B">
        <w:tc>
          <w:tcPr>
            <w:tcW w:w="8290" w:type="dxa"/>
          </w:tcPr>
          <w:p w14:paraId="69CB2032" w14:textId="77777777" w:rsidR="000B5AE3" w:rsidRDefault="000B5AE3"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CB0E2B">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CB0E2B">
                  <w:pPr>
                    <w:ind w:firstLine="480"/>
                    <w:rPr>
                      <w:rFonts w:ascii="BiauKai" w:eastAsia="BiauKai" w:hAnsi="BiauKai" w:cs="BiauKai"/>
                      <w:b/>
                      <w:bCs/>
                      <w:color w:val="FF0000"/>
                    </w:rPr>
                  </w:pPr>
                </w:p>
              </w:tc>
            </w:tr>
            <w:tr w:rsidR="000B5AE3" w14:paraId="0DC48EA1" w14:textId="77777777" w:rsidTr="00CB0E2B">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CB0E2B">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CB0E2B">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CB0E2B">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CB0E2B">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CB0E2B">
                  <w:pPr>
                    <w:ind w:firstLine="480"/>
                    <w:rPr>
                      <w:rFonts w:ascii="BiauKai" w:eastAsia="BiauKai" w:hAnsi="BiauKai" w:cs="BiauKai"/>
                      <w:b/>
                      <w:bCs/>
                      <w:color w:val="FF0000"/>
                    </w:rPr>
                  </w:pPr>
                </w:p>
              </w:tc>
            </w:tr>
            <w:tr w:rsidR="000B5AE3" w14:paraId="6BB6599A" w14:textId="77777777" w:rsidTr="00CB0E2B">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CB0E2B">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CB0E2B">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CB0E2B">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CB0E2B">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CB0E2B">
                  <w:pPr>
                    <w:ind w:firstLine="480"/>
                    <w:rPr>
                      <w:rFonts w:ascii="BiauKai" w:eastAsia="BiauKai" w:hAnsi="BiauKai" w:cs="BiauKai"/>
                      <w:b/>
                      <w:bCs/>
                      <w:color w:val="FF0000"/>
                    </w:rPr>
                  </w:pPr>
                </w:p>
              </w:tc>
            </w:tr>
            <w:tr w:rsidR="000B5AE3" w14:paraId="0695C83B" w14:textId="77777777" w:rsidTr="00CB0E2B">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CB0E2B">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CB0E2B">
        <w:tc>
          <w:tcPr>
            <w:tcW w:w="8290" w:type="dxa"/>
          </w:tcPr>
          <w:p w14:paraId="332E0096" w14:textId="77777777" w:rsidR="000B5AE3" w:rsidRDefault="000B5AE3"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CB0E2B">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CB0E2B">
                  <w:pPr>
                    <w:ind w:firstLine="480"/>
                    <w:rPr>
                      <w:rFonts w:ascii="BiauKai" w:eastAsia="BiauKai" w:hAnsi="BiauKai" w:cs="BiauKai"/>
                      <w:b/>
                      <w:bCs/>
                      <w:color w:val="FF0000"/>
                    </w:rPr>
                  </w:pPr>
                </w:p>
              </w:tc>
            </w:tr>
            <w:tr w:rsidR="000B5AE3" w14:paraId="6DC57150" w14:textId="77777777" w:rsidTr="00CB0E2B">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CB0E2B">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CB0E2B">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CB0E2B">
        <w:tc>
          <w:tcPr>
            <w:tcW w:w="8290" w:type="dxa"/>
          </w:tcPr>
          <w:p w14:paraId="221BE489" w14:textId="77777777" w:rsidR="000B5AE3" w:rsidRDefault="000B5AE3" w:rsidP="000B5AE3">
            <w:pPr>
              <w:ind w:firstLineChars="0" w:firstLine="0"/>
            </w:pPr>
            <w:r>
              <w:rPr>
                <w:rFonts w:hint="eastAsia"/>
              </w:rPr>
              <w:lastRenderedPageBreak/>
              <w:t>註：</w:t>
            </w:r>
          </w:p>
          <w:p w14:paraId="231B194A" w14:textId="77777777" w:rsidR="000B5AE3" w:rsidRDefault="000B5AE3" w:rsidP="000B5AE3">
            <w:pPr>
              <w:ind w:firstLineChars="0" w:firstLine="0"/>
            </w:pPr>
            <w:r>
              <w:rPr>
                <w:rFonts w:hint="eastAsia"/>
              </w:rPr>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CB0E2B">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CB0E2B">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CB0E2B">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CB0E2B">
                  <w:pPr>
                    <w:ind w:firstLine="480"/>
                    <w:rPr>
                      <w:rFonts w:ascii="BiauKai" w:eastAsia="BiauKai" w:hAnsi="BiauKai" w:cs="BiauKai"/>
                      <w:b/>
                      <w:bCs/>
                      <w:color w:val="FF0000"/>
                    </w:rPr>
                  </w:pPr>
                </w:p>
              </w:tc>
            </w:tr>
            <w:tr w:rsidR="000B5AE3" w14:paraId="56282B65" w14:textId="77777777" w:rsidTr="00CB0E2B">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CB0E2B">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CB0E2B">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CB0E2B">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CB0E2B">
                  <w:pPr>
                    <w:ind w:firstLine="480"/>
                    <w:rPr>
                      <w:rFonts w:ascii="BiauKai" w:eastAsia="BiauKai" w:hAnsi="BiauKai" w:cs="BiauKai"/>
                      <w:b/>
                      <w:bCs/>
                      <w:color w:val="FF0000"/>
                    </w:rPr>
                  </w:pPr>
                </w:p>
              </w:tc>
            </w:tr>
            <w:tr w:rsidR="000B5AE3" w14:paraId="50D6C14C" w14:textId="77777777" w:rsidTr="00CB0E2B">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CB0E2B">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CB0E2B">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CB0E2B">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CB0E2B">
                  <w:pPr>
                    <w:ind w:firstLine="480"/>
                    <w:rPr>
                      <w:rFonts w:ascii="BiauKai" w:eastAsia="BiauKai" w:hAnsi="BiauKai" w:cs="BiauKai"/>
                      <w:b/>
                      <w:bCs/>
                      <w:color w:val="FF0000"/>
                    </w:rPr>
                  </w:pPr>
                </w:p>
              </w:tc>
            </w:tr>
            <w:tr w:rsidR="000B5AE3" w14:paraId="320E338D" w14:textId="77777777" w:rsidTr="00CB0E2B">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CB0E2B">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CB0E2B">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CB0E2B">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CB0E2B">
                  <w:pPr>
                    <w:ind w:firstLine="480"/>
                    <w:rPr>
                      <w:rFonts w:ascii="BiauKai" w:eastAsia="BiauKai" w:hAnsi="BiauKai" w:cs="BiauKai"/>
                      <w:b/>
                      <w:bCs/>
                      <w:color w:val="FF0000"/>
                    </w:rPr>
                  </w:pPr>
                </w:p>
              </w:tc>
            </w:tr>
            <w:tr w:rsidR="000B5AE3" w14:paraId="5758F65D" w14:textId="77777777" w:rsidTr="00CB0E2B">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CB0E2B">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CB0E2B">
        <w:tc>
          <w:tcPr>
            <w:tcW w:w="8290" w:type="dxa"/>
          </w:tcPr>
          <w:p w14:paraId="59E2AED6" w14:textId="77777777" w:rsidR="000B5AE3" w:rsidRPr="009D45F5" w:rsidRDefault="000B5AE3"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CB0E2B">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CB0E2B">
                  <w:pPr>
                    <w:ind w:firstLine="480"/>
                    <w:rPr>
                      <w:rFonts w:ascii="BiauKai" w:eastAsia="BiauKai" w:hAnsi="BiauKai" w:cs="BiauKai"/>
                      <w:b/>
                      <w:bCs/>
                      <w:color w:val="FF0000"/>
                    </w:rPr>
                  </w:pPr>
                </w:p>
              </w:tc>
            </w:tr>
            <w:tr w:rsidR="000B5AE3" w14:paraId="373C8F79" w14:textId="77777777" w:rsidTr="00CB0E2B">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CB0E2B">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CB0E2B">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D783E"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CB0E2B">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CB0E2B">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CB0E2B">
                  <w:pPr>
                    <w:ind w:firstLine="480"/>
                    <w:rPr>
                      <w:rFonts w:ascii="BiauKai" w:eastAsia="BiauKai" w:hAnsi="BiauKai" w:cs="BiauKai"/>
                      <w:b/>
                      <w:bCs/>
                      <w:color w:val="FF0000"/>
                    </w:rPr>
                  </w:pPr>
                </w:p>
              </w:tc>
            </w:tr>
            <w:tr w:rsidR="00561A6F" w14:paraId="48461343" w14:textId="77777777" w:rsidTr="00CB0E2B">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CB0E2B">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CB0E2B">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CB0E2B">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0B0DDA08" w14:textId="77777777" w:rsidR="00561A6F" w:rsidRPr="00C57F73" w:rsidRDefault="00561A6F" w:rsidP="00CB0E2B">
                  <w:pPr>
                    <w:ind w:firstLine="480"/>
                    <w:rPr>
                      <w:rFonts w:ascii="BiauKai" w:eastAsia="BiauKai" w:hAnsi="BiauKai" w:cs="BiauKai"/>
                      <w:b/>
                      <w:bCs/>
                      <w:color w:val="FF0000"/>
                    </w:rPr>
                  </w:pPr>
                </w:p>
              </w:tc>
            </w:tr>
            <w:tr w:rsidR="00561A6F" w14:paraId="170C12E2" w14:textId="77777777" w:rsidTr="00CB0E2B">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CB0E2B">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CB0E2B">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CB0E2B">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CB0E2B">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CB0E2B">
                  <w:pPr>
                    <w:ind w:firstLine="480"/>
                    <w:rPr>
                      <w:rFonts w:ascii="BiauKai" w:eastAsia="BiauKai" w:hAnsi="BiauKai" w:cs="BiauKai"/>
                      <w:b/>
                      <w:bCs/>
                      <w:color w:val="FF0000"/>
                    </w:rPr>
                  </w:pPr>
                </w:p>
              </w:tc>
            </w:tr>
            <w:tr w:rsidR="00561A6F" w14:paraId="738481C4" w14:textId="77777777" w:rsidTr="00CB0E2B">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CB0E2B">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CB0E2B">
        <w:tc>
          <w:tcPr>
            <w:tcW w:w="8290" w:type="dxa"/>
          </w:tcPr>
          <w:p w14:paraId="4B3561DC" w14:textId="77777777" w:rsidR="00561A6F" w:rsidRPr="009B243A" w:rsidRDefault="00561A6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CB0E2B">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CB0E2B">
                  <w:pPr>
                    <w:ind w:firstLine="480"/>
                    <w:rPr>
                      <w:rFonts w:ascii="BiauKai" w:eastAsia="BiauKai" w:hAnsi="BiauKai" w:cs="BiauKai"/>
                      <w:b/>
                      <w:bCs/>
                      <w:color w:val="FF0000"/>
                    </w:rPr>
                  </w:pPr>
                </w:p>
              </w:tc>
            </w:tr>
            <w:tr w:rsidR="00561A6F" w14:paraId="72BDC611" w14:textId="77777777" w:rsidTr="00CB0E2B">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CB0E2B">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CB0E2B">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CB0E2B">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CB0E2B">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CB0E2B">
                  <w:pPr>
                    <w:ind w:firstLine="480"/>
                    <w:rPr>
                      <w:rFonts w:ascii="BiauKai" w:eastAsia="BiauKai" w:hAnsi="BiauKai" w:cs="BiauKai"/>
                      <w:b/>
                      <w:bCs/>
                      <w:color w:val="FF0000"/>
                    </w:rPr>
                  </w:pPr>
                </w:p>
              </w:tc>
            </w:tr>
            <w:tr w:rsidR="00561A6F" w14:paraId="335ACE8E" w14:textId="77777777" w:rsidTr="00CB0E2B">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CB0E2B">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CB0E2B">
        <w:tc>
          <w:tcPr>
            <w:tcW w:w="8290" w:type="dxa"/>
          </w:tcPr>
          <w:p w14:paraId="61FAD372" w14:textId="77777777" w:rsidR="00561A6F" w:rsidRPr="00923E57" w:rsidRDefault="00561A6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CB0E2B">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CB0E2B">
                  <w:pPr>
                    <w:ind w:firstLine="480"/>
                    <w:rPr>
                      <w:rFonts w:ascii="BiauKai" w:eastAsia="BiauKai" w:hAnsi="BiauKai" w:cs="BiauKai"/>
                      <w:b/>
                      <w:bCs/>
                      <w:color w:val="FF0000"/>
                    </w:rPr>
                  </w:pPr>
                </w:p>
              </w:tc>
            </w:tr>
            <w:tr w:rsidR="00561A6F" w14:paraId="3FAE7B80" w14:textId="77777777" w:rsidTr="00CB0E2B">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CB0E2B">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CB0E2B">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CB0E2B">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CB0E2B">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CB0E2B">
                  <w:pPr>
                    <w:ind w:firstLine="480"/>
                    <w:rPr>
                      <w:rFonts w:ascii="BiauKai" w:eastAsia="BiauKai" w:hAnsi="BiauKai" w:cs="BiauKai"/>
                      <w:b/>
                      <w:bCs/>
                      <w:color w:val="FF0000"/>
                    </w:rPr>
                  </w:pPr>
                </w:p>
              </w:tc>
            </w:tr>
            <w:tr w:rsidR="00561A6F" w14:paraId="194A0A8F" w14:textId="77777777" w:rsidTr="00CB0E2B">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CB0E2B">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CB0E2B">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CB0E2B">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CB0E2B">
                  <w:pPr>
                    <w:ind w:firstLine="480"/>
                    <w:rPr>
                      <w:rFonts w:ascii="BiauKai" w:eastAsia="BiauKai" w:hAnsi="BiauKai" w:cs="BiauKai"/>
                      <w:b/>
                      <w:bCs/>
                      <w:color w:val="FF0000"/>
                    </w:rPr>
                  </w:pPr>
                </w:p>
              </w:tc>
            </w:tr>
            <w:tr w:rsidR="00561A6F" w14:paraId="04BBEC35" w14:textId="77777777" w:rsidTr="00CB0E2B">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CB0E2B">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CB0E2B">
        <w:tc>
          <w:tcPr>
            <w:tcW w:w="8290" w:type="dxa"/>
          </w:tcPr>
          <w:p w14:paraId="4D2D1A2F" w14:textId="77777777" w:rsidR="00561A6F" w:rsidRPr="00D4455C" w:rsidRDefault="00561A6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CB0E2B">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CB0E2B">
                  <w:pPr>
                    <w:ind w:firstLine="480"/>
                    <w:rPr>
                      <w:rFonts w:ascii="BiauKai" w:eastAsia="BiauKai" w:hAnsi="BiauKai" w:cs="BiauKai"/>
                      <w:b/>
                      <w:bCs/>
                      <w:color w:val="FF0000"/>
                    </w:rPr>
                  </w:pPr>
                </w:p>
              </w:tc>
            </w:tr>
            <w:tr w:rsidR="00561A6F" w14:paraId="2647361F" w14:textId="77777777" w:rsidTr="00CB0E2B">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CB0E2B">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CB0E2B">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278" w:name="_Toc110351579"/>
      <w:r w:rsidRPr="00402263">
        <w:rPr>
          <w:rFonts w:hint="eastAsia"/>
        </w:rPr>
        <w:lastRenderedPageBreak/>
        <w:t>附錄二</w:t>
      </w:r>
      <w:r w:rsidRPr="00402263">
        <w:rPr>
          <w:rFonts w:hint="eastAsia"/>
        </w:rPr>
        <w:t xml:space="preserve">  </w:t>
      </w:r>
      <w:r w:rsidR="00C562F4">
        <w:rPr>
          <w:rFonts w:hint="eastAsia"/>
        </w:rPr>
        <w:t>程式設計學習單</w:t>
      </w:r>
      <w:bookmarkEnd w:id="278"/>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4BBBEFCA"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CB0E2B">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CB0E2B">
        <w:tc>
          <w:tcPr>
            <w:tcW w:w="8290" w:type="dxa"/>
          </w:tcPr>
          <w:p w14:paraId="1D2C2714" w14:textId="77777777" w:rsidR="00C562F4" w:rsidRDefault="00C562F4" w:rsidP="00CB0E2B">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CB0E2B">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CB0E2B">
        <w:tc>
          <w:tcPr>
            <w:tcW w:w="8290" w:type="dxa"/>
          </w:tcPr>
          <w:p w14:paraId="6C402124" w14:textId="77777777" w:rsidR="00C562F4" w:rsidRPr="00AA663F" w:rsidRDefault="00C562F4" w:rsidP="00CB0E2B">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119F140C"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CB0E2B">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CB0E2B">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CB0E2B">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CB0E2B">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6A87F1E4"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CB0E2B">
        <w:tc>
          <w:tcPr>
            <w:tcW w:w="8290" w:type="dxa"/>
          </w:tcPr>
          <w:p w14:paraId="76C316E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CB0E2B">
            <w:pPr>
              <w:snapToGrid w:val="0"/>
              <w:ind w:firstLine="480"/>
              <w:rPr>
                <w:rFonts w:ascii="楷體-簡" w:eastAsia="楷體-簡" w:hAnsi="楷體-簡"/>
              </w:rPr>
            </w:pPr>
          </w:p>
          <w:p w14:paraId="1BD70F15"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CB0E2B">
            <w:pPr>
              <w:snapToGrid w:val="0"/>
              <w:ind w:firstLine="480"/>
              <w:rPr>
                <w:rFonts w:ascii="楷體-簡" w:eastAsia="楷體-簡" w:hAnsi="楷體-簡"/>
              </w:rPr>
            </w:pPr>
          </w:p>
          <w:p w14:paraId="0FFBBC38"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CB0E2B">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CB0E2B">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279" w:name="_Toc1103515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279"/>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1A21B22D"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CB0E2B">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CB0E2B">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CB0E2B">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CB0E2B">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CB0E2B">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CB0E2B">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CB0E2B">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CB0E2B">
                  <w:pPr>
                    <w:ind w:firstLine="480"/>
                    <w:rPr>
                      <w:rFonts w:ascii="BiauKai" w:eastAsia="BiauKai" w:hAnsi="BiauKai" w:cs="BiauKai"/>
                      <w:b/>
                      <w:bCs/>
                      <w:color w:val="FF0000"/>
                    </w:rPr>
                  </w:pPr>
                </w:p>
              </w:tc>
            </w:tr>
            <w:tr w:rsidR="00CB3D4A" w14:paraId="15192372" w14:textId="77777777" w:rsidTr="00CB0E2B">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CB0E2B">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CB0E2B">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CB0E2B">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CB0E2B">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CB0E2B">
                  <w:pPr>
                    <w:ind w:firstLine="480"/>
                    <w:rPr>
                      <w:rFonts w:ascii="BiauKai" w:eastAsia="BiauKai" w:hAnsi="BiauKai" w:cs="BiauKai"/>
                      <w:b/>
                      <w:bCs/>
                      <w:color w:val="FF0000"/>
                    </w:rPr>
                  </w:pPr>
                </w:p>
              </w:tc>
            </w:tr>
            <w:tr w:rsidR="00CB3D4A" w14:paraId="519502CE" w14:textId="77777777" w:rsidTr="00CB0E2B">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CB0E2B">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CB0E2B">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CB0E2B">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CB0E2B">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CB0E2B">
                  <w:pPr>
                    <w:ind w:firstLine="480"/>
                    <w:rPr>
                      <w:rFonts w:ascii="BiauKai" w:eastAsia="BiauKai" w:hAnsi="BiauKai" w:cs="BiauKai"/>
                      <w:b/>
                      <w:bCs/>
                      <w:color w:val="FF0000"/>
                    </w:rPr>
                  </w:pPr>
                </w:p>
              </w:tc>
            </w:tr>
            <w:tr w:rsidR="00CB3D4A" w14:paraId="0248237C" w14:textId="77777777" w:rsidTr="00CB0E2B">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CB0E2B">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CB0E2B">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CB0E2B">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CB0E2B">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CB0E2B">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CB0E2B">
                  <w:pPr>
                    <w:ind w:firstLine="480"/>
                    <w:rPr>
                      <w:rFonts w:ascii="BiauKai" w:eastAsia="BiauKai" w:hAnsi="BiauKai" w:cs="BiauKai"/>
                      <w:b/>
                      <w:bCs/>
                      <w:color w:val="FF0000"/>
                    </w:rPr>
                  </w:pPr>
                </w:p>
              </w:tc>
            </w:tr>
            <w:tr w:rsidR="00CB3D4A" w14:paraId="7E04021E" w14:textId="77777777" w:rsidTr="00CB0E2B">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CB0E2B">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CB0E2B">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136C498B"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CB0E2B">
        <w:tc>
          <w:tcPr>
            <w:tcW w:w="8290" w:type="dxa"/>
          </w:tcPr>
          <w:p w14:paraId="7A853F8A" w14:textId="77777777" w:rsidR="00277BC6" w:rsidRPr="00DB3AE8" w:rsidRDefault="00277BC6" w:rsidP="00CB0E2B">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CB0E2B">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CB0E2B">
                  <w:pPr>
                    <w:ind w:firstLine="480"/>
                    <w:rPr>
                      <w:rFonts w:ascii="BiauKai" w:eastAsia="BiauKai" w:hAnsi="BiauKai" w:cs="BiauKai"/>
                      <w:b/>
                      <w:bCs/>
                      <w:color w:val="FF0000"/>
                    </w:rPr>
                  </w:pPr>
                </w:p>
              </w:tc>
            </w:tr>
            <w:tr w:rsidR="00277BC6" w14:paraId="16116996" w14:textId="77777777" w:rsidTr="00CB0E2B">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CB0E2B">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CB0E2B">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CB0E2B">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CB0E2B">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CB0E2B">
                  <w:pPr>
                    <w:ind w:firstLine="480"/>
                    <w:rPr>
                      <w:rFonts w:ascii="BiauKai" w:eastAsia="BiauKai" w:hAnsi="BiauKai" w:cs="BiauKai"/>
                      <w:b/>
                      <w:bCs/>
                      <w:color w:val="FF0000"/>
                    </w:rPr>
                  </w:pPr>
                </w:p>
              </w:tc>
            </w:tr>
            <w:tr w:rsidR="00277BC6" w14:paraId="19CEF4B7" w14:textId="77777777" w:rsidTr="00CB0E2B">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CB0E2B">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CB0E2B">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CB0E2B">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CB0E2B">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CB0E2B">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CB0E2B">
                  <w:pPr>
                    <w:ind w:firstLine="480"/>
                    <w:rPr>
                      <w:rFonts w:ascii="BiauKai" w:eastAsia="BiauKai" w:hAnsi="BiauKai" w:cs="BiauKai"/>
                      <w:b/>
                      <w:bCs/>
                      <w:color w:val="FF0000"/>
                    </w:rPr>
                  </w:pPr>
                </w:p>
              </w:tc>
            </w:tr>
            <w:tr w:rsidR="00277BC6" w14:paraId="7C15026A" w14:textId="77777777" w:rsidTr="00CB0E2B">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CB0E2B">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CB0E2B">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lastRenderedPageBreak/>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CB0E2B">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CB0E2B">
            <w:pPr>
              <w:ind w:firstLine="480"/>
              <w:rPr>
                <w:rFonts w:ascii="BiauKai" w:eastAsia="BiauKai" w:hAnsi="BiauKai" w:cs="BiauKai"/>
                <w:b/>
                <w:bCs/>
                <w:color w:val="FF0000"/>
              </w:rPr>
            </w:pPr>
          </w:p>
        </w:tc>
      </w:tr>
      <w:tr w:rsidR="00277BC6" w14:paraId="4ADBD142" w14:textId="77777777" w:rsidTr="00CB0E2B">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100"/>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CB0E2B">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CB0E2B">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CB0E2B">
                  <w:pPr>
                    <w:ind w:firstLine="480"/>
                    <w:rPr>
                      <w:rFonts w:ascii="BiauKai" w:eastAsia="BiauKai" w:hAnsi="BiauKai" w:cs="BiauKai"/>
                      <w:b/>
                      <w:bCs/>
                      <w:color w:val="FF0000"/>
                    </w:rPr>
                  </w:pPr>
                </w:p>
              </w:tc>
            </w:tr>
            <w:tr w:rsidR="00277BC6" w14:paraId="78B35F50" w14:textId="77777777" w:rsidTr="00CB0E2B">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CB0E2B">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CB0E2B">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1C13AD43"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CB0E2B">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CB0E2B">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CB0E2B">
                  <w:pPr>
                    <w:ind w:firstLine="480"/>
                    <w:rPr>
                      <w:rFonts w:ascii="BiauKai" w:eastAsia="BiauKai" w:hAnsi="BiauKai" w:cs="BiauKai"/>
                      <w:b/>
                      <w:bCs/>
                      <w:color w:val="FF0000"/>
                    </w:rPr>
                  </w:pPr>
                </w:p>
              </w:tc>
            </w:tr>
            <w:tr w:rsidR="00052A18" w14:paraId="30C876F7" w14:textId="77777777" w:rsidTr="00CB0E2B">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CB0E2B">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CB0E2B">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280" w:name="_Toc110351581"/>
      <w:r>
        <w:rPr>
          <w:rFonts w:hint="eastAsia"/>
        </w:rPr>
        <w:lastRenderedPageBreak/>
        <w:t>附錄四</w:t>
      </w:r>
      <w:r>
        <w:rPr>
          <w:rFonts w:hint="eastAsia"/>
        </w:rPr>
        <w:t xml:space="preserve"> </w:t>
      </w:r>
      <w:r>
        <w:rPr>
          <w:rFonts w:hint="eastAsia"/>
        </w:rPr>
        <w:t>人工智慧概念前測</w:t>
      </w:r>
      <w:bookmarkEnd w:id="280"/>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CB0E2B">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CB0E2B">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CB0E2B">
            <w:pPr>
              <w:ind w:firstLine="480"/>
              <w:rPr>
                <w:rFonts w:ascii="BiauKai" w:eastAsia="BiauKai" w:hAnsi="BiauKai" w:cs="BiauKai"/>
                <w:b/>
                <w:bCs/>
                <w:color w:val="FF0000"/>
              </w:rPr>
            </w:pPr>
          </w:p>
        </w:tc>
      </w:tr>
      <w:tr w:rsidR="00E94B98" w14:paraId="40FCC93E" w14:textId="77777777" w:rsidTr="00CB0E2B">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CB0E2B">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CB0E2B">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CB0E2B">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CB0E2B">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CB0E2B">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CB0E2B">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CB0E2B">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CB0E2B">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CB0E2B">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CB0E2B">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CB0E2B">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CB0E2B">
            <w:pPr>
              <w:ind w:firstLine="480"/>
              <w:rPr>
                <w:rFonts w:ascii="BiauKai" w:eastAsia="BiauKai" w:hAnsi="BiauKai" w:cs="BiauKai"/>
                <w:b/>
                <w:bCs/>
                <w:color w:val="FF0000"/>
              </w:rPr>
            </w:pPr>
          </w:p>
        </w:tc>
      </w:tr>
      <w:tr w:rsidR="00E94B98" w14:paraId="0945F477" w14:textId="77777777" w:rsidTr="00CB0E2B">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CB0E2B">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CB0E2B">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lastRenderedPageBreak/>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CB0E2B">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CB0E2B">
            <w:pPr>
              <w:ind w:firstLine="480"/>
              <w:rPr>
                <w:rFonts w:ascii="BiauKai" w:eastAsia="BiauKai" w:hAnsi="BiauKai" w:cs="BiauKai"/>
                <w:b/>
                <w:bCs/>
                <w:color w:val="FF0000"/>
              </w:rPr>
            </w:pPr>
          </w:p>
        </w:tc>
      </w:tr>
      <w:tr w:rsidR="00E94B98" w14:paraId="6D6D7CA6" w14:textId="77777777" w:rsidTr="00CB0E2B">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CB0E2B">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CB0E2B">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lastRenderedPageBreak/>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CB0E2B">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CB0E2B">
            <w:pPr>
              <w:ind w:firstLine="480"/>
              <w:rPr>
                <w:rFonts w:ascii="BiauKai" w:eastAsia="BiauKai" w:hAnsi="BiauKai" w:cs="BiauKai"/>
                <w:b/>
                <w:bCs/>
                <w:color w:val="FF0000"/>
              </w:rPr>
            </w:pPr>
          </w:p>
        </w:tc>
      </w:tr>
      <w:tr w:rsidR="00E94B98" w14:paraId="61551B3E" w14:textId="77777777" w:rsidTr="00CB0E2B">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CB0E2B">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CB0E2B">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CB0E2B">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lastRenderedPageBreak/>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CB0E2B">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CB0E2B">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CB0E2B">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CB0E2B">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CB0E2B">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CB0E2B">
            <w:pPr>
              <w:ind w:firstLine="480"/>
              <w:rPr>
                <w:rFonts w:ascii="BiauKai" w:eastAsia="BiauKai" w:hAnsi="BiauKai" w:cs="BiauKai"/>
                <w:b/>
                <w:bCs/>
                <w:color w:val="FF0000"/>
              </w:rPr>
            </w:pPr>
          </w:p>
        </w:tc>
      </w:tr>
      <w:tr w:rsidR="00E94B98" w14:paraId="70CB73E2" w14:textId="77777777" w:rsidTr="00CB0E2B">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CB0E2B">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CB0E2B">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CB0E2B">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281" w:name="_Toc110351582"/>
      <w:r>
        <w:rPr>
          <w:rFonts w:hint="eastAsia"/>
        </w:rPr>
        <w:lastRenderedPageBreak/>
        <w:t>附錄五</w:t>
      </w:r>
      <w:r>
        <w:rPr>
          <w:rFonts w:hint="eastAsia"/>
        </w:rPr>
        <w:t xml:space="preserve"> </w:t>
      </w:r>
      <w:r>
        <w:rPr>
          <w:rFonts w:hint="eastAsia"/>
        </w:rPr>
        <w:t>人工智慧概念後測</w:t>
      </w:r>
      <w:bookmarkEnd w:id="281"/>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380"/>
      </w:tblGrid>
      <w:tr w:rsidR="00954B45" w14:paraId="1653562C" w14:textId="77777777" w:rsidTr="00CB0E2B">
        <w:tc>
          <w:tcPr>
            <w:tcW w:w="9019" w:type="dxa"/>
          </w:tcPr>
          <w:p w14:paraId="786D1B7B" w14:textId="77777777" w:rsidR="00954B45" w:rsidRPr="00D8410F" w:rsidRDefault="00954B45" w:rsidP="00CB0E2B">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CB0E2B">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CB0E2B">
                  <w:pPr>
                    <w:ind w:firstLine="480"/>
                    <w:rPr>
                      <w:rFonts w:ascii="BiauKai" w:eastAsia="BiauKai" w:hAnsi="BiauKai" w:cs="BiauKai"/>
                      <w:b/>
                      <w:bCs/>
                      <w:color w:val="FF0000"/>
                    </w:rPr>
                  </w:pPr>
                </w:p>
              </w:tc>
            </w:tr>
            <w:tr w:rsidR="00954B45" w14:paraId="7055CF21" w14:textId="77777777" w:rsidTr="00CB0E2B">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CB0E2B">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380"/>
      </w:tblGrid>
      <w:tr w:rsidR="00954B45" w14:paraId="177077DC" w14:textId="77777777" w:rsidTr="00CB0E2B">
        <w:tc>
          <w:tcPr>
            <w:tcW w:w="9019" w:type="dxa"/>
          </w:tcPr>
          <w:p w14:paraId="07855627" w14:textId="77777777" w:rsidR="00954B45" w:rsidRDefault="00954B45" w:rsidP="00CB0E2B">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CB0E2B">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CB0E2B">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CB0E2B">
                  <w:pPr>
                    <w:ind w:firstLine="480"/>
                    <w:rPr>
                      <w:rFonts w:ascii="BiauKai" w:eastAsia="BiauKai" w:hAnsi="BiauKai" w:cs="BiauKai"/>
                      <w:b/>
                      <w:bCs/>
                      <w:color w:val="FF0000"/>
                    </w:rPr>
                  </w:pPr>
                </w:p>
              </w:tc>
            </w:tr>
            <w:tr w:rsidR="00954B45" w14:paraId="29CE99A7" w14:textId="77777777" w:rsidTr="00CB0E2B">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CB0E2B">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380"/>
      </w:tblGrid>
      <w:tr w:rsidR="00954B45" w14:paraId="6DDBF210" w14:textId="77777777" w:rsidTr="00CB0E2B">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CB0E2B">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CB0E2B">
                  <w:pPr>
                    <w:ind w:firstLine="480"/>
                    <w:rPr>
                      <w:rFonts w:ascii="BiauKai" w:eastAsia="BiauKai" w:hAnsi="BiauKai" w:cs="BiauKai"/>
                      <w:b/>
                      <w:bCs/>
                      <w:color w:val="FF0000"/>
                    </w:rPr>
                  </w:pPr>
                </w:p>
              </w:tc>
            </w:tr>
            <w:tr w:rsidR="00954B45" w14:paraId="028287F7" w14:textId="77777777" w:rsidTr="00CB0E2B">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CB0E2B">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CB0E2B">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CB0E2B">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CB0E2B">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380"/>
      </w:tblGrid>
      <w:tr w:rsidR="00954B45" w14:paraId="72717EC4" w14:textId="77777777" w:rsidTr="00CB0E2B">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CB0E2B">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CB0E2B">
                  <w:pPr>
                    <w:ind w:firstLine="480"/>
                    <w:rPr>
                      <w:rFonts w:ascii="BiauKai" w:eastAsia="BiauKai" w:hAnsi="BiauKai" w:cs="BiauKai"/>
                      <w:b/>
                      <w:bCs/>
                      <w:color w:val="FF0000"/>
                    </w:rPr>
                  </w:pPr>
                </w:p>
              </w:tc>
            </w:tr>
            <w:tr w:rsidR="00954B45" w14:paraId="0B91954D" w14:textId="77777777" w:rsidTr="00CB0E2B">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CB0E2B">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CB0E2B">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lastRenderedPageBreak/>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CB0E2B">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380"/>
      </w:tblGrid>
      <w:tr w:rsidR="00954B45" w14:paraId="023D138A" w14:textId="77777777" w:rsidTr="00CB0E2B">
        <w:tc>
          <w:tcPr>
            <w:tcW w:w="9019" w:type="dxa"/>
          </w:tcPr>
          <w:p w14:paraId="5A8AE066" w14:textId="77777777" w:rsidR="00954B45" w:rsidRDefault="00954B45" w:rsidP="00CB0E2B">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CB0E2B">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CB0E2B">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CB0E2B">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CB0E2B">
                  <w:pPr>
                    <w:ind w:firstLine="480"/>
                    <w:rPr>
                      <w:rFonts w:ascii="BiauKai" w:eastAsia="BiauKai" w:hAnsi="BiauKai" w:cs="BiauKai"/>
                      <w:b/>
                      <w:bCs/>
                      <w:color w:val="FF0000"/>
                    </w:rPr>
                  </w:pPr>
                </w:p>
              </w:tc>
            </w:tr>
            <w:tr w:rsidR="00954B45" w14:paraId="2E604A2B" w14:textId="77777777" w:rsidTr="00CB0E2B">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CB0E2B">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CB0E2B">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lastRenderedPageBreak/>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CB0E2B">
        <w:tc>
          <w:tcPr>
            <w:tcW w:w="1512" w:type="dxa"/>
          </w:tcPr>
          <w:p w14:paraId="08A26F97" w14:textId="77777777" w:rsidR="00954B45" w:rsidRPr="009F798F" w:rsidRDefault="00954B45" w:rsidP="00CB0E2B">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CB0E2B">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CB0E2B">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CB0E2B">
        <w:tc>
          <w:tcPr>
            <w:tcW w:w="1512" w:type="dxa"/>
          </w:tcPr>
          <w:p w14:paraId="64D3E35B"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CB0E2B">
        <w:tc>
          <w:tcPr>
            <w:tcW w:w="1512" w:type="dxa"/>
          </w:tcPr>
          <w:p w14:paraId="7E9FD2C7"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CB0E2B">
        <w:tc>
          <w:tcPr>
            <w:tcW w:w="1512" w:type="dxa"/>
          </w:tcPr>
          <w:p w14:paraId="2D7E75A2"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CB0E2B">
        <w:tc>
          <w:tcPr>
            <w:tcW w:w="1512" w:type="dxa"/>
          </w:tcPr>
          <w:p w14:paraId="46476D96"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380"/>
      </w:tblGrid>
      <w:tr w:rsidR="00954B45" w14:paraId="6923D46E" w14:textId="77777777" w:rsidTr="00CB0E2B">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lastRenderedPageBreak/>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CB0E2B">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CB0E2B">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CB0E2B">
                  <w:pPr>
                    <w:ind w:firstLine="480"/>
                    <w:rPr>
                      <w:rFonts w:ascii="BiauKai" w:eastAsia="BiauKai" w:hAnsi="BiauKai" w:cs="BiauKai"/>
                      <w:b/>
                      <w:bCs/>
                      <w:color w:val="FF0000"/>
                    </w:rPr>
                  </w:pPr>
                </w:p>
              </w:tc>
            </w:tr>
            <w:tr w:rsidR="00954B45" w14:paraId="204F89C5" w14:textId="77777777" w:rsidTr="00CB0E2B">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CB0E2B">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CB0E2B">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CB0E2B">
            <w:pPr>
              <w:ind w:firstLine="480"/>
              <w:rPr>
                <w:rFonts w:ascii="BiauKai" w:eastAsia="BiauKai" w:hAnsi="BiauKai" w:cs="BiauKai"/>
                <w:color w:val="FF0000"/>
              </w:rPr>
            </w:pPr>
          </w:p>
          <w:p w14:paraId="18D61D04" w14:textId="77777777" w:rsidR="00954B45" w:rsidRDefault="00954B45" w:rsidP="00CB0E2B">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282" w:name="_Toc110351583"/>
      <w:r>
        <w:rPr>
          <w:rFonts w:hint="eastAsia"/>
        </w:rPr>
        <w:lastRenderedPageBreak/>
        <w:t>附錄六</w:t>
      </w:r>
      <w:r>
        <w:rPr>
          <w:rFonts w:hint="eastAsia"/>
        </w:rPr>
        <w:t xml:space="preserve"> </w:t>
      </w:r>
      <w:r>
        <w:rPr>
          <w:rFonts w:hint="eastAsia"/>
        </w:rPr>
        <w:t>專題實作</w:t>
      </w:r>
      <w:bookmarkEnd w:id="282"/>
    </w:p>
    <w:p w14:paraId="4C61BDE3" w14:textId="16E2EA50"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w:t>
      </w:r>
      <w:r>
        <w:rPr>
          <w:rFonts w:hint="eastAsia"/>
        </w:rPr>
        <w:lastRenderedPageBreak/>
        <w:t>輸出」。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CB0E2B">
        <w:tc>
          <w:tcPr>
            <w:tcW w:w="8290" w:type="dxa"/>
          </w:tcPr>
          <w:p w14:paraId="714C830F" w14:textId="77777777" w:rsidR="0029649C" w:rsidRPr="00C73563" w:rsidRDefault="0029649C" w:rsidP="00CB0E2B">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CB0E2B">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CB0E2B">
        <w:tc>
          <w:tcPr>
            <w:tcW w:w="8290" w:type="dxa"/>
          </w:tcPr>
          <w:p w14:paraId="7624A50B" w14:textId="77777777" w:rsidR="0029649C" w:rsidRPr="008240D5" w:rsidRDefault="0029649C" w:rsidP="00CB0E2B">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CB0E2B">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17">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33221E6D"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lastRenderedPageBreak/>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CB0E2B">
        <w:tc>
          <w:tcPr>
            <w:tcW w:w="8290" w:type="dxa"/>
          </w:tcPr>
          <w:p w14:paraId="1FC875CA" w14:textId="77777777" w:rsidR="0029649C" w:rsidRDefault="0029649C" w:rsidP="00CB0E2B">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CB0E2B">
        <w:tc>
          <w:tcPr>
            <w:tcW w:w="8290" w:type="dxa"/>
          </w:tcPr>
          <w:p w14:paraId="6BA7C106" w14:textId="77777777" w:rsidR="0029649C" w:rsidRDefault="0029649C" w:rsidP="00CB0E2B">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CB0E2B">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19">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CB0E2B">
        <w:tc>
          <w:tcPr>
            <w:tcW w:w="8290" w:type="dxa"/>
          </w:tcPr>
          <w:p w14:paraId="3D19F40F" w14:textId="77777777" w:rsidR="0029649C" w:rsidRDefault="0029649C" w:rsidP="00CB0E2B">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CB0E2B">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CB0E2B">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CB0E2B">
        <w:tc>
          <w:tcPr>
            <w:tcW w:w="8290" w:type="dxa"/>
          </w:tcPr>
          <w:p w14:paraId="51E9F3D8" w14:textId="77777777" w:rsidR="0029649C" w:rsidRDefault="0029649C" w:rsidP="00CB0E2B">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CB0E2B">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CB0E2B">
        <w:tc>
          <w:tcPr>
            <w:tcW w:w="8290" w:type="dxa"/>
          </w:tcPr>
          <w:p w14:paraId="15A6E6F1"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22">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CB0E2B">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CB0E2B">
                  <w:pPr>
                    <w:ind w:firstLine="480"/>
                    <w:rPr>
                      <w:rFonts w:ascii="BiauKai" w:eastAsia="BiauKai" w:hAnsi="BiauKai" w:cs="BiauKai"/>
                      <w:b/>
                      <w:bCs/>
                      <w:color w:val="FF0000"/>
                    </w:rPr>
                  </w:pPr>
                </w:p>
              </w:tc>
            </w:tr>
            <w:tr w:rsidR="0029649C" w14:paraId="529409DB" w14:textId="77777777" w:rsidTr="00CB0E2B">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CB0E2B">
            <w:pPr>
              <w:snapToGrid w:val="0"/>
              <w:ind w:firstLine="480"/>
              <w:rPr>
                <w:rFonts w:ascii="楷體-簡" w:eastAsia="楷體-簡" w:hAnsi="楷體-簡"/>
                <w:b/>
                <w:bCs/>
              </w:rPr>
            </w:pPr>
          </w:p>
        </w:tc>
      </w:tr>
    </w:tbl>
    <w:p w14:paraId="1F171E65"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CB0E2B">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CB0E2B">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CB0E2B">
                  <w:pPr>
                    <w:ind w:firstLine="480"/>
                    <w:rPr>
                      <w:rFonts w:ascii="BiauKai" w:eastAsia="BiauKai" w:hAnsi="BiauKai" w:cs="BiauKai"/>
                      <w:b/>
                      <w:bCs/>
                      <w:color w:val="FF0000"/>
                    </w:rPr>
                  </w:pPr>
                </w:p>
              </w:tc>
            </w:tr>
            <w:tr w:rsidR="0029649C" w14:paraId="16A37ED7" w14:textId="77777777" w:rsidTr="00CB0E2B">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CB0E2B">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CB0E2B">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CB0E2B">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CB0E2B">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7EF51A23" w:rsidR="0029649C" w:rsidRPr="00D61A07" w:rsidRDefault="0029649C" w:rsidP="002765E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lastRenderedPageBreak/>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CB0E2B">
        <w:tc>
          <w:tcPr>
            <w:tcW w:w="8290" w:type="dxa"/>
          </w:tcPr>
          <w:p w14:paraId="5F14AEA3" w14:textId="77777777" w:rsidR="0029649C" w:rsidRPr="009A49BA" w:rsidRDefault="0029649C" w:rsidP="00CB0E2B">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CB0E2B">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CB0E2B">
        <w:tc>
          <w:tcPr>
            <w:tcW w:w="8290" w:type="dxa"/>
          </w:tcPr>
          <w:p w14:paraId="66854A6E" w14:textId="77777777" w:rsidR="0029649C" w:rsidRPr="007A7C6F" w:rsidRDefault="0029649C" w:rsidP="00CB0E2B">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CB0E2B">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2C18969B"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2-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步階函數」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CB0E2B">
        <w:tc>
          <w:tcPr>
            <w:tcW w:w="8290" w:type="dxa"/>
          </w:tcPr>
          <w:p w14:paraId="55D08F6F"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25">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CB0E2B">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CB0E2B">
                  <w:pPr>
                    <w:ind w:firstLine="480"/>
                    <w:rPr>
                      <w:rFonts w:ascii="BiauKai" w:eastAsia="BiauKai" w:hAnsi="BiauKai" w:cs="BiauKai"/>
                      <w:b/>
                      <w:bCs/>
                      <w:color w:val="FF0000"/>
                    </w:rPr>
                  </w:pPr>
                </w:p>
              </w:tc>
            </w:tr>
            <w:tr w:rsidR="0029649C" w14:paraId="36C00293" w14:textId="77777777" w:rsidTr="00CB0E2B">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CB0E2B">
            <w:pPr>
              <w:snapToGrid w:val="0"/>
              <w:ind w:firstLine="480"/>
              <w:rPr>
                <w:rFonts w:ascii="楷體-簡" w:eastAsia="楷體-簡" w:hAnsi="楷體-簡"/>
                <w:b/>
                <w:bCs/>
              </w:rPr>
            </w:pPr>
          </w:p>
        </w:tc>
      </w:tr>
    </w:tbl>
    <w:p w14:paraId="0950DCCD"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CB0E2B">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CB0E2B">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CB0E2B">
                  <w:pPr>
                    <w:ind w:firstLine="480"/>
                    <w:rPr>
                      <w:rFonts w:ascii="BiauKai" w:eastAsia="BiauKai" w:hAnsi="BiauKai" w:cs="BiauKai"/>
                      <w:b/>
                      <w:bCs/>
                      <w:color w:val="FF0000"/>
                    </w:rPr>
                  </w:pPr>
                </w:p>
              </w:tc>
            </w:tr>
            <w:tr w:rsidR="0029649C" w14:paraId="7052B07C" w14:textId="77777777" w:rsidTr="00CB0E2B">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CB0E2B">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CB0E2B">
            <w:pPr>
              <w:snapToGrid w:val="0"/>
              <w:ind w:firstLine="480"/>
              <w:rPr>
                <w:rFonts w:ascii="楷體-簡" w:eastAsia="楷體-簡" w:hAnsi="楷體-簡"/>
                <w:b/>
                <w:bCs/>
              </w:rPr>
            </w:pPr>
          </w:p>
        </w:tc>
      </w:tr>
    </w:tbl>
    <w:p w14:paraId="56AF0234" w14:textId="004043DB"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CB0E2B">
        <w:tc>
          <w:tcPr>
            <w:tcW w:w="8290" w:type="dxa"/>
          </w:tcPr>
          <w:p w14:paraId="12F46B8C" w14:textId="77777777" w:rsidR="0029649C" w:rsidRDefault="0029649C" w:rsidP="00CB0E2B">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CB0E2B">
        <w:tc>
          <w:tcPr>
            <w:tcW w:w="8290" w:type="dxa"/>
          </w:tcPr>
          <w:p w14:paraId="2B0FBFED" w14:textId="77777777" w:rsidR="0029649C" w:rsidRPr="00386958" w:rsidRDefault="0029649C" w:rsidP="00CB0E2B">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CB0E2B">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CB0E2B">
        <w:tc>
          <w:tcPr>
            <w:tcW w:w="8290" w:type="dxa"/>
          </w:tcPr>
          <w:p w14:paraId="45302999" w14:textId="77777777" w:rsidR="0029649C" w:rsidRPr="002A0146" w:rsidRDefault="0029649C" w:rsidP="00CB0E2B">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CB0E2B">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CB0E2B">
        <w:tc>
          <w:tcPr>
            <w:tcW w:w="8290" w:type="dxa"/>
          </w:tcPr>
          <w:p w14:paraId="6C09DB12" w14:textId="77777777" w:rsidR="0029649C" w:rsidRDefault="0029649C" w:rsidP="00CB0E2B">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CB0E2B">
        <w:tc>
          <w:tcPr>
            <w:tcW w:w="8290" w:type="dxa"/>
          </w:tcPr>
          <w:p w14:paraId="103A3FA6" w14:textId="77777777" w:rsidR="0029649C" w:rsidRDefault="0029649C" w:rsidP="00CB0E2B">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CB0E2B">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5ACB9344"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3-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w:t>
      </w:r>
      <w:r>
        <w:rPr>
          <w:rFonts w:ascii="楷體-簡" w:eastAsia="楷體-簡" w:hAnsi="楷體-簡" w:hint="eastAsia"/>
          <w:b/>
          <w:bCs/>
          <w:highlight w:val="yellow"/>
        </w:rPr>
        <w:t>學習演算法</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CB0E2B">
        <w:tc>
          <w:tcPr>
            <w:tcW w:w="8290" w:type="dxa"/>
          </w:tcPr>
          <w:p w14:paraId="62B1B87E"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31">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CB0E2B">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CB0E2B">
                  <w:pPr>
                    <w:ind w:firstLine="480"/>
                    <w:rPr>
                      <w:rFonts w:ascii="BiauKai" w:eastAsia="BiauKai" w:hAnsi="BiauKai" w:cs="BiauKai"/>
                      <w:b/>
                      <w:bCs/>
                      <w:color w:val="FF0000"/>
                    </w:rPr>
                  </w:pPr>
                </w:p>
              </w:tc>
            </w:tr>
            <w:tr w:rsidR="0029649C" w14:paraId="5323BFBF" w14:textId="77777777" w:rsidTr="00CB0E2B">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CB0E2B">
            <w:pPr>
              <w:snapToGrid w:val="0"/>
              <w:ind w:firstLine="480"/>
              <w:rPr>
                <w:rFonts w:ascii="楷體-簡" w:eastAsia="楷體-簡" w:hAnsi="楷體-簡"/>
                <w:b/>
                <w:bCs/>
              </w:rPr>
            </w:pPr>
          </w:p>
        </w:tc>
      </w:tr>
    </w:tbl>
    <w:p w14:paraId="133AF252" w14:textId="77777777" w:rsidR="0029649C" w:rsidRDefault="0029649C" w:rsidP="00BD1C2A">
      <w:pPr>
        <w:snapToGrid w:val="0"/>
        <w:ind w:firstLineChars="0" w:firstLine="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CB0E2B">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CB0E2B">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CB0E2B">
                  <w:pPr>
                    <w:ind w:firstLine="480"/>
                    <w:rPr>
                      <w:rFonts w:ascii="BiauKai" w:eastAsia="BiauKai" w:hAnsi="BiauKai" w:cs="BiauKai"/>
                      <w:b/>
                      <w:bCs/>
                      <w:color w:val="FF0000"/>
                    </w:rPr>
                  </w:pPr>
                </w:p>
              </w:tc>
            </w:tr>
            <w:tr w:rsidR="0029649C" w14:paraId="6619D049" w14:textId="77777777" w:rsidTr="00CB0E2B">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CB0E2B">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CB0E2B">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CB0E2B">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CB0E2B">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1FB5DA8B" w:rsidR="0029649C" w:rsidRPr="00D61A07" w:rsidRDefault="0029649C" w:rsidP="0029649C">
      <w:pPr>
        <w:snapToGrid w:val="0"/>
        <w:ind w:firstLineChars="0" w:firstLine="0"/>
        <w:rPr>
          <w:rFonts w:ascii="Cambria Math" w:eastAsia="楷體-簡" w:hAnsi="Cambria Math"/>
          <w:b/>
          <w:bCs/>
          <w:shd w:val="pct15" w:color="auto" w:fill="FFFFFF"/>
        </w:rPr>
      </w:pPr>
      <w:r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CB0E2B">
        <w:tc>
          <w:tcPr>
            <w:tcW w:w="8290" w:type="dxa"/>
          </w:tcPr>
          <w:p w14:paraId="440CAB30" w14:textId="77777777" w:rsidR="0029649C" w:rsidRPr="00C329F6" w:rsidRDefault="0029649C" w:rsidP="00CB0E2B">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CB0E2B">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lastRenderedPageBreak/>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CB0E2B">
        <w:tc>
          <w:tcPr>
            <w:tcW w:w="8290" w:type="dxa"/>
          </w:tcPr>
          <w:p w14:paraId="61A45191" w14:textId="77777777" w:rsidR="0029649C" w:rsidRDefault="0029649C" w:rsidP="00CB0E2B">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CB0E2B">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CB0E2B">
        <w:tc>
          <w:tcPr>
            <w:tcW w:w="8290" w:type="dxa"/>
          </w:tcPr>
          <w:p w14:paraId="46AB6815" w14:textId="77777777" w:rsidR="0029649C" w:rsidRPr="00C329F6" w:rsidRDefault="0029649C" w:rsidP="00CB0E2B">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CB0E2B">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3EC82FC2"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1</w:t>
      </w:r>
      <w:r w:rsidRPr="00C51DA8">
        <w:rPr>
          <w:rFonts w:ascii="楷體-簡" w:eastAsia="楷體-簡" w:hAnsi="楷體-簡" w:hint="eastAsia"/>
          <w:b/>
          <w:bCs/>
          <w:highlight w:val="yellow"/>
        </w:rPr>
        <w:t>：請將你</w:t>
      </w:r>
      <w:r>
        <w:rPr>
          <w:rFonts w:ascii="楷體-簡" w:eastAsia="楷體-簡" w:hAnsi="楷體-簡" w:hint="eastAsia"/>
          <w:b/>
          <w:bCs/>
          <w:highlight w:val="yellow"/>
        </w:rPr>
        <w:t>修改好</w:t>
      </w:r>
      <w:r w:rsidRPr="00F56D2B">
        <w:rPr>
          <w:rFonts w:ascii="楷體-簡" w:eastAsia="楷體-簡" w:hAnsi="楷體-簡" w:hint="eastAsia"/>
          <w:b/>
          <w:bCs/>
          <w:highlight w:val="yellow"/>
        </w:rPr>
        <w:t>的「</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CB0E2B">
        <w:tc>
          <w:tcPr>
            <w:tcW w:w="8290" w:type="dxa"/>
          </w:tcPr>
          <w:p w14:paraId="21A10641"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34">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CB0E2B">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CB0E2B">
                  <w:pPr>
                    <w:ind w:firstLine="480"/>
                    <w:rPr>
                      <w:rFonts w:ascii="BiauKai" w:eastAsia="BiauKai" w:hAnsi="BiauKai" w:cs="BiauKai"/>
                      <w:b/>
                      <w:bCs/>
                      <w:color w:val="FF0000"/>
                    </w:rPr>
                  </w:pPr>
                </w:p>
              </w:tc>
            </w:tr>
            <w:tr w:rsidR="0029649C" w14:paraId="6DC72BC1" w14:textId="77777777" w:rsidTr="00CB0E2B">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CB0E2B">
            <w:pPr>
              <w:snapToGrid w:val="0"/>
              <w:ind w:firstLine="480"/>
              <w:rPr>
                <w:rFonts w:ascii="楷體-簡" w:eastAsia="楷體-簡" w:hAnsi="楷體-簡"/>
                <w:b/>
                <w:bCs/>
              </w:rPr>
            </w:pPr>
          </w:p>
        </w:tc>
      </w:tr>
    </w:tbl>
    <w:p w14:paraId="0AE3A800" w14:textId="77777777"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CB0E2B">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CB0E2B">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CB0E2B">
                  <w:pPr>
                    <w:ind w:firstLine="480"/>
                    <w:rPr>
                      <w:rFonts w:ascii="BiauKai" w:eastAsia="BiauKai" w:hAnsi="BiauKai" w:cs="BiauKai"/>
                      <w:b/>
                      <w:bCs/>
                      <w:color w:val="FF0000"/>
                    </w:rPr>
                  </w:pPr>
                </w:p>
              </w:tc>
            </w:tr>
            <w:tr w:rsidR="0029649C" w14:paraId="31A8B99D" w14:textId="77777777" w:rsidTr="00CB0E2B">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CB0E2B">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CB0E2B">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66C866F8" w:rsidR="0029649C" w:rsidRDefault="00C65402" w:rsidP="00C65402">
      <w:pPr>
        <w:pStyle w:val="aff"/>
      </w:pPr>
      <w:bookmarkStart w:id="283" w:name="_Toc110351584"/>
      <w:r>
        <w:rPr>
          <w:rFonts w:hint="eastAsia"/>
        </w:rPr>
        <w:lastRenderedPageBreak/>
        <w:t>附錄七</w:t>
      </w:r>
      <w:r>
        <w:rPr>
          <w:rFonts w:hint="eastAsia"/>
        </w:rPr>
        <w:t xml:space="preserve"> </w:t>
      </w:r>
      <w:r>
        <w:rPr>
          <w:rFonts w:hint="eastAsia"/>
        </w:rPr>
        <w:t>電腦科學態度問卷</w:t>
      </w:r>
      <w:r w:rsidR="00DC1949">
        <w:rPr>
          <w:rFonts w:hint="eastAsia"/>
        </w:rPr>
        <w:t>與</w:t>
      </w:r>
      <w:r w:rsidR="00C45FCF">
        <w:rPr>
          <w:rFonts w:hint="eastAsia"/>
        </w:rPr>
        <w:t>視覺化模擬輔助</w:t>
      </w:r>
      <w:r w:rsidR="00C45FCF" w:rsidRPr="000A2E19">
        <w:rPr>
          <w:rFonts w:hint="eastAsia"/>
        </w:rPr>
        <w:t>教學策略</w:t>
      </w:r>
      <w:r w:rsidR="00DC1949">
        <w:rPr>
          <w:rFonts w:hint="eastAsia"/>
        </w:rPr>
        <w:t>感受調查</w:t>
      </w:r>
      <w:bookmarkEnd w:id="283"/>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CB0E2B">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CB0E2B">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3A8C01CB" w:rsidR="00C65402" w:rsidRPr="00511A99" w:rsidRDefault="00C65402" w:rsidP="00C65402">
            <w:pPr>
              <w:ind w:firstLineChars="0" w:firstLine="0"/>
            </w:pPr>
            <w:r>
              <w:t>5</w:t>
            </w:r>
            <w:r w:rsidRPr="00511A99">
              <w:t xml:space="preserve">. </w:t>
            </w:r>
            <w:r w:rsidR="00C45FCF">
              <w:rPr>
                <w:rFonts w:hint="eastAsia"/>
              </w:rPr>
              <w:t>視覺化模擬輔助</w:t>
            </w:r>
            <w:r w:rsidR="00C45FCF" w:rsidRPr="000A2E19">
              <w:rPr>
                <w:rFonts w:hint="eastAsia"/>
              </w:rPr>
              <w:t>教學策略</w:t>
            </w:r>
            <w:r w:rsidRPr="00511A99">
              <w:t>「概念理解」</w:t>
            </w:r>
            <w:r w:rsidR="006963B8">
              <w:rPr>
                <w:rFonts w:hint="eastAsia"/>
              </w:rPr>
              <w:t>之</w:t>
            </w:r>
            <w:r w:rsidRPr="00511A99">
              <w:t>感受</w:t>
            </w:r>
          </w:p>
          <w:p w14:paraId="224F963F" w14:textId="34CA57DB" w:rsidR="00C65402" w:rsidRPr="00511A99" w:rsidRDefault="00C65402" w:rsidP="00C65402">
            <w:pPr>
              <w:ind w:firstLineChars="0" w:firstLine="0"/>
            </w:pPr>
            <w:r>
              <w:t>6</w:t>
            </w:r>
            <w:r w:rsidRPr="00511A99">
              <w:t xml:space="preserve">. </w:t>
            </w:r>
            <w:r w:rsidR="00C45FCF">
              <w:rPr>
                <w:rFonts w:hint="eastAsia"/>
              </w:rPr>
              <w:t>視覺化模擬輔助</w:t>
            </w:r>
            <w:r w:rsidR="00C45FCF" w:rsidRPr="000A2E19">
              <w:rPr>
                <w:rFonts w:hint="eastAsia"/>
              </w:rPr>
              <w:t>教學策略</w:t>
            </w:r>
            <w:r w:rsidRPr="00511A99">
              <w:t>「概念</w:t>
            </w:r>
            <w:r w:rsidRPr="00511A99">
              <w:rPr>
                <w:rFonts w:hint="eastAsia"/>
              </w:rPr>
              <w:t>反思</w:t>
            </w:r>
            <w:r w:rsidRPr="00511A99">
              <w:t>」</w:t>
            </w:r>
            <w:r w:rsidR="006963B8">
              <w:rPr>
                <w:rFonts w:hint="eastAsia"/>
              </w:rPr>
              <w:t>之</w:t>
            </w:r>
            <w:r w:rsidRPr="00511A99">
              <w:t>感受</w:t>
            </w:r>
          </w:p>
          <w:p w14:paraId="6243C640" w14:textId="1E3F09B6" w:rsidR="00C65402" w:rsidRPr="003D0C1F" w:rsidRDefault="00C65402" w:rsidP="00C65402">
            <w:pPr>
              <w:ind w:firstLineChars="0" w:firstLine="0"/>
            </w:pPr>
            <w:r>
              <w:t>7</w:t>
            </w:r>
            <w:r w:rsidRPr="003D0C1F">
              <w:t xml:space="preserve">. </w:t>
            </w:r>
            <w:r w:rsidR="00C45FCF">
              <w:rPr>
                <w:rFonts w:hint="eastAsia"/>
              </w:rPr>
              <w:t>視覺化模擬輔助</w:t>
            </w:r>
            <w:r w:rsidR="00C45FCF" w:rsidRPr="000A2E19">
              <w:rPr>
                <w:rFonts w:hint="eastAsia"/>
              </w:rPr>
              <w:t>教學策略</w:t>
            </w:r>
            <w:r w:rsidRPr="003D0C1F">
              <w:t>「概念</w:t>
            </w:r>
            <w:r w:rsidRPr="003D0C1F">
              <w:rPr>
                <w:rFonts w:hint="eastAsia"/>
              </w:rPr>
              <w:t>應用</w:t>
            </w:r>
            <w:r w:rsidRPr="003D0C1F">
              <w:t>」</w:t>
            </w:r>
            <w:r w:rsidR="006963B8">
              <w:rPr>
                <w:rFonts w:hint="eastAsia"/>
              </w:rPr>
              <w:t>之</w:t>
            </w:r>
            <w:r w:rsidRPr="003D0C1F">
              <w:t>感受</w:t>
            </w:r>
          </w:p>
          <w:p w14:paraId="30C953AF" w14:textId="72C1FC82"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CB0E2B">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CB0E2B">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190BEC3D" w:rsidR="00C65402" w:rsidRPr="0094062B" w:rsidRDefault="00C65402" w:rsidP="00C65402">
            <w:pPr>
              <w:ind w:firstLineChars="0" w:firstLine="0"/>
            </w:pPr>
            <w:r>
              <w:t xml:space="preserve">5. </w:t>
            </w:r>
            <w:r>
              <w:rPr>
                <w:rFonts w:hint="eastAsia"/>
              </w:rPr>
              <w:t>講述式教學之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6D9C34A2" w14:textId="1C9C0D4F" w:rsidR="00C65402" w:rsidRDefault="00C65402" w:rsidP="00BD1C2A">
      <w:pPr>
        <w:ind w:firstLineChars="0" w:firstLine="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CB0E2B">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CB0E2B">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CB0E2B">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18F78C90" w:rsidR="00C65402" w:rsidRPr="007245DF" w:rsidRDefault="00C65402" w:rsidP="00601326">
            <w:pPr>
              <w:ind w:firstLineChars="0" w:firstLine="0"/>
            </w:pPr>
            <w:r w:rsidRPr="007245DF">
              <w:rPr>
                <w:rFonts w:hint="eastAsia"/>
              </w:rPr>
              <w:t>若</w:t>
            </w:r>
            <w:r w:rsidR="001541FF">
              <w:rPr>
                <w:rFonts w:hint="eastAsia"/>
              </w:rPr>
              <w:t>課程</w:t>
            </w:r>
            <w:r w:rsidRPr="007245DF">
              <w:rPr>
                <w:rFonts w:hint="eastAsia"/>
              </w:rPr>
              <w:t>中談論到電腦科學或人工智慧對人類生活的幫助，我會很感興趣。</w:t>
            </w:r>
          </w:p>
        </w:tc>
      </w:tr>
      <w:tr w:rsidR="00C65402" w:rsidRPr="009B1CA6" w14:paraId="50C68F68" w14:textId="77777777" w:rsidTr="00CB0E2B">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CB0E2B">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CB0E2B">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CB0E2B">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CB0E2B">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CB0E2B">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CB0E2B">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CB0E2B">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CB0E2B">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CB0E2B">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CB0E2B">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CB0E2B">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CB0E2B">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CB0E2B">
        <w:tc>
          <w:tcPr>
            <w:tcW w:w="2268" w:type="dxa"/>
            <w:vMerge w:val="restart"/>
            <w:vAlign w:val="center"/>
          </w:tcPr>
          <w:p w14:paraId="3375C1F2" w14:textId="3AB94FD8" w:rsidR="00C65402" w:rsidRDefault="00C65402" w:rsidP="00601326">
            <w:pPr>
              <w:ind w:firstLineChars="0" w:firstLine="0"/>
              <w:jc w:val="center"/>
            </w:pPr>
            <w:r>
              <w:rPr>
                <w:rFonts w:hint="eastAsia"/>
              </w:rPr>
              <w:t>講述式教學之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CB0E2B">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CB0E2B">
        <w:tc>
          <w:tcPr>
            <w:tcW w:w="2268" w:type="dxa"/>
            <w:tcBorders>
              <w:top w:val="single" w:sz="12" w:space="0" w:color="000000"/>
              <w:bottom w:val="single" w:sz="12" w:space="0" w:color="auto"/>
            </w:tcBorders>
            <w:vAlign w:val="center"/>
          </w:tcPr>
          <w:p w14:paraId="6D9FC5FD" w14:textId="059A8AD0"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Pr>
                <w:rFonts w:hint="eastAsia"/>
              </w:rPr>
              <w:t>「概念理解」</w:t>
            </w:r>
            <w:r w:rsidR="006963B8">
              <w:rPr>
                <w:rFonts w:hint="eastAsia"/>
              </w:rPr>
              <w:t>之</w:t>
            </w:r>
            <w:r w:rsidR="00C65402">
              <w:rPr>
                <w:rFonts w:hint="eastAsia"/>
              </w:rPr>
              <w:t>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CB0E2B">
        <w:tc>
          <w:tcPr>
            <w:tcW w:w="2268" w:type="dxa"/>
            <w:vMerge w:val="restart"/>
            <w:tcBorders>
              <w:top w:val="single" w:sz="12" w:space="0" w:color="auto"/>
            </w:tcBorders>
            <w:vAlign w:val="center"/>
          </w:tcPr>
          <w:p w14:paraId="6DB8C742" w14:textId="11AA8DA8" w:rsidR="00C65402" w:rsidRPr="009B1CA6" w:rsidRDefault="00C45FCF" w:rsidP="00601326">
            <w:pPr>
              <w:ind w:firstLineChars="0" w:firstLine="0"/>
              <w:jc w:val="center"/>
            </w:pPr>
            <w:r>
              <w:rPr>
                <w:rFonts w:hint="eastAsia"/>
              </w:rPr>
              <w:lastRenderedPageBreak/>
              <w:t>視覺化模擬輔助</w:t>
            </w:r>
            <w:r w:rsidRPr="000A2E19">
              <w:rPr>
                <w:rFonts w:hint="eastAsia"/>
              </w:rPr>
              <w:t>教學策略</w:t>
            </w:r>
            <w:r w:rsidR="00C65402">
              <w:rPr>
                <w:rFonts w:hint="eastAsia"/>
              </w:rPr>
              <w:t>「概念反思」</w:t>
            </w:r>
            <w:r w:rsidR="006963B8">
              <w:rPr>
                <w:rFonts w:hint="eastAsia"/>
              </w:rPr>
              <w:t>之</w:t>
            </w:r>
            <w:r w:rsidR="00C65402">
              <w:rPr>
                <w:rFonts w:hint="eastAsia"/>
              </w:rPr>
              <w:t>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CB0E2B">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CB0E2B">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CB0E2B">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CB0E2B">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CB0E2B">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CB0E2B">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CB0E2B">
        <w:tc>
          <w:tcPr>
            <w:tcW w:w="2268" w:type="dxa"/>
            <w:tcBorders>
              <w:top w:val="single" w:sz="12" w:space="0" w:color="auto"/>
            </w:tcBorders>
            <w:vAlign w:val="center"/>
          </w:tcPr>
          <w:p w14:paraId="1753C07E" w14:textId="4080AE82" w:rsidR="00C65402" w:rsidRPr="009B1CA6" w:rsidRDefault="00C45FCF" w:rsidP="00601326">
            <w:pPr>
              <w:ind w:firstLineChars="0" w:firstLine="0"/>
              <w:jc w:val="center"/>
            </w:pPr>
            <w:r>
              <w:rPr>
                <w:rFonts w:hint="eastAsia"/>
              </w:rPr>
              <w:lastRenderedPageBreak/>
              <w:t>視覺化模擬輔助</w:t>
            </w:r>
            <w:r w:rsidRPr="000A2E19">
              <w:rPr>
                <w:rFonts w:hint="eastAsia"/>
              </w:rPr>
              <w:t>教學策略</w:t>
            </w:r>
            <w:r w:rsidR="00C65402" w:rsidRPr="003D0C1F">
              <w:rPr>
                <w:rFonts w:hint="eastAsia"/>
              </w:rPr>
              <w:t>「概念應用」</w:t>
            </w:r>
            <w:r w:rsidR="006963B8">
              <w:rPr>
                <w:rFonts w:hint="eastAsia"/>
              </w:rPr>
              <w:t>之</w:t>
            </w:r>
            <w:r w:rsidR="00C65402"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CB0E2B">
        <w:tc>
          <w:tcPr>
            <w:tcW w:w="2268" w:type="dxa"/>
            <w:tcBorders>
              <w:top w:val="single" w:sz="12" w:space="0" w:color="000000"/>
              <w:bottom w:val="single" w:sz="12" w:space="0" w:color="000000"/>
            </w:tcBorders>
            <w:vAlign w:val="center"/>
          </w:tcPr>
          <w:p w14:paraId="33D18C9A" w14:textId="57BFEE15"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CB0E2B">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CB0E2B">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086D06">
      <w:pgSz w:w="11906" w:h="16838"/>
      <w:pgMar w:top="1418" w:right="1418" w:bottom="1418" w:left="2098" w:header="851" w:footer="992" w:gutter="0"/>
      <w:pgNumType w:start="1"/>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vcn821177126@gmail.com" w:date="2022-09-12T15:04:00Z" w:initials="v">
    <w:p w14:paraId="125E8384" w14:textId="44C39460" w:rsidR="00CB0E2B" w:rsidRDefault="00CB0E2B">
      <w:pPr>
        <w:pStyle w:val="af8"/>
        <w:ind w:firstLine="360"/>
      </w:pPr>
      <w:r>
        <w:rPr>
          <w:rStyle w:val="af7"/>
        </w:rPr>
        <w:annotationRef/>
      </w:r>
      <w:r>
        <w:rPr>
          <w:rFonts w:hint="eastAsia"/>
        </w:rPr>
        <w:t>吳正己教授建議摘要再精簡，目前已經刪減部分內容。</w:t>
      </w:r>
    </w:p>
  </w:comment>
  <w:comment w:id="6" w:author="vcn821177126@gmail.com" w:date="2022-09-12T15:20:00Z" w:initials="v">
    <w:p w14:paraId="2A5827BF" w14:textId="4ADC4DFB" w:rsidR="00CB0E2B" w:rsidRPr="00392689" w:rsidRDefault="00CB0E2B" w:rsidP="00392689">
      <w:pPr>
        <w:pStyle w:val="af8"/>
        <w:ind w:firstLine="360"/>
        <w:jc w:val="both"/>
      </w:pPr>
      <w:r>
        <w:rPr>
          <w:rStyle w:val="af7"/>
        </w:rPr>
        <w:annotationRef/>
      </w:r>
      <w:r>
        <w:rPr>
          <w:rFonts w:hint="eastAsia"/>
        </w:rPr>
        <w:t>吳正己教授建議</w:t>
      </w:r>
      <w:r w:rsidRPr="00392689">
        <w:rPr>
          <w:rFonts w:hint="eastAsia"/>
        </w:rPr>
        <w:t>學習成就分為概念理解與程式實作</w:t>
      </w:r>
      <w:r>
        <w:rPr>
          <w:rFonts w:hint="eastAsia"/>
        </w:rPr>
        <w:t>的相關說明應該區分清楚，已針對這個建議修改論述。</w:t>
      </w:r>
    </w:p>
  </w:comment>
  <w:comment w:id="8" w:author="user" w:date="2022-09-18T02:28:00Z" w:initials="u">
    <w:p w14:paraId="6964B163" w14:textId="7DEA13FD" w:rsidR="00AD5925" w:rsidRDefault="00AD5925" w:rsidP="00AD5925">
      <w:pPr>
        <w:pStyle w:val="af8"/>
        <w:ind w:firstLineChars="111"/>
      </w:pPr>
      <w:r>
        <w:rPr>
          <w:rStyle w:val="af7"/>
        </w:rPr>
        <w:annotationRef/>
      </w:r>
      <w:r>
        <w:rPr>
          <w:rFonts w:hint="eastAsia"/>
        </w:rPr>
        <w:t>哪一種學習感受</w:t>
      </w:r>
      <w:r>
        <w:rPr>
          <w:rFonts w:hint="eastAsia"/>
        </w:rPr>
        <w:t>?</w:t>
      </w:r>
    </w:p>
    <w:p w14:paraId="180DC248" w14:textId="470C568A" w:rsidR="00AD5925" w:rsidRDefault="00AD5925" w:rsidP="00AD5925">
      <w:pPr>
        <w:pStyle w:val="af8"/>
        <w:ind w:firstLineChars="111" w:firstLine="266"/>
      </w:pPr>
      <w:r>
        <w:rPr>
          <w:rFonts w:hint="eastAsia"/>
        </w:rPr>
        <w:t>必須清楚說明，否則會跟</w:t>
      </w:r>
      <w:r>
        <w:rPr>
          <w:rFonts w:hint="eastAsia"/>
        </w:rPr>
        <w:t>(</w:t>
      </w:r>
      <w:r>
        <w:rPr>
          <w:rFonts w:hint="eastAsia"/>
        </w:rPr>
        <w:t>三</w:t>
      </w:r>
      <w:r>
        <w:rPr>
          <w:rFonts w:hint="eastAsia"/>
        </w:rPr>
        <w:t>)</w:t>
      </w:r>
      <w:r>
        <w:rPr>
          <w:rFonts w:hint="eastAsia"/>
        </w:rPr>
        <w:t>混淆</w:t>
      </w:r>
    </w:p>
  </w:comment>
  <w:comment w:id="123" w:author="user" w:date="2022-09-18T02:29:00Z" w:initials="u">
    <w:p w14:paraId="0185F516" w14:textId="45CF06BD" w:rsidR="00AD5925" w:rsidRDefault="00AD5925">
      <w:pPr>
        <w:pStyle w:val="af8"/>
        <w:ind w:firstLine="360"/>
      </w:pPr>
      <w:r>
        <w:rPr>
          <w:rStyle w:val="af7"/>
        </w:rPr>
        <w:annotationRef/>
      </w:r>
      <w:r>
        <w:rPr>
          <w:rFonts w:hint="eastAsia"/>
        </w:rPr>
        <w:t>什麼學習感受</w:t>
      </w:r>
    </w:p>
  </w:comment>
  <w:comment w:id="141" w:author="user" w:date="2022-09-18T02:33:00Z" w:initials="u">
    <w:p w14:paraId="02D10AF8" w14:textId="30936F87" w:rsidR="00925AE7" w:rsidRDefault="00925AE7">
      <w:pPr>
        <w:pStyle w:val="af8"/>
        <w:ind w:firstLine="360"/>
      </w:pPr>
      <w:r>
        <w:rPr>
          <w:rStyle w:val="af7"/>
        </w:rPr>
        <w:annotationRef/>
      </w:r>
      <w:r>
        <w:rPr>
          <w:rFonts w:hint="eastAsia"/>
        </w:rPr>
        <w:t>時態要一致，若都用過去式，就統一</w:t>
      </w:r>
    </w:p>
    <w:p w14:paraId="232A5F58" w14:textId="4C5CD53E" w:rsidR="00925AE7" w:rsidRDefault="00925AE7">
      <w:pPr>
        <w:pStyle w:val="af8"/>
        <w:ind w:firstLine="480"/>
      </w:pPr>
      <w:r>
        <w:rPr>
          <w:rFonts w:hint="eastAsia"/>
        </w:rPr>
        <w:t>若用現在式</w:t>
      </w:r>
      <w:r>
        <w:rPr>
          <w:rFonts w:hint="eastAsia"/>
        </w:rPr>
        <w:t>(</w:t>
      </w:r>
      <w:r>
        <w:rPr>
          <w:rFonts w:hint="eastAsia"/>
        </w:rPr>
        <w:t>表示事實</w:t>
      </w:r>
      <w:r>
        <w:rPr>
          <w:rFonts w:hint="eastAsia"/>
        </w:rPr>
        <w:t>)</w:t>
      </w:r>
      <w:r>
        <w:rPr>
          <w:rFonts w:hint="eastAsia"/>
        </w:rPr>
        <w:t>，也統一</w:t>
      </w:r>
    </w:p>
  </w:comment>
  <w:comment w:id="183" w:author="vcn821177126@gmail.com" w:date="2022-09-12T16:10:00Z" w:initials="v">
    <w:p w14:paraId="293174B4" w14:textId="3A7A5F2D" w:rsidR="00CB0E2B" w:rsidRPr="000B65F5" w:rsidRDefault="00CB0E2B" w:rsidP="000B65F5">
      <w:pPr>
        <w:pStyle w:val="af8"/>
        <w:ind w:firstLine="360"/>
      </w:pPr>
      <w:r>
        <w:rPr>
          <w:rStyle w:val="af7"/>
        </w:rPr>
        <w:annotationRef/>
      </w:r>
      <w:r>
        <w:rPr>
          <w:rFonts w:hint="eastAsia"/>
        </w:rPr>
        <w:t>育慈教授建議人工智慧教育與程式設計、演算法之間的銜接，可能要再交代清楚。這部分有參考人工智慧教科書的教學內容，說明人工智慧與電腦科學息息相關。</w:t>
      </w:r>
    </w:p>
  </w:comment>
  <w:comment w:id="192" w:author="vcn821177126@gmail.com" w:date="2022-09-12T16:38:00Z" w:initials="v">
    <w:p w14:paraId="5468D18F" w14:textId="3453D354" w:rsidR="00CB0E2B" w:rsidRDefault="00CB0E2B">
      <w:pPr>
        <w:pStyle w:val="af8"/>
        <w:ind w:firstLine="360"/>
      </w:pPr>
      <w:r>
        <w:rPr>
          <w:rStyle w:val="af7"/>
        </w:rPr>
        <w:annotationRef/>
      </w:r>
      <w:r>
        <w:rPr>
          <w:rFonts w:hint="eastAsia"/>
        </w:rPr>
        <w:t>育慈老師建議這部分的文獻探討可以明確地分段落書寫，讓本文想強調的重點能夠明顯呈現，才不會將重點藏在字裡行間。</w:t>
      </w:r>
    </w:p>
  </w:comment>
  <w:comment w:id="223" w:author="vcn821177126@gmail.com" w:date="2022-09-12T16:00:00Z" w:initials="v">
    <w:p w14:paraId="3CC29BC3" w14:textId="2E16FA88" w:rsidR="00CB0E2B" w:rsidRPr="007368D3" w:rsidRDefault="00CB0E2B">
      <w:pPr>
        <w:pStyle w:val="af8"/>
        <w:ind w:firstLine="360"/>
      </w:pPr>
      <w:r>
        <w:rPr>
          <w:rStyle w:val="af7"/>
        </w:rPr>
        <w:annotationRef/>
      </w:r>
      <w:r>
        <w:rPr>
          <w:rFonts w:hint="eastAsia"/>
        </w:rPr>
        <w:t>吳正己教授建議策略面與</w:t>
      </w:r>
      <w:r w:rsidRPr="007368D3">
        <w:rPr>
          <w:rFonts w:hint="eastAsia"/>
        </w:rPr>
        <w:t>實務面的對應，要交代得更清楚</w:t>
      </w:r>
      <w:r>
        <w:rPr>
          <w:rFonts w:hint="eastAsia"/>
        </w:rPr>
        <w:t>，這部分以新增表格的方式，說明教學策略與教學活動之間的關聯。</w:t>
      </w:r>
    </w:p>
  </w:comment>
  <w:comment w:id="263" w:author="vcn821177126@gmail.com" w:date="2022-09-12T15:17:00Z" w:initials="v">
    <w:p w14:paraId="23F25D1F" w14:textId="49C1C966" w:rsidR="00CB0E2B" w:rsidRDefault="00CB0E2B">
      <w:pPr>
        <w:pStyle w:val="af8"/>
        <w:ind w:firstLine="360"/>
      </w:pPr>
      <w:r>
        <w:rPr>
          <w:rStyle w:val="af7"/>
        </w:rPr>
        <w:annotationRef/>
      </w:r>
      <w:r>
        <w:rPr>
          <w:rFonts w:hint="eastAsia"/>
        </w:rPr>
        <w:t>吳正己教授建議統計結果沒有顯著差異，就應該說明其教學方法的效果不足，所以將文中說明實驗組的平均成績較高的敘述刪除。</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5E8384" w15:done="0"/>
  <w15:commentEx w15:paraId="2A5827BF" w15:done="0"/>
  <w15:commentEx w15:paraId="180DC248" w15:done="0"/>
  <w15:commentEx w15:paraId="0185F516" w15:done="0"/>
  <w15:commentEx w15:paraId="232A5F58" w15:done="0"/>
  <w15:commentEx w15:paraId="293174B4" w15:done="0"/>
  <w15:commentEx w15:paraId="5468D18F" w15:done="0"/>
  <w15:commentEx w15:paraId="3CC29BC3" w15:done="0"/>
  <w15:commentEx w15:paraId="23F25D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9C917" w16cex:dateUtc="2022-09-12T07:04:00Z"/>
  <w16cex:commentExtensible w16cex:durableId="26C9CCA9" w16cex:dateUtc="2022-09-12T07:20:00Z"/>
  <w16cex:commentExtensible w16cex:durableId="26C9D88D" w16cex:dateUtc="2022-09-12T08:10:00Z"/>
  <w16cex:commentExtensible w16cex:durableId="26C9DF0F" w16cex:dateUtc="2022-09-12T08:38:00Z"/>
  <w16cex:commentExtensible w16cex:durableId="26C9D631" w16cex:dateUtc="2022-09-12T08:00:00Z"/>
  <w16cex:commentExtensible w16cex:durableId="26C9CBF8" w16cex:dateUtc="2022-09-12T0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5E8384" w16cid:durableId="26C9C917"/>
  <w16cid:commentId w16cid:paraId="2A5827BF" w16cid:durableId="26C9CCA9"/>
  <w16cid:commentId w16cid:paraId="180DC248" w16cid:durableId="26D10645"/>
  <w16cid:commentId w16cid:paraId="0185F516" w16cid:durableId="26D10646"/>
  <w16cid:commentId w16cid:paraId="232A5F58" w16cid:durableId="26D10647"/>
  <w16cid:commentId w16cid:paraId="293174B4" w16cid:durableId="26C9D88D"/>
  <w16cid:commentId w16cid:paraId="5468D18F" w16cid:durableId="26C9DF0F"/>
  <w16cid:commentId w16cid:paraId="3CC29BC3" w16cid:durableId="26C9D631"/>
  <w16cid:commentId w16cid:paraId="23F25D1F" w16cid:durableId="26C9CB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CEEA4" w14:textId="77777777" w:rsidR="00433581" w:rsidRDefault="00433581" w:rsidP="00D3535B">
      <w:pPr>
        <w:spacing w:line="240" w:lineRule="auto"/>
        <w:ind w:firstLine="480"/>
      </w:pPr>
      <w:r>
        <w:separator/>
      </w:r>
    </w:p>
  </w:endnote>
  <w:endnote w:type="continuationSeparator" w:id="0">
    <w:p w14:paraId="0A6E2E5F" w14:textId="77777777" w:rsidR="00433581" w:rsidRDefault="00433581" w:rsidP="00D3535B">
      <w:pPr>
        <w:spacing w:line="240" w:lineRule="auto"/>
        <w:ind w:firstLine="480"/>
      </w:pPr>
      <w:r>
        <w:continuationSeparator/>
      </w:r>
    </w:p>
  </w:endnote>
  <w:endnote w:type="continuationNotice" w:id="1">
    <w:p w14:paraId="4CA03B95" w14:textId="77777777" w:rsidR="00433581" w:rsidRDefault="00433581">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細明體">
    <w:altName w:val="MingLiU"/>
    <w:panose1 w:val="02020509000000000000"/>
    <w:charset w:val="88"/>
    <w:family w:val="modern"/>
    <w:pitch w:val="fixed"/>
    <w:sig w:usb0="A00002FF" w:usb1="28CFFCFA" w:usb2="00000016" w:usb3="00000000" w:csb0="00100001" w:csb1="00000000"/>
  </w:font>
  <w:font w:name="華康中楷體">
    <w:altName w:val="微軟正黑體"/>
    <w:panose1 w:val="020B0604020202020204"/>
    <w:charset w:val="88"/>
    <w:family w:val="modern"/>
    <w:pitch w:val="fixed"/>
    <w:sig w:usb0="00000000" w:usb1="08080000" w:usb2="00000010" w:usb3="00000000" w:csb0="00100000"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CB0E2B" w:rsidRDefault="00CB0E2B">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3F6F7FBA" w:rsidR="00CB0E2B" w:rsidRDefault="00CB0E2B">
        <w:pPr>
          <w:pStyle w:val="ab"/>
          <w:ind w:firstLine="400"/>
          <w:jc w:val="center"/>
        </w:pPr>
        <w:r>
          <w:fldChar w:fldCharType="begin"/>
        </w:r>
        <w:r>
          <w:instrText>PAGE   \* MERGEFORMAT</w:instrText>
        </w:r>
        <w:r>
          <w:fldChar w:fldCharType="separate"/>
        </w:r>
        <w:r w:rsidR="008D41EA" w:rsidRPr="008D41EA">
          <w:rPr>
            <w:noProof/>
            <w:lang w:val="zh-TW"/>
          </w:rPr>
          <w:t>9</w:t>
        </w:r>
        <w:r>
          <w:fldChar w:fldCharType="end"/>
        </w:r>
      </w:p>
    </w:sdtContent>
  </w:sdt>
  <w:p w14:paraId="3DE36D75" w14:textId="77777777" w:rsidR="00CB0E2B" w:rsidRDefault="00CB0E2B">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CB0E2B" w:rsidRDefault="00CB0E2B">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1D709B" w14:textId="77777777" w:rsidR="00433581" w:rsidRDefault="00433581" w:rsidP="00D3535B">
      <w:pPr>
        <w:spacing w:line="240" w:lineRule="auto"/>
        <w:ind w:firstLine="480"/>
      </w:pPr>
      <w:r>
        <w:separator/>
      </w:r>
    </w:p>
  </w:footnote>
  <w:footnote w:type="continuationSeparator" w:id="0">
    <w:p w14:paraId="19CC541A" w14:textId="77777777" w:rsidR="00433581" w:rsidRDefault="00433581" w:rsidP="00D3535B">
      <w:pPr>
        <w:spacing w:line="240" w:lineRule="auto"/>
        <w:ind w:firstLine="480"/>
      </w:pPr>
      <w:r>
        <w:continuationSeparator/>
      </w:r>
    </w:p>
  </w:footnote>
  <w:footnote w:type="continuationNotice" w:id="1">
    <w:p w14:paraId="2E5BD9DB" w14:textId="77777777" w:rsidR="00433581" w:rsidRDefault="00433581">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CB0E2B" w:rsidRDefault="00CB0E2B"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CB0E2B" w:rsidRDefault="00CB0E2B"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CB0E2B" w:rsidRDefault="00CB0E2B">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cn821177126@gmail.com">
    <w15:presenceInfo w15:providerId="Windows Live" w15:userId="3c0b1ce39f1a2997"/>
  </w15:person>
  <w15:person w15:author="user">
    <w15:presenceInfo w15:providerId="Windows Live" w15:userId="a6618a895288fe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displayBackgroundShape/>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c0MDO1NDI0szAyMDBX0lEKTi0uzszPAykwrAUAt5gnRSwAAAA="/>
  </w:docVars>
  <w:rsids>
    <w:rsidRoot w:val="00C94BD1"/>
    <w:rsid w:val="000033C4"/>
    <w:rsid w:val="00003CE9"/>
    <w:rsid w:val="000052FB"/>
    <w:rsid w:val="00010017"/>
    <w:rsid w:val="0001371B"/>
    <w:rsid w:val="00013BB5"/>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4E11"/>
    <w:rsid w:val="000553EC"/>
    <w:rsid w:val="00055549"/>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6D06"/>
    <w:rsid w:val="0008777E"/>
    <w:rsid w:val="00093449"/>
    <w:rsid w:val="00093861"/>
    <w:rsid w:val="000947CB"/>
    <w:rsid w:val="000950C5"/>
    <w:rsid w:val="00095609"/>
    <w:rsid w:val="000A0740"/>
    <w:rsid w:val="000A1BE9"/>
    <w:rsid w:val="000A2E19"/>
    <w:rsid w:val="000A382D"/>
    <w:rsid w:val="000A43DF"/>
    <w:rsid w:val="000A4B9D"/>
    <w:rsid w:val="000A6E05"/>
    <w:rsid w:val="000B033A"/>
    <w:rsid w:val="000B23F9"/>
    <w:rsid w:val="000B2991"/>
    <w:rsid w:val="000B2FFF"/>
    <w:rsid w:val="000B309F"/>
    <w:rsid w:val="000B30C6"/>
    <w:rsid w:val="000B5AE3"/>
    <w:rsid w:val="000B5E08"/>
    <w:rsid w:val="000B65F5"/>
    <w:rsid w:val="000B670A"/>
    <w:rsid w:val="000B698C"/>
    <w:rsid w:val="000B69CF"/>
    <w:rsid w:val="000B7505"/>
    <w:rsid w:val="000C1476"/>
    <w:rsid w:val="000C1B54"/>
    <w:rsid w:val="000C33D4"/>
    <w:rsid w:val="000C50D4"/>
    <w:rsid w:val="000C62F8"/>
    <w:rsid w:val="000C6371"/>
    <w:rsid w:val="000C77DD"/>
    <w:rsid w:val="000D3058"/>
    <w:rsid w:val="000D3073"/>
    <w:rsid w:val="000E0F3C"/>
    <w:rsid w:val="000E16D4"/>
    <w:rsid w:val="000E224A"/>
    <w:rsid w:val="000E3E50"/>
    <w:rsid w:val="000E6939"/>
    <w:rsid w:val="000E70AA"/>
    <w:rsid w:val="000E760A"/>
    <w:rsid w:val="000E7692"/>
    <w:rsid w:val="000F1690"/>
    <w:rsid w:val="000F17A3"/>
    <w:rsid w:val="000F1890"/>
    <w:rsid w:val="000F344C"/>
    <w:rsid w:val="000F4245"/>
    <w:rsid w:val="000F436C"/>
    <w:rsid w:val="000F612D"/>
    <w:rsid w:val="000F62EF"/>
    <w:rsid w:val="00101BAD"/>
    <w:rsid w:val="001027B1"/>
    <w:rsid w:val="001032EC"/>
    <w:rsid w:val="0010373B"/>
    <w:rsid w:val="0010502D"/>
    <w:rsid w:val="001058C9"/>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47FE5"/>
    <w:rsid w:val="00151B0B"/>
    <w:rsid w:val="001525C6"/>
    <w:rsid w:val="001535E0"/>
    <w:rsid w:val="001541FF"/>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4D0"/>
    <w:rsid w:val="001726AA"/>
    <w:rsid w:val="00174E15"/>
    <w:rsid w:val="00174F2E"/>
    <w:rsid w:val="00176909"/>
    <w:rsid w:val="00177278"/>
    <w:rsid w:val="00177B7B"/>
    <w:rsid w:val="001803AA"/>
    <w:rsid w:val="00181234"/>
    <w:rsid w:val="001830A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0A4D"/>
    <w:rsid w:val="001A0C15"/>
    <w:rsid w:val="001A1C95"/>
    <w:rsid w:val="001A38B8"/>
    <w:rsid w:val="001A508A"/>
    <w:rsid w:val="001A6CCB"/>
    <w:rsid w:val="001A72F0"/>
    <w:rsid w:val="001A7A39"/>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0883"/>
    <w:rsid w:val="001D2BCB"/>
    <w:rsid w:val="001D41D2"/>
    <w:rsid w:val="001D4BE6"/>
    <w:rsid w:val="001D6F52"/>
    <w:rsid w:val="001D79A1"/>
    <w:rsid w:val="001E033B"/>
    <w:rsid w:val="001E1F98"/>
    <w:rsid w:val="001E351F"/>
    <w:rsid w:val="001E37FA"/>
    <w:rsid w:val="001E3B14"/>
    <w:rsid w:val="001E7CF7"/>
    <w:rsid w:val="001F0851"/>
    <w:rsid w:val="001F0B9B"/>
    <w:rsid w:val="001F0C38"/>
    <w:rsid w:val="001F1BDC"/>
    <w:rsid w:val="001F364C"/>
    <w:rsid w:val="001F48E6"/>
    <w:rsid w:val="001F62D5"/>
    <w:rsid w:val="001F6F46"/>
    <w:rsid w:val="001F7F87"/>
    <w:rsid w:val="00201A11"/>
    <w:rsid w:val="00202BCF"/>
    <w:rsid w:val="00202E13"/>
    <w:rsid w:val="00205700"/>
    <w:rsid w:val="002075B8"/>
    <w:rsid w:val="00211F7F"/>
    <w:rsid w:val="00211FAC"/>
    <w:rsid w:val="00213559"/>
    <w:rsid w:val="00216CB1"/>
    <w:rsid w:val="00217609"/>
    <w:rsid w:val="002213D1"/>
    <w:rsid w:val="0022195E"/>
    <w:rsid w:val="00222389"/>
    <w:rsid w:val="0022248A"/>
    <w:rsid w:val="00224692"/>
    <w:rsid w:val="00227CA3"/>
    <w:rsid w:val="00230D45"/>
    <w:rsid w:val="00232B78"/>
    <w:rsid w:val="00232F62"/>
    <w:rsid w:val="00233154"/>
    <w:rsid w:val="002346D1"/>
    <w:rsid w:val="00234F28"/>
    <w:rsid w:val="00235254"/>
    <w:rsid w:val="00235732"/>
    <w:rsid w:val="00235DE9"/>
    <w:rsid w:val="002378F3"/>
    <w:rsid w:val="00241373"/>
    <w:rsid w:val="0024289A"/>
    <w:rsid w:val="00243F29"/>
    <w:rsid w:val="002478A0"/>
    <w:rsid w:val="00250D8C"/>
    <w:rsid w:val="002513E7"/>
    <w:rsid w:val="00252316"/>
    <w:rsid w:val="002552FB"/>
    <w:rsid w:val="002605FC"/>
    <w:rsid w:val="00260971"/>
    <w:rsid w:val="00260D5B"/>
    <w:rsid w:val="002611A3"/>
    <w:rsid w:val="00261A4C"/>
    <w:rsid w:val="002666CD"/>
    <w:rsid w:val="00266C17"/>
    <w:rsid w:val="002732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FBB"/>
    <w:rsid w:val="002A7388"/>
    <w:rsid w:val="002B1B29"/>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300"/>
    <w:rsid w:val="002E4611"/>
    <w:rsid w:val="002E4F4F"/>
    <w:rsid w:val="002E5B0E"/>
    <w:rsid w:val="002E7C59"/>
    <w:rsid w:val="002F0870"/>
    <w:rsid w:val="002F31BD"/>
    <w:rsid w:val="002F50E7"/>
    <w:rsid w:val="002F55CD"/>
    <w:rsid w:val="002F673D"/>
    <w:rsid w:val="002F6F7B"/>
    <w:rsid w:val="00300BE1"/>
    <w:rsid w:val="003016A3"/>
    <w:rsid w:val="00301B34"/>
    <w:rsid w:val="00302E49"/>
    <w:rsid w:val="00303F8B"/>
    <w:rsid w:val="00305060"/>
    <w:rsid w:val="003077DD"/>
    <w:rsid w:val="00310A3B"/>
    <w:rsid w:val="00315120"/>
    <w:rsid w:val="00315AEC"/>
    <w:rsid w:val="00317274"/>
    <w:rsid w:val="00317D44"/>
    <w:rsid w:val="003207CF"/>
    <w:rsid w:val="00320929"/>
    <w:rsid w:val="00321140"/>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64495"/>
    <w:rsid w:val="003700AC"/>
    <w:rsid w:val="003730CB"/>
    <w:rsid w:val="0037312D"/>
    <w:rsid w:val="0037461B"/>
    <w:rsid w:val="00374CCA"/>
    <w:rsid w:val="00380D13"/>
    <w:rsid w:val="003821BA"/>
    <w:rsid w:val="0038633A"/>
    <w:rsid w:val="0038670F"/>
    <w:rsid w:val="00392664"/>
    <w:rsid w:val="00392689"/>
    <w:rsid w:val="003940FB"/>
    <w:rsid w:val="003957EB"/>
    <w:rsid w:val="00396C74"/>
    <w:rsid w:val="00396D1C"/>
    <w:rsid w:val="003A0794"/>
    <w:rsid w:val="003A1FF7"/>
    <w:rsid w:val="003A212C"/>
    <w:rsid w:val="003A2174"/>
    <w:rsid w:val="003A4C6D"/>
    <w:rsid w:val="003A59D4"/>
    <w:rsid w:val="003B0262"/>
    <w:rsid w:val="003B179F"/>
    <w:rsid w:val="003B2140"/>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3581"/>
    <w:rsid w:val="00436B1B"/>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19B0"/>
    <w:rsid w:val="004720BC"/>
    <w:rsid w:val="00472860"/>
    <w:rsid w:val="00473834"/>
    <w:rsid w:val="004749EB"/>
    <w:rsid w:val="004755AA"/>
    <w:rsid w:val="004759EB"/>
    <w:rsid w:val="00475C7C"/>
    <w:rsid w:val="00475ED6"/>
    <w:rsid w:val="00476FD0"/>
    <w:rsid w:val="004779F6"/>
    <w:rsid w:val="00484E39"/>
    <w:rsid w:val="00487416"/>
    <w:rsid w:val="004879FF"/>
    <w:rsid w:val="0049131F"/>
    <w:rsid w:val="00491CBF"/>
    <w:rsid w:val="00492169"/>
    <w:rsid w:val="00493125"/>
    <w:rsid w:val="00494019"/>
    <w:rsid w:val="00494E58"/>
    <w:rsid w:val="00496190"/>
    <w:rsid w:val="004966F3"/>
    <w:rsid w:val="004A0A16"/>
    <w:rsid w:val="004A0D72"/>
    <w:rsid w:val="004A37EC"/>
    <w:rsid w:val="004A3F22"/>
    <w:rsid w:val="004A76D6"/>
    <w:rsid w:val="004A7EB4"/>
    <w:rsid w:val="004B5EF7"/>
    <w:rsid w:val="004B62F1"/>
    <w:rsid w:val="004B725A"/>
    <w:rsid w:val="004B7840"/>
    <w:rsid w:val="004C11F6"/>
    <w:rsid w:val="004C29DC"/>
    <w:rsid w:val="004C34DD"/>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0294"/>
    <w:rsid w:val="00502277"/>
    <w:rsid w:val="00503E58"/>
    <w:rsid w:val="00503F1D"/>
    <w:rsid w:val="0050432A"/>
    <w:rsid w:val="00504C5B"/>
    <w:rsid w:val="00505512"/>
    <w:rsid w:val="00506C8A"/>
    <w:rsid w:val="005070FA"/>
    <w:rsid w:val="00510EA6"/>
    <w:rsid w:val="005110CA"/>
    <w:rsid w:val="005135DA"/>
    <w:rsid w:val="00516BFF"/>
    <w:rsid w:val="00520B2B"/>
    <w:rsid w:val="0052131B"/>
    <w:rsid w:val="00521B68"/>
    <w:rsid w:val="0053307F"/>
    <w:rsid w:val="00533ECB"/>
    <w:rsid w:val="0053591D"/>
    <w:rsid w:val="00540D10"/>
    <w:rsid w:val="0054172C"/>
    <w:rsid w:val="00541ACA"/>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3825"/>
    <w:rsid w:val="005743B5"/>
    <w:rsid w:val="0058003D"/>
    <w:rsid w:val="00580AB0"/>
    <w:rsid w:val="005810B5"/>
    <w:rsid w:val="00581751"/>
    <w:rsid w:val="00583D72"/>
    <w:rsid w:val="00584735"/>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28"/>
    <w:rsid w:val="005B54B6"/>
    <w:rsid w:val="005B5C30"/>
    <w:rsid w:val="005B667C"/>
    <w:rsid w:val="005C0DBD"/>
    <w:rsid w:val="005C22A1"/>
    <w:rsid w:val="005C6199"/>
    <w:rsid w:val="005C67A7"/>
    <w:rsid w:val="005C6F9B"/>
    <w:rsid w:val="005C7572"/>
    <w:rsid w:val="005D0E2F"/>
    <w:rsid w:val="005D19E4"/>
    <w:rsid w:val="005D2755"/>
    <w:rsid w:val="005D34BF"/>
    <w:rsid w:val="005D544C"/>
    <w:rsid w:val="005D633F"/>
    <w:rsid w:val="005D7F22"/>
    <w:rsid w:val="005E135E"/>
    <w:rsid w:val="005E2BA9"/>
    <w:rsid w:val="005E3623"/>
    <w:rsid w:val="005E68FC"/>
    <w:rsid w:val="005E6BDF"/>
    <w:rsid w:val="005F099C"/>
    <w:rsid w:val="005F2D2A"/>
    <w:rsid w:val="005F339A"/>
    <w:rsid w:val="005F37F8"/>
    <w:rsid w:val="005F38B8"/>
    <w:rsid w:val="005F4109"/>
    <w:rsid w:val="005F4E3A"/>
    <w:rsid w:val="005F5F6F"/>
    <w:rsid w:val="005F643D"/>
    <w:rsid w:val="005F7777"/>
    <w:rsid w:val="00601326"/>
    <w:rsid w:val="006031EB"/>
    <w:rsid w:val="006050F3"/>
    <w:rsid w:val="00611D1D"/>
    <w:rsid w:val="006121D0"/>
    <w:rsid w:val="0062068C"/>
    <w:rsid w:val="006222C8"/>
    <w:rsid w:val="00624572"/>
    <w:rsid w:val="0062554B"/>
    <w:rsid w:val="0062554E"/>
    <w:rsid w:val="00626CA8"/>
    <w:rsid w:val="00630306"/>
    <w:rsid w:val="00630424"/>
    <w:rsid w:val="006322F7"/>
    <w:rsid w:val="00634134"/>
    <w:rsid w:val="00634225"/>
    <w:rsid w:val="00634B91"/>
    <w:rsid w:val="00636423"/>
    <w:rsid w:val="00637635"/>
    <w:rsid w:val="00640AE6"/>
    <w:rsid w:val="00641679"/>
    <w:rsid w:val="00647E4D"/>
    <w:rsid w:val="00651810"/>
    <w:rsid w:val="00651CC3"/>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5CCA"/>
    <w:rsid w:val="00686979"/>
    <w:rsid w:val="00690613"/>
    <w:rsid w:val="00690ED8"/>
    <w:rsid w:val="00691F63"/>
    <w:rsid w:val="006927F7"/>
    <w:rsid w:val="00694BFA"/>
    <w:rsid w:val="00696372"/>
    <w:rsid w:val="006963B8"/>
    <w:rsid w:val="006969A5"/>
    <w:rsid w:val="00697980"/>
    <w:rsid w:val="006979C1"/>
    <w:rsid w:val="00697B97"/>
    <w:rsid w:val="006A44E4"/>
    <w:rsid w:val="006A48BB"/>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1F67"/>
    <w:rsid w:val="006D235D"/>
    <w:rsid w:val="006D2D80"/>
    <w:rsid w:val="006D387D"/>
    <w:rsid w:val="006D3DDC"/>
    <w:rsid w:val="006D4932"/>
    <w:rsid w:val="006D6287"/>
    <w:rsid w:val="006D7E81"/>
    <w:rsid w:val="006E048B"/>
    <w:rsid w:val="006E4D85"/>
    <w:rsid w:val="006E6193"/>
    <w:rsid w:val="006E73AD"/>
    <w:rsid w:val="006E7E97"/>
    <w:rsid w:val="006F243B"/>
    <w:rsid w:val="006F47AB"/>
    <w:rsid w:val="006F5D63"/>
    <w:rsid w:val="006F7289"/>
    <w:rsid w:val="006F747B"/>
    <w:rsid w:val="00700187"/>
    <w:rsid w:val="007003DC"/>
    <w:rsid w:val="00705CA3"/>
    <w:rsid w:val="00706033"/>
    <w:rsid w:val="00712EB8"/>
    <w:rsid w:val="00716A68"/>
    <w:rsid w:val="00721C7D"/>
    <w:rsid w:val="00722280"/>
    <w:rsid w:val="00722BB5"/>
    <w:rsid w:val="00724D34"/>
    <w:rsid w:val="00730435"/>
    <w:rsid w:val="00730502"/>
    <w:rsid w:val="00730845"/>
    <w:rsid w:val="0073231B"/>
    <w:rsid w:val="007326AA"/>
    <w:rsid w:val="00735122"/>
    <w:rsid w:val="00735CBA"/>
    <w:rsid w:val="00735F0C"/>
    <w:rsid w:val="00735F90"/>
    <w:rsid w:val="007368D3"/>
    <w:rsid w:val="00737347"/>
    <w:rsid w:val="00737B84"/>
    <w:rsid w:val="00740F4A"/>
    <w:rsid w:val="00743D5D"/>
    <w:rsid w:val="007469E1"/>
    <w:rsid w:val="00747B85"/>
    <w:rsid w:val="0075044D"/>
    <w:rsid w:val="00750E3A"/>
    <w:rsid w:val="0075131C"/>
    <w:rsid w:val="00751766"/>
    <w:rsid w:val="00756263"/>
    <w:rsid w:val="00756B94"/>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1EDD"/>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D788C"/>
    <w:rsid w:val="007E02F3"/>
    <w:rsid w:val="007E1116"/>
    <w:rsid w:val="007E2021"/>
    <w:rsid w:val="007E340C"/>
    <w:rsid w:val="007F121F"/>
    <w:rsid w:val="007F5BE3"/>
    <w:rsid w:val="007F5D1B"/>
    <w:rsid w:val="00800266"/>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192"/>
    <w:rsid w:val="00815F04"/>
    <w:rsid w:val="00820171"/>
    <w:rsid w:val="00821A55"/>
    <w:rsid w:val="00825075"/>
    <w:rsid w:val="00825088"/>
    <w:rsid w:val="00825E7B"/>
    <w:rsid w:val="008263C9"/>
    <w:rsid w:val="00831F67"/>
    <w:rsid w:val="00832078"/>
    <w:rsid w:val="00832EF8"/>
    <w:rsid w:val="00835329"/>
    <w:rsid w:val="00836DF9"/>
    <w:rsid w:val="00837039"/>
    <w:rsid w:val="008377A3"/>
    <w:rsid w:val="008406FD"/>
    <w:rsid w:val="00841365"/>
    <w:rsid w:val="008415ED"/>
    <w:rsid w:val="0084172E"/>
    <w:rsid w:val="008509CF"/>
    <w:rsid w:val="00852BF1"/>
    <w:rsid w:val="00855042"/>
    <w:rsid w:val="00855778"/>
    <w:rsid w:val="00855D8C"/>
    <w:rsid w:val="0085656F"/>
    <w:rsid w:val="00856F95"/>
    <w:rsid w:val="008578DE"/>
    <w:rsid w:val="0086066A"/>
    <w:rsid w:val="0086205C"/>
    <w:rsid w:val="00865BD3"/>
    <w:rsid w:val="00866B9A"/>
    <w:rsid w:val="00867FB8"/>
    <w:rsid w:val="00870848"/>
    <w:rsid w:val="00870BB9"/>
    <w:rsid w:val="00870D2C"/>
    <w:rsid w:val="008714C4"/>
    <w:rsid w:val="00871E4A"/>
    <w:rsid w:val="00872A6D"/>
    <w:rsid w:val="00872A7F"/>
    <w:rsid w:val="00872AB0"/>
    <w:rsid w:val="00873AFA"/>
    <w:rsid w:val="00881425"/>
    <w:rsid w:val="00881939"/>
    <w:rsid w:val="008824C9"/>
    <w:rsid w:val="008824D5"/>
    <w:rsid w:val="0088274C"/>
    <w:rsid w:val="00882771"/>
    <w:rsid w:val="00882D37"/>
    <w:rsid w:val="00882EEF"/>
    <w:rsid w:val="00884146"/>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257F"/>
    <w:rsid w:val="008D3776"/>
    <w:rsid w:val="008D4005"/>
    <w:rsid w:val="008D41EA"/>
    <w:rsid w:val="008D5EA4"/>
    <w:rsid w:val="008E0556"/>
    <w:rsid w:val="008E0879"/>
    <w:rsid w:val="008E1525"/>
    <w:rsid w:val="008E1B9D"/>
    <w:rsid w:val="008E25DA"/>
    <w:rsid w:val="008E30D2"/>
    <w:rsid w:val="008E5487"/>
    <w:rsid w:val="008E5D97"/>
    <w:rsid w:val="008E751A"/>
    <w:rsid w:val="008F0A7D"/>
    <w:rsid w:val="008F0D05"/>
    <w:rsid w:val="008F28FA"/>
    <w:rsid w:val="008F2AFA"/>
    <w:rsid w:val="008F2DFF"/>
    <w:rsid w:val="008F561E"/>
    <w:rsid w:val="008F649B"/>
    <w:rsid w:val="008F779F"/>
    <w:rsid w:val="008F7CEB"/>
    <w:rsid w:val="00901AA1"/>
    <w:rsid w:val="0090429C"/>
    <w:rsid w:val="00904B10"/>
    <w:rsid w:val="00904EF3"/>
    <w:rsid w:val="00910546"/>
    <w:rsid w:val="009108B9"/>
    <w:rsid w:val="00912D84"/>
    <w:rsid w:val="00913092"/>
    <w:rsid w:val="00913D7F"/>
    <w:rsid w:val="0091501F"/>
    <w:rsid w:val="00917DF4"/>
    <w:rsid w:val="009216BA"/>
    <w:rsid w:val="009233F9"/>
    <w:rsid w:val="00923A21"/>
    <w:rsid w:val="00925AE7"/>
    <w:rsid w:val="00926846"/>
    <w:rsid w:val="00930018"/>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275C"/>
    <w:rsid w:val="0097380A"/>
    <w:rsid w:val="00976E31"/>
    <w:rsid w:val="00976F53"/>
    <w:rsid w:val="00977124"/>
    <w:rsid w:val="00981163"/>
    <w:rsid w:val="00983143"/>
    <w:rsid w:val="009844C8"/>
    <w:rsid w:val="00984B3B"/>
    <w:rsid w:val="00986DB0"/>
    <w:rsid w:val="009876A4"/>
    <w:rsid w:val="0099374A"/>
    <w:rsid w:val="00993AE4"/>
    <w:rsid w:val="0099488F"/>
    <w:rsid w:val="00995339"/>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4782"/>
    <w:rsid w:val="00A06728"/>
    <w:rsid w:val="00A12516"/>
    <w:rsid w:val="00A12EBE"/>
    <w:rsid w:val="00A13B44"/>
    <w:rsid w:val="00A1407B"/>
    <w:rsid w:val="00A1445D"/>
    <w:rsid w:val="00A1597E"/>
    <w:rsid w:val="00A15B22"/>
    <w:rsid w:val="00A16161"/>
    <w:rsid w:val="00A16DA3"/>
    <w:rsid w:val="00A170FD"/>
    <w:rsid w:val="00A17A67"/>
    <w:rsid w:val="00A207CE"/>
    <w:rsid w:val="00A21B92"/>
    <w:rsid w:val="00A22A32"/>
    <w:rsid w:val="00A23586"/>
    <w:rsid w:val="00A267F3"/>
    <w:rsid w:val="00A2786B"/>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4FAE"/>
    <w:rsid w:val="00A4568F"/>
    <w:rsid w:val="00A473A8"/>
    <w:rsid w:val="00A50B04"/>
    <w:rsid w:val="00A51A4A"/>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879F5"/>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B5178"/>
    <w:rsid w:val="00AC122C"/>
    <w:rsid w:val="00AC1302"/>
    <w:rsid w:val="00AC3BC5"/>
    <w:rsid w:val="00AC5E21"/>
    <w:rsid w:val="00AC673E"/>
    <w:rsid w:val="00AC6F86"/>
    <w:rsid w:val="00AD1DF2"/>
    <w:rsid w:val="00AD2BD7"/>
    <w:rsid w:val="00AD512E"/>
    <w:rsid w:val="00AD5917"/>
    <w:rsid w:val="00AD5925"/>
    <w:rsid w:val="00AD72F2"/>
    <w:rsid w:val="00AD72F3"/>
    <w:rsid w:val="00AE4F3B"/>
    <w:rsid w:val="00AE5297"/>
    <w:rsid w:val="00AE6084"/>
    <w:rsid w:val="00AE6E67"/>
    <w:rsid w:val="00AF32B1"/>
    <w:rsid w:val="00AF674C"/>
    <w:rsid w:val="00B01F75"/>
    <w:rsid w:val="00B02B77"/>
    <w:rsid w:val="00B05E53"/>
    <w:rsid w:val="00B070A2"/>
    <w:rsid w:val="00B07D12"/>
    <w:rsid w:val="00B12821"/>
    <w:rsid w:val="00B12FB6"/>
    <w:rsid w:val="00B17C19"/>
    <w:rsid w:val="00B21280"/>
    <w:rsid w:val="00B21BFC"/>
    <w:rsid w:val="00B2286B"/>
    <w:rsid w:val="00B23D97"/>
    <w:rsid w:val="00B2522B"/>
    <w:rsid w:val="00B27FC5"/>
    <w:rsid w:val="00B30B9E"/>
    <w:rsid w:val="00B30ECA"/>
    <w:rsid w:val="00B324AF"/>
    <w:rsid w:val="00B33D92"/>
    <w:rsid w:val="00B37EA4"/>
    <w:rsid w:val="00B406CF"/>
    <w:rsid w:val="00B41D15"/>
    <w:rsid w:val="00B42811"/>
    <w:rsid w:val="00B430CE"/>
    <w:rsid w:val="00B43486"/>
    <w:rsid w:val="00B4593F"/>
    <w:rsid w:val="00B46A2E"/>
    <w:rsid w:val="00B46C36"/>
    <w:rsid w:val="00B52422"/>
    <w:rsid w:val="00B52527"/>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49E"/>
    <w:rsid w:val="00B87E0F"/>
    <w:rsid w:val="00B90876"/>
    <w:rsid w:val="00B90923"/>
    <w:rsid w:val="00B91F92"/>
    <w:rsid w:val="00B935F7"/>
    <w:rsid w:val="00B94552"/>
    <w:rsid w:val="00B94D0F"/>
    <w:rsid w:val="00B97FD3"/>
    <w:rsid w:val="00BA1D35"/>
    <w:rsid w:val="00BA4C2E"/>
    <w:rsid w:val="00BA5552"/>
    <w:rsid w:val="00BA646E"/>
    <w:rsid w:val="00BA696A"/>
    <w:rsid w:val="00BA7E59"/>
    <w:rsid w:val="00BB064C"/>
    <w:rsid w:val="00BB3265"/>
    <w:rsid w:val="00BB3DE6"/>
    <w:rsid w:val="00BB5F81"/>
    <w:rsid w:val="00BB77D5"/>
    <w:rsid w:val="00BC169A"/>
    <w:rsid w:val="00BC2D11"/>
    <w:rsid w:val="00BC2D9F"/>
    <w:rsid w:val="00BC3EBD"/>
    <w:rsid w:val="00BC5AD8"/>
    <w:rsid w:val="00BD1C2A"/>
    <w:rsid w:val="00BD41D8"/>
    <w:rsid w:val="00BD52D2"/>
    <w:rsid w:val="00BD533A"/>
    <w:rsid w:val="00BD5A02"/>
    <w:rsid w:val="00BD7A9D"/>
    <w:rsid w:val="00BE11F9"/>
    <w:rsid w:val="00BE1235"/>
    <w:rsid w:val="00BE1BBD"/>
    <w:rsid w:val="00BE53B2"/>
    <w:rsid w:val="00BE5CDD"/>
    <w:rsid w:val="00BE60C3"/>
    <w:rsid w:val="00BE694D"/>
    <w:rsid w:val="00BE7959"/>
    <w:rsid w:val="00BE7CD5"/>
    <w:rsid w:val="00BF11C5"/>
    <w:rsid w:val="00BF1D97"/>
    <w:rsid w:val="00BF4B23"/>
    <w:rsid w:val="00BF6D2B"/>
    <w:rsid w:val="00BF7158"/>
    <w:rsid w:val="00C01DE3"/>
    <w:rsid w:val="00C02311"/>
    <w:rsid w:val="00C028CD"/>
    <w:rsid w:val="00C04D98"/>
    <w:rsid w:val="00C06890"/>
    <w:rsid w:val="00C10FF6"/>
    <w:rsid w:val="00C13D96"/>
    <w:rsid w:val="00C15DA6"/>
    <w:rsid w:val="00C16CCD"/>
    <w:rsid w:val="00C16FF0"/>
    <w:rsid w:val="00C22D65"/>
    <w:rsid w:val="00C236FF"/>
    <w:rsid w:val="00C2385D"/>
    <w:rsid w:val="00C2698E"/>
    <w:rsid w:val="00C27A00"/>
    <w:rsid w:val="00C3014E"/>
    <w:rsid w:val="00C3120E"/>
    <w:rsid w:val="00C31728"/>
    <w:rsid w:val="00C3203A"/>
    <w:rsid w:val="00C321CC"/>
    <w:rsid w:val="00C35A91"/>
    <w:rsid w:val="00C35D7D"/>
    <w:rsid w:val="00C36D3D"/>
    <w:rsid w:val="00C37966"/>
    <w:rsid w:val="00C419EC"/>
    <w:rsid w:val="00C4373A"/>
    <w:rsid w:val="00C43906"/>
    <w:rsid w:val="00C45FCF"/>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1C38"/>
    <w:rsid w:val="00C733AF"/>
    <w:rsid w:val="00C744DF"/>
    <w:rsid w:val="00C74E1A"/>
    <w:rsid w:val="00C7660C"/>
    <w:rsid w:val="00C7691F"/>
    <w:rsid w:val="00C7781E"/>
    <w:rsid w:val="00C80059"/>
    <w:rsid w:val="00C806EF"/>
    <w:rsid w:val="00C8445B"/>
    <w:rsid w:val="00C85F44"/>
    <w:rsid w:val="00C878A5"/>
    <w:rsid w:val="00C87FB3"/>
    <w:rsid w:val="00C90DB4"/>
    <w:rsid w:val="00C9131C"/>
    <w:rsid w:val="00C92E51"/>
    <w:rsid w:val="00C932D9"/>
    <w:rsid w:val="00C946BC"/>
    <w:rsid w:val="00C94BD1"/>
    <w:rsid w:val="00C94D59"/>
    <w:rsid w:val="00C95295"/>
    <w:rsid w:val="00CA0A3F"/>
    <w:rsid w:val="00CA2B15"/>
    <w:rsid w:val="00CA3B15"/>
    <w:rsid w:val="00CA6871"/>
    <w:rsid w:val="00CA78EC"/>
    <w:rsid w:val="00CB0E2B"/>
    <w:rsid w:val="00CB10FF"/>
    <w:rsid w:val="00CB1209"/>
    <w:rsid w:val="00CB3D4A"/>
    <w:rsid w:val="00CC0BB9"/>
    <w:rsid w:val="00CC1A8D"/>
    <w:rsid w:val="00CC2008"/>
    <w:rsid w:val="00CC236C"/>
    <w:rsid w:val="00CC24FA"/>
    <w:rsid w:val="00CC2E99"/>
    <w:rsid w:val="00CC321A"/>
    <w:rsid w:val="00CC3976"/>
    <w:rsid w:val="00CC4949"/>
    <w:rsid w:val="00CC4F53"/>
    <w:rsid w:val="00CC6F15"/>
    <w:rsid w:val="00CC7477"/>
    <w:rsid w:val="00CD0B51"/>
    <w:rsid w:val="00CD2ED7"/>
    <w:rsid w:val="00CD3CFD"/>
    <w:rsid w:val="00CD461E"/>
    <w:rsid w:val="00CD501E"/>
    <w:rsid w:val="00CD6106"/>
    <w:rsid w:val="00CD6C8E"/>
    <w:rsid w:val="00CD70A3"/>
    <w:rsid w:val="00CE18E4"/>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52CA"/>
    <w:rsid w:val="00D16137"/>
    <w:rsid w:val="00D217EF"/>
    <w:rsid w:val="00D22C4D"/>
    <w:rsid w:val="00D23CE5"/>
    <w:rsid w:val="00D2671C"/>
    <w:rsid w:val="00D2741B"/>
    <w:rsid w:val="00D27C25"/>
    <w:rsid w:val="00D3535B"/>
    <w:rsid w:val="00D41678"/>
    <w:rsid w:val="00D431DB"/>
    <w:rsid w:val="00D437F3"/>
    <w:rsid w:val="00D43827"/>
    <w:rsid w:val="00D45B69"/>
    <w:rsid w:val="00D467F5"/>
    <w:rsid w:val="00D46E9D"/>
    <w:rsid w:val="00D50222"/>
    <w:rsid w:val="00D507CB"/>
    <w:rsid w:val="00D50F62"/>
    <w:rsid w:val="00D53B1E"/>
    <w:rsid w:val="00D552D2"/>
    <w:rsid w:val="00D55650"/>
    <w:rsid w:val="00D60399"/>
    <w:rsid w:val="00D61662"/>
    <w:rsid w:val="00D62114"/>
    <w:rsid w:val="00D6391F"/>
    <w:rsid w:val="00D63B43"/>
    <w:rsid w:val="00D665B2"/>
    <w:rsid w:val="00D67D3F"/>
    <w:rsid w:val="00D71B53"/>
    <w:rsid w:val="00D71FAE"/>
    <w:rsid w:val="00D73BC3"/>
    <w:rsid w:val="00D76273"/>
    <w:rsid w:val="00D8005E"/>
    <w:rsid w:val="00D80DA9"/>
    <w:rsid w:val="00D811B2"/>
    <w:rsid w:val="00D81680"/>
    <w:rsid w:val="00D8171F"/>
    <w:rsid w:val="00D82DE5"/>
    <w:rsid w:val="00D84A08"/>
    <w:rsid w:val="00D858CF"/>
    <w:rsid w:val="00D85C66"/>
    <w:rsid w:val="00D8614C"/>
    <w:rsid w:val="00D87497"/>
    <w:rsid w:val="00D878A2"/>
    <w:rsid w:val="00D903C7"/>
    <w:rsid w:val="00D92B76"/>
    <w:rsid w:val="00D92D8B"/>
    <w:rsid w:val="00D9364E"/>
    <w:rsid w:val="00D93804"/>
    <w:rsid w:val="00D947CC"/>
    <w:rsid w:val="00D94E98"/>
    <w:rsid w:val="00D9567E"/>
    <w:rsid w:val="00D975AB"/>
    <w:rsid w:val="00D97984"/>
    <w:rsid w:val="00DA04EF"/>
    <w:rsid w:val="00DA0770"/>
    <w:rsid w:val="00DA3C58"/>
    <w:rsid w:val="00DA49D9"/>
    <w:rsid w:val="00DA4C37"/>
    <w:rsid w:val="00DA5EFD"/>
    <w:rsid w:val="00DA7411"/>
    <w:rsid w:val="00DA7F65"/>
    <w:rsid w:val="00DB45C2"/>
    <w:rsid w:val="00DB66C6"/>
    <w:rsid w:val="00DB6F6A"/>
    <w:rsid w:val="00DC14FC"/>
    <w:rsid w:val="00DC16DF"/>
    <w:rsid w:val="00DC1949"/>
    <w:rsid w:val="00DC2420"/>
    <w:rsid w:val="00DC2AE1"/>
    <w:rsid w:val="00DC3BA9"/>
    <w:rsid w:val="00DC4B80"/>
    <w:rsid w:val="00DC6616"/>
    <w:rsid w:val="00DC6962"/>
    <w:rsid w:val="00DC7EDA"/>
    <w:rsid w:val="00DD0249"/>
    <w:rsid w:val="00DD17E7"/>
    <w:rsid w:val="00DD1863"/>
    <w:rsid w:val="00DD1EFF"/>
    <w:rsid w:val="00DD2750"/>
    <w:rsid w:val="00DD29D9"/>
    <w:rsid w:val="00DD36CC"/>
    <w:rsid w:val="00DD64DE"/>
    <w:rsid w:val="00DE1656"/>
    <w:rsid w:val="00DE2B71"/>
    <w:rsid w:val="00DE4DDB"/>
    <w:rsid w:val="00DE4DFF"/>
    <w:rsid w:val="00DE6E8D"/>
    <w:rsid w:val="00DE743D"/>
    <w:rsid w:val="00DE7880"/>
    <w:rsid w:val="00DF1A75"/>
    <w:rsid w:val="00DF4290"/>
    <w:rsid w:val="00DF4EC1"/>
    <w:rsid w:val="00DF4F22"/>
    <w:rsid w:val="00DF5331"/>
    <w:rsid w:val="00E00825"/>
    <w:rsid w:val="00E028E0"/>
    <w:rsid w:val="00E03FE4"/>
    <w:rsid w:val="00E052FF"/>
    <w:rsid w:val="00E05387"/>
    <w:rsid w:val="00E05571"/>
    <w:rsid w:val="00E103ED"/>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4D5"/>
    <w:rsid w:val="00E35E05"/>
    <w:rsid w:val="00E37AD7"/>
    <w:rsid w:val="00E415B6"/>
    <w:rsid w:val="00E4174F"/>
    <w:rsid w:val="00E41A65"/>
    <w:rsid w:val="00E41DCA"/>
    <w:rsid w:val="00E42620"/>
    <w:rsid w:val="00E4294B"/>
    <w:rsid w:val="00E4301F"/>
    <w:rsid w:val="00E43D2C"/>
    <w:rsid w:val="00E43FD5"/>
    <w:rsid w:val="00E44F8F"/>
    <w:rsid w:val="00E45529"/>
    <w:rsid w:val="00E45F36"/>
    <w:rsid w:val="00E47538"/>
    <w:rsid w:val="00E504BE"/>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6AF4"/>
    <w:rsid w:val="00E87BBA"/>
    <w:rsid w:val="00E91BAC"/>
    <w:rsid w:val="00E92329"/>
    <w:rsid w:val="00E92864"/>
    <w:rsid w:val="00E946A4"/>
    <w:rsid w:val="00E94A9B"/>
    <w:rsid w:val="00E94B98"/>
    <w:rsid w:val="00E95257"/>
    <w:rsid w:val="00E95A44"/>
    <w:rsid w:val="00E95CD6"/>
    <w:rsid w:val="00EA13EE"/>
    <w:rsid w:val="00EA1CCE"/>
    <w:rsid w:val="00EA5DA5"/>
    <w:rsid w:val="00EA780C"/>
    <w:rsid w:val="00EB5DCB"/>
    <w:rsid w:val="00EB5DF9"/>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B76"/>
    <w:rsid w:val="00F10DEE"/>
    <w:rsid w:val="00F1180B"/>
    <w:rsid w:val="00F13E84"/>
    <w:rsid w:val="00F16F5E"/>
    <w:rsid w:val="00F17627"/>
    <w:rsid w:val="00F17A3E"/>
    <w:rsid w:val="00F17D6F"/>
    <w:rsid w:val="00F208B1"/>
    <w:rsid w:val="00F20C7D"/>
    <w:rsid w:val="00F2384E"/>
    <w:rsid w:val="00F23DD3"/>
    <w:rsid w:val="00F24465"/>
    <w:rsid w:val="00F24877"/>
    <w:rsid w:val="00F253A1"/>
    <w:rsid w:val="00F262F0"/>
    <w:rsid w:val="00F26C60"/>
    <w:rsid w:val="00F26CB8"/>
    <w:rsid w:val="00F30255"/>
    <w:rsid w:val="00F3165C"/>
    <w:rsid w:val="00F325E8"/>
    <w:rsid w:val="00F33828"/>
    <w:rsid w:val="00F356B5"/>
    <w:rsid w:val="00F37BF7"/>
    <w:rsid w:val="00F405E6"/>
    <w:rsid w:val="00F408E4"/>
    <w:rsid w:val="00F41358"/>
    <w:rsid w:val="00F417B9"/>
    <w:rsid w:val="00F42417"/>
    <w:rsid w:val="00F424F0"/>
    <w:rsid w:val="00F430F5"/>
    <w:rsid w:val="00F43733"/>
    <w:rsid w:val="00F44773"/>
    <w:rsid w:val="00F450D2"/>
    <w:rsid w:val="00F45526"/>
    <w:rsid w:val="00F45BB7"/>
    <w:rsid w:val="00F46E54"/>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33EC"/>
    <w:rsid w:val="00F754C2"/>
    <w:rsid w:val="00F75605"/>
    <w:rsid w:val="00F82A39"/>
    <w:rsid w:val="00F833D5"/>
    <w:rsid w:val="00F84DBE"/>
    <w:rsid w:val="00F85B92"/>
    <w:rsid w:val="00F900C4"/>
    <w:rsid w:val="00F951ED"/>
    <w:rsid w:val="00F952CE"/>
    <w:rsid w:val="00F96768"/>
    <w:rsid w:val="00FA0ED1"/>
    <w:rsid w:val="00FA0F1C"/>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6A79"/>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 w:type="paragraph" w:customStyle="1" w:styleId="19">
    <w:name w:val="內文1"/>
    <w:rsid w:val="00A51A4A"/>
    <w:pPr>
      <w:widowControl w:val="0"/>
      <w:adjustRightInd w:val="0"/>
      <w:spacing w:line="360" w:lineRule="atLeast"/>
      <w:textAlignment w:val="baseline"/>
    </w:pPr>
    <w:rPr>
      <w:rFonts w:ascii="細明體" w:eastAsia="細明體" w:hAnsi="Times New Roman" w:cs="Times New Roman"/>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5341803">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95949771">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191722454">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476653680">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42056536">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489615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6699618">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21297802">
      <w:bodyDiv w:val="1"/>
      <w:marLeft w:val="0"/>
      <w:marRight w:val="0"/>
      <w:marTop w:val="0"/>
      <w:marBottom w:val="0"/>
      <w:divBdr>
        <w:top w:val="none" w:sz="0" w:space="0" w:color="auto"/>
        <w:left w:val="none" w:sz="0" w:space="0" w:color="auto"/>
        <w:bottom w:val="none" w:sz="0" w:space="0" w:color="auto"/>
        <w:right w:val="none" w:sz="0" w:space="0" w:color="auto"/>
      </w:divBdr>
    </w:div>
    <w:div w:id="1422675913">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57412264">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03630580">
      <w:bodyDiv w:val="1"/>
      <w:marLeft w:val="0"/>
      <w:marRight w:val="0"/>
      <w:marTop w:val="0"/>
      <w:marBottom w:val="0"/>
      <w:divBdr>
        <w:top w:val="none" w:sz="0" w:space="0" w:color="auto"/>
        <w:left w:val="none" w:sz="0" w:space="0" w:color="auto"/>
        <w:bottom w:val="none" w:sz="0" w:space="0" w:color="auto"/>
        <w:right w:val="none" w:sz="0" w:space="0" w:color="auto"/>
      </w:divBdr>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46612055">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57308030">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870801520">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1814260">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418647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4.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image" Target="media/image96.png"/><Relationship Id="rId118" Type="http://schemas.openxmlformats.org/officeDocument/2006/relationships/image" Target="media/image101.png"/><Relationship Id="rId134" Type="http://schemas.openxmlformats.org/officeDocument/2006/relationships/image" Target="media/image117.png"/><Relationship Id="rId139" Type="http://schemas.openxmlformats.org/officeDocument/2006/relationships/image" Target="media/image122.png"/><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header" Target="header3.xml"/><Relationship Id="rId17" Type="http://schemas.microsoft.com/office/2018/08/relationships/commentsExtensible" Target="commentsExtensible.xml"/><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08" Type="http://schemas.openxmlformats.org/officeDocument/2006/relationships/image" Target="media/image91.png"/><Relationship Id="rId124" Type="http://schemas.openxmlformats.org/officeDocument/2006/relationships/image" Target="media/image107.png"/><Relationship Id="rId129" Type="http://schemas.openxmlformats.org/officeDocument/2006/relationships/image" Target="media/image112.png"/><Relationship Id="rId54" Type="http://schemas.openxmlformats.org/officeDocument/2006/relationships/image" Target="media/image37.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40" Type="http://schemas.openxmlformats.org/officeDocument/2006/relationships/image" Target="media/image123.png"/><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119" Type="http://schemas.openxmlformats.org/officeDocument/2006/relationships/image" Target="media/image102.png"/><Relationship Id="rId44" Type="http://schemas.openxmlformats.org/officeDocument/2006/relationships/image" Target="media/image27.png"/><Relationship Id="rId60" Type="http://schemas.openxmlformats.org/officeDocument/2006/relationships/image" Target="media/image43.png"/><Relationship Id="rId65" Type="http://schemas.openxmlformats.org/officeDocument/2006/relationships/image" Target="media/image48.png"/><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image" Target="media/image113.png"/><Relationship Id="rId135" Type="http://schemas.openxmlformats.org/officeDocument/2006/relationships/image" Target="media/image118.png"/><Relationship Id="rId13" Type="http://schemas.openxmlformats.org/officeDocument/2006/relationships/footer" Target="footer3.xml"/><Relationship Id="rId18" Type="http://schemas.openxmlformats.org/officeDocument/2006/relationships/image" Target="media/image1.png"/><Relationship Id="rId39" Type="http://schemas.openxmlformats.org/officeDocument/2006/relationships/image" Target="media/image22.png"/><Relationship Id="rId109" Type="http://schemas.openxmlformats.org/officeDocument/2006/relationships/image" Target="media/image9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image" Target="media/image124.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image" Target="media/image2.png"/><Relationship Id="rId14" Type="http://schemas.openxmlformats.org/officeDocument/2006/relationships/comments" Target="comments.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 Type="http://schemas.microsoft.com/office/2011/relationships/commentsExtended" Target="commentsExtended.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footer" Target="foot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6" Type="http://schemas.microsoft.com/office/2016/09/relationships/commentsIds" Target="commentsIds.xml"/><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A2D982-48ED-47F1-A6BC-7B3D18104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203</Pages>
  <Words>15953</Words>
  <Characters>90938</Characters>
  <Application>Microsoft Office Word</Application>
  <DocSecurity>0</DocSecurity>
  <Lines>757</Lines>
  <Paragraphs>213</Paragraphs>
  <ScaleCrop>false</ScaleCrop>
  <Company/>
  <LinksUpToDate>false</LinksUpToDate>
  <CharactersWithSpaces>106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12</cp:revision>
  <cp:lastPrinted>2022-07-21T06:15:00Z</cp:lastPrinted>
  <dcterms:created xsi:type="dcterms:W3CDTF">2022-09-17T17:19:00Z</dcterms:created>
  <dcterms:modified xsi:type="dcterms:W3CDTF">2022-09-17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